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Greenberg and Forrest 2003, Urbanovi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commentRangeStart w:id="2"/>
      <w:r w:rsidR="00855269">
        <w:rPr>
          <w:sz w:val="24"/>
          <w:szCs w:val="24"/>
        </w:rPr>
        <w:t>.</w:t>
      </w:r>
      <w:r w:rsidR="006F71B4">
        <w:rPr>
          <w:sz w:val="24"/>
          <w:szCs w:val="24"/>
        </w:rPr>
        <w:t xml:space="preserve"> </w:t>
      </w:r>
      <w:commentRangeEnd w:id="2"/>
      <w:r w:rsidR="001E120D">
        <w:rPr>
          <w:rStyle w:val="CommentReference"/>
        </w:rPr>
        <w:commentReference w:id="2"/>
      </w:r>
    </w:p>
    <w:p w14:paraId="78666DEE" w14:textId="77777777" w:rsidR="00EE5DAB" w:rsidRDefault="00EE5DAB">
      <w:pPr>
        <w:rPr>
          <w:sz w:val="24"/>
          <w:szCs w:val="24"/>
        </w:rPr>
      </w:pPr>
    </w:p>
    <w:p w14:paraId="1F774C9F" w14:textId="088081BE"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4B0D20">
        <w:rPr>
          <w:sz w:val="24"/>
          <w:szCs w:val="24"/>
        </w:rPr>
        <w:instrText xml:space="preserve"> ADDIN ZOTERO_ITEM CSL_CITATION {"citationID":"oTO7KKxf","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4B0D20" w:rsidRPr="004B0D20">
        <w:rPr>
          <w:sz w:val="24"/>
        </w:rPr>
        <w:t>(Werner and Raffa 2000, Browne et al. 2014,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3"/>
      <w:r w:rsidR="00E85123">
        <w:rPr>
          <w:sz w:val="24"/>
          <w:szCs w:val="24"/>
        </w:rPr>
        <w:t xml:space="preserve">windstorms and </w:t>
      </w:r>
      <w:r w:rsidR="00842E83">
        <w:rPr>
          <w:sz w:val="24"/>
          <w:szCs w:val="24"/>
        </w:rPr>
        <w:t xml:space="preserve">salvage-logging </w:t>
      </w:r>
      <w:commentRangeEnd w:id="3"/>
      <w:r w:rsidR="005C4693">
        <w:rPr>
          <w:rStyle w:val="CommentReference"/>
        </w:rPr>
        <w:commentReference w:id="3"/>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4"/>
      <w:commentRangeStart w:id="5"/>
      <w:commentRangeStart w:id="6"/>
      <w:r w:rsidR="00F278DE">
        <w:rPr>
          <w:sz w:val="24"/>
          <w:szCs w:val="24"/>
        </w:rPr>
        <w:t>clearcuts</w:t>
      </w:r>
      <w:commentRangeEnd w:id="4"/>
      <w:r w:rsidR="005C4693">
        <w:rPr>
          <w:rStyle w:val="CommentReference"/>
        </w:rPr>
        <w:commentReference w:id="4"/>
      </w:r>
      <w:commentRangeEnd w:id="5"/>
      <w:r w:rsidR="008B3591">
        <w:rPr>
          <w:rStyle w:val="CommentReference"/>
        </w:rPr>
        <w:commentReference w:id="5"/>
      </w:r>
      <w:commentRangeEnd w:id="6"/>
      <w:r w:rsidR="00CA13FC">
        <w:rPr>
          <w:rStyle w:val="CommentReference"/>
        </w:rPr>
        <w:commentReference w:id="6"/>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w:t>
      </w:r>
      <w:proofErr w:type="gramStart"/>
      <w:r w:rsidR="002F19B7">
        <w:rPr>
          <w:sz w:val="24"/>
          <w:szCs w:val="24"/>
        </w:rPr>
        <w:t>communitie</w:t>
      </w:r>
      <w:r w:rsidR="00000A1F">
        <w:rPr>
          <w:sz w:val="24"/>
          <w:szCs w:val="24"/>
        </w:rPr>
        <w:t>s</w:t>
      </w:r>
      <w:proofErr w:type="gramEnd"/>
      <w:r w:rsidR="00000A1F">
        <w:rPr>
          <w:sz w:val="24"/>
          <w:szCs w:val="24"/>
        </w:rPr>
        <w:t xml:space="preserve">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proofErr w:type="gramStart"/>
      <w:r w:rsidR="00393DA5">
        <w:rPr>
          <w:sz w:val="24"/>
          <w:szCs w:val="24"/>
        </w:rPr>
        <w:t>equally-sized</w:t>
      </w:r>
      <w:proofErr w:type="gramEnd"/>
      <w:r w:rsidR="00393DA5">
        <w:rPr>
          <w:sz w:val="24"/>
          <w:szCs w:val="24"/>
        </w:rPr>
        <w:t>,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w:t>
      </w:r>
      <w:r w:rsidR="00280B5C">
        <w:rPr>
          <w:sz w:val="24"/>
          <w:szCs w:val="24"/>
        </w:rPr>
        <w:lastRenderedPageBreak/>
        <w:t xml:space="preserve">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7"/>
      <w:r w:rsidR="001D51BB">
        <w:rPr>
          <w:sz w:val="24"/>
          <w:szCs w:val="24"/>
        </w:rPr>
        <w:t>high soil moisture</w:t>
      </w:r>
      <w:r w:rsidR="000809DC">
        <w:rPr>
          <w:sz w:val="24"/>
          <w:szCs w:val="24"/>
        </w:rPr>
        <w:t xml:space="preserve"> </w:t>
      </w:r>
      <w:commentRangeEnd w:id="7"/>
      <w:r w:rsidR="0086074A">
        <w:rPr>
          <w:rStyle w:val="CommentReference"/>
        </w:rPr>
        <w:commentReference w:id="7"/>
      </w:r>
      <w:r w:rsidR="000809DC">
        <w:rPr>
          <w:sz w:val="24"/>
          <w:szCs w:val="24"/>
        </w:rPr>
        <w:t>habitat</w:t>
      </w:r>
      <w:commentRangeStart w:id="8"/>
      <w:commentRangeStart w:id="9"/>
      <w:r w:rsidR="001D51BB">
        <w:rPr>
          <w:sz w:val="24"/>
          <w:szCs w:val="24"/>
        </w:rPr>
        <w:t>.</w:t>
      </w:r>
      <w:commentRangeEnd w:id="8"/>
      <w:r w:rsidR="00AB7207">
        <w:rPr>
          <w:rStyle w:val="CommentReference"/>
        </w:rPr>
        <w:commentReference w:id="8"/>
      </w:r>
      <w:commentRangeEnd w:id="9"/>
      <w:r w:rsidR="00194152">
        <w:rPr>
          <w:rStyle w:val="CommentReference"/>
        </w:rPr>
        <w:commentReference w:id="9"/>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 xml:space="preserve">40° 9' 35.3052'' N, 79° 16' </w:t>
      </w:r>
      <w:proofErr w:type="gramStart"/>
      <w:r w:rsidR="006612DF" w:rsidRPr="006612DF">
        <w:rPr>
          <w:sz w:val="24"/>
          <w:szCs w:val="24"/>
        </w:rPr>
        <w:t>18.3684''</w:t>
      </w:r>
      <w:proofErr w:type="gramEnd"/>
      <w:r w:rsidR="006612DF" w:rsidRPr="006612DF">
        <w:rPr>
          <w:sz w:val="24"/>
          <w:szCs w:val="24"/>
        </w:rPr>
        <w:t xml:space="preserve"> W</w:t>
      </w:r>
      <w:r w:rsidR="006612DF">
        <w:rPr>
          <w:sz w:val="24"/>
          <w:szCs w:val="24"/>
        </w:rPr>
        <w:t>)</w:t>
      </w:r>
      <w:commentRangeStart w:id="10"/>
      <w:r w:rsidRPr="005138EE">
        <w:rPr>
          <w:sz w:val="24"/>
          <w:szCs w:val="24"/>
        </w:rPr>
        <w:t>.</w:t>
      </w:r>
      <w:commentRangeEnd w:id="10"/>
      <w:r w:rsidR="00BF59BF">
        <w:rPr>
          <w:rStyle w:val="CommentReference"/>
        </w:rPr>
        <w:commentReference w:id="10"/>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r w:rsidR="006B03B0">
        <w:rPr>
          <w:sz w:val="24"/>
          <w:szCs w:val="24"/>
        </w:rPr>
        <w:t>.</w:t>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 xml:space="preserve">barrier pitfall traps in 2015 and 2022, representing </w:t>
      </w:r>
      <w:proofErr w:type="gramStart"/>
      <w:r w:rsidRPr="00F96770">
        <w:rPr>
          <w:sz w:val="24"/>
          <w:szCs w:val="24"/>
        </w:rPr>
        <w:t>three and ten years</w:t>
      </w:r>
      <w:proofErr w:type="gramEnd"/>
      <w:r w:rsidRPr="00F96770">
        <w:rPr>
          <w:sz w:val="24"/>
          <w:szCs w:val="24"/>
        </w:rPr>
        <w:t xml:space="preserve"> post-tornado</w:t>
      </w:r>
      <w:r w:rsidR="000040A8">
        <w:rPr>
          <w:sz w:val="24"/>
          <w:szCs w:val="24"/>
        </w:rPr>
        <w:t xml:space="preserve"> (</w:t>
      </w:r>
      <w:proofErr w:type="gramStart"/>
      <w:r w:rsidR="000040A8">
        <w:rPr>
          <w:sz w:val="24"/>
          <w:szCs w:val="24"/>
        </w:rPr>
        <w:t>two and nine</w:t>
      </w:r>
      <w:r w:rsidR="00720B35">
        <w:rPr>
          <w:sz w:val="24"/>
          <w:szCs w:val="24"/>
        </w:rPr>
        <w:t xml:space="preserve"> years</w:t>
      </w:r>
      <w:proofErr w:type="gramEnd"/>
      <w:r w:rsidR="00720B35">
        <w:rPr>
          <w:sz w:val="24"/>
          <w:szCs w:val="24"/>
        </w:rPr>
        <w:t xml:space="preserve">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F96770">
        <w:rPr>
          <w:sz w:val="24"/>
          <w:szCs w:val="24"/>
        </w:rPr>
        <w:t>Suncast</w:t>
      </w:r>
      <w:proofErr w:type="spellEnd"/>
      <w:r w:rsidRPr="00F96770">
        <w:rPr>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w:t>
      </w:r>
      <w:commentRangeStart w:id="13"/>
      <w:r w:rsidR="00F37E69" w:rsidRPr="006C068D">
        <w:rPr>
          <w:sz w:val="24"/>
          <w:szCs w:val="24"/>
        </w:rPr>
        <w:t xml:space="preserve">ethanol </w:t>
      </w:r>
      <w:commentRangeEnd w:id="13"/>
      <w:r w:rsidR="00037FCE">
        <w:rPr>
          <w:rStyle w:val="CommentReference"/>
        </w:rPr>
        <w:commentReference w:id="13"/>
      </w:r>
      <w:r w:rsidR="00F37E69" w:rsidRPr="006C068D">
        <w:rPr>
          <w:sz w:val="24"/>
          <w:szCs w:val="24"/>
        </w:rPr>
        <w:t xml:space="preserve">until sorting and identification. </w:t>
      </w:r>
      <w:commentRangeStart w:id="14"/>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commentRangeEnd w:id="14"/>
      <w:r w:rsidR="00367D54">
        <w:rPr>
          <w:rStyle w:val="CommentReference"/>
        </w:rPr>
        <w:commentReference w:id="14"/>
      </w:r>
    </w:p>
    <w:p w14:paraId="366EBE8F" w14:textId="77777777" w:rsidR="001B6F4F" w:rsidRDefault="001B6F4F" w:rsidP="00A10B15">
      <w:pPr>
        <w:rPr>
          <w:sz w:val="24"/>
          <w:szCs w:val="24"/>
        </w:rPr>
      </w:pPr>
    </w:p>
    <w:p w14:paraId="072DE18E" w14:textId="358220BC"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F917CD">
        <w:rPr>
          <w:sz w:val="24"/>
          <w:szCs w:val="24"/>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3022C">
        <w:rPr>
          <w:sz w:val="24"/>
          <w:szCs w:val="24"/>
        </w:rPr>
        <w:fldChar w:fldCharType="separate"/>
      </w:r>
      <w:r w:rsidR="00F917CD" w:rsidRPr="00F917CD">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5"/>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w:t>
      </w:r>
      <w:commentRangeEnd w:id="15"/>
      <w:r w:rsidR="00E16531">
        <w:rPr>
          <w:rStyle w:val="CommentReference"/>
        </w:rPr>
        <w:commentReference w:id="15"/>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64BEB7E"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6"/>
      <w:r w:rsidR="001620D2">
        <w:rPr>
          <w:sz w:val="24"/>
          <w:szCs w:val="24"/>
        </w:rPr>
        <w:t>habitat</w:t>
      </w:r>
      <w:commentRangeEnd w:id="16"/>
      <w:r w:rsidR="00B71EBC">
        <w:rPr>
          <w:rStyle w:val="CommentReference"/>
        </w:rPr>
        <w:commentReference w:id="16"/>
      </w:r>
      <w:r w:rsidR="00880CDA">
        <w:rPr>
          <w:sz w:val="24"/>
          <w:szCs w:val="24"/>
        </w:rPr>
        <w:t xml:space="preserv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70A5405D"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w:t>
      </w:r>
      <w:r w:rsidR="00AF76C0">
        <w:rPr>
          <w:sz w:val="24"/>
          <w:szCs w:val="24"/>
        </w:rPr>
        <w:t>eurytopic</w:t>
      </w:r>
      <w:r w:rsidR="00370CAD">
        <w:rPr>
          <w:sz w:val="24"/>
          <w:szCs w:val="24"/>
        </w:rPr>
        <w:t>”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7"/>
      <w:commentRangeStart w:id="18"/>
      <w:r w:rsidRPr="2475EC72">
        <w:rPr>
          <w:b/>
          <w:bCs/>
          <w:sz w:val="24"/>
          <w:szCs w:val="24"/>
        </w:rPr>
        <w:t xml:space="preserve">Table </w:t>
      </w:r>
      <w:commentRangeEnd w:id="17"/>
      <w:r w:rsidR="00C76F37">
        <w:rPr>
          <w:rStyle w:val="CommentReference"/>
        </w:rPr>
        <w:commentReference w:id="17"/>
      </w:r>
      <w:commentRangeEnd w:id="18"/>
      <w:r w:rsidR="009836FF">
        <w:rPr>
          <w:rStyle w:val="CommentReference"/>
        </w:rPr>
        <w:commentReference w:id="18"/>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 xml:space="preserve">Diurnal ground beetle species and/or those adapted to open environments tend to rely on vision for predator avoidance or prey </w:t>
            </w:r>
            <w:proofErr w:type="gramStart"/>
            <w:r w:rsidRPr="002B6F14">
              <w:rPr>
                <w:rFonts w:eastAsia="Times New Roman"/>
                <w:sz w:val="24"/>
                <w:szCs w:val="24"/>
                <w14:ligatures w14:val="none"/>
              </w:rPr>
              <w:t>detection</w:t>
            </w:r>
            <w:r>
              <w:rPr>
                <w:rFonts w:eastAsia="Times New Roman"/>
                <w:sz w:val="24"/>
                <w:szCs w:val="24"/>
                <w14:ligatures w14:val="none"/>
              </w:rPr>
              <w:t>, and</w:t>
            </w:r>
            <w:proofErr w:type="gramEnd"/>
            <w:r>
              <w:rPr>
                <w:rFonts w:eastAsia="Times New Roman"/>
                <w:sz w:val="24"/>
                <w:szCs w:val="24"/>
                <w14:ligatures w14:val="none"/>
              </w:rPr>
              <w:t xml:space="preserve">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 xml:space="preserve">eurytopic, or </w:t>
            </w:r>
            <w:proofErr w:type="gramStart"/>
            <w:r w:rsidR="00DE2DA3">
              <w:rPr>
                <w:rFonts w:eastAsia="Calibri"/>
                <w:sz w:val="24"/>
                <w:szCs w:val="24"/>
                <w14:ligatures w14:val="none"/>
              </w:rPr>
              <w:t>open-habitat</w:t>
            </w:r>
            <w:proofErr w:type="gramEnd"/>
            <w:r w:rsidR="00DE2DA3">
              <w:rPr>
                <w:rFonts w:eastAsia="Calibri"/>
                <w:sz w:val="24"/>
                <w:szCs w:val="24"/>
                <w14:ligatures w14:val="none"/>
              </w:rPr>
              <w: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9"/>
            <w:r>
              <w:rPr>
                <w:rFonts w:eastAsia="Calibri"/>
                <w:sz w:val="24"/>
                <w:szCs w:val="24"/>
                <w14:ligatures w14:val="none"/>
              </w:rPr>
              <w:t>.</w:t>
            </w:r>
            <w:commentRangeEnd w:id="19"/>
            <w:r>
              <w:rPr>
                <w:rStyle w:val="CommentReference"/>
              </w:rPr>
              <w:commentReference w:id="19"/>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w:t>
      </w:r>
      <w:proofErr w:type="gramStart"/>
      <w:r w:rsidRPr="00973260">
        <w:rPr>
          <w:sz w:val="24"/>
          <w:szCs w:val="24"/>
        </w:rPr>
        <w:t>forest</w:t>
      </w:r>
      <w:proofErr w:type="gramEnd"/>
      <w:r w:rsidRPr="00973260">
        <w:rPr>
          <w:sz w:val="24"/>
          <w:szCs w:val="24"/>
        </w:rPr>
        <w:t xml:space="preserve">.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20"/>
      <w:commentRangeStart w:id="21"/>
      <w:r w:rsidRPr="00973260">
        <w:rPr>
          <w:sz w:val="24"/>
          <w:szCs w:val="24"/>
        </w:rPr>
        <w:t>.</w:t>
      </w:r>
      <w:commentRangeEnd w:id="20"/>
      <w:r w:rsidR="00B90C00">
        <w:rPr>
          <w:rStyle w:val="CommentReference"/>
        </w:rPr>
        <w:commentReference w:id="20"/>
      </w:r>
      <w:commentRangeEnd w:id="21"/>
      <w:r w:rsidR="001E6379">
        <w:rPr>
          <w:rStyle w:val="CommentReference"/>
        </w:rPr>
        <w:commentReference w:id="21"/>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22"/>
      <w:commentRangeStart w:id="23"/>
      <w:r w:rsidRPr="00973260">
        <w:rPr>
          <w:sz w:val="24"/>
          <w:szCs w:val="24"/>
        </w:rPr>
        <w:t>.</w:t>
      </w:r>
      <w:commentRangeEnd w:id="22"/>
      <w:r w:rsidR="00070ACE">
        <w:rPr>
          <w:rStyle w:val="CommentReference"/>
        </w:rPr>
        <w:commentReference w:id="22"/>
      </w:r>
      <w:commentRangeEnd w:id="23"/>
      <w:r w:rsidR="0080479C">
        <w:rPr>
          <w:rStyle w:val="CommentReference"/>
        </w:rPr>
        <w:commentReference w:id="23"/>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4"/>
      <w:r w:rsidR="007A40E3">
        <w:rPr>
          <w:sz w:val="24"/>
          <w:szCs w:val="24"/>
        </w:rPr>
        <w:t xml:space="preserve">We calculated total activity-abundance </w:t>
      </w:r>
      <w:commentRangeEnd w:id="24"/>
      <w:r w:rsidR="00DF2C94">
        <w:rPr>
          <w:rStyle w:val="CommentReference"/>
        </w:rPr>
        <w:commentReference w:id="24"/>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60D174B5"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sidR="00497C2B">
        <w:rPr>
          <w:sz w:val="24"/>
          <w:szCs w:val="24"/>
        </w:rPr>
        <w:t>All</w:t>
      </w:r>
      <w:r w:rsidR="00647FB3">
        <w:rPr>
          <w:sz w:val="24"/>
          <w:szCs w:val="24"/>
        </w:rPr>
        <w:t xml:space="preserve"> </w:t>
      </w:r>
      <w:r>
        <w:rPr>
          <w:sz w:val="24"/>
          <w:szCs w:val="24"/>
        </w:rPr>
        <w:t>continuous traits had already been standardized by dividing by body length</w:t>
      </w:r>
      <w:commentRangeStart w:id="25"/>
      <w:r>
        <w:rPr>
          <w:sz w:val="24"/>
          <w:szCs w:val="24"/>
        </w:rPr>
        <w:t>.</w:t>
      </w:r>
      <w:commentRangeEnd w:id="25"/>
      <w:r w:rsidR="00A96B56">
        <w:rPr>
          <w:rStyle w:val="CommentReference"/>
        </w:rPr>
        <w:commentReference w:id="25"/>
      </w:r>
      <w:r>
        <w:rPr>
          <w:sz w:val="24"/>
          <w:szCs w:val="24"/>
        </w:rPr>
        <w:t xml:space="preserve"> </w:t>
      </w:r>
      <w:r w:rsidR="00C90B81">
        <w:rPr>
          <w:sz w:val="24"/>
          <w:szCs w:val="24"/>
        </w:rPr>
        <w:t>We</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 xml:space="preserve">back into the analysis by centering and scaling its data using the </w:t>
      </w:r>
      <w:proofErr w:type="gramStart"/>
      <w:r>
        <w:rPr>
          <w:sz w:val="24"/>
          <w:szCs w:val="24"/>
        </w:rPr>
        <w:t>previously-calculated</w:t>
      </w:r>
      <w:proofErr w:type="gramEnd"/>
      <w:r>
        <w:rPr>
          <w:sz w:val="24"/>
          <w:szCs w:val="24"/>
        </w:rPr>
        <w:t xml:space="preserve"> scaling coefficients and then projecting the values onto the PC axes using the loading values.</w:t>
      </w:r>
    </w:p>
    <w:p w14:paraId="4B976776" w14:textId="77777777" w:rsidR="00A4024C" w:rsidRDefault="00A4024C" w:rsidP="00563C26">
      <w:pPr>
        <w:rPr>
          <w:sz w:val="24"/>
          <w:szCs w:val="24"/>
        </w:rPr>
      </w:pPr>
    </w:p>
    <w:p w14:paraId="687E6A2E" w14:textId="6F8F5290"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295657">
        <w:rPr>
          <w:sz w:val="24"/>
          <w:szCs w:val="24"/>
        </w:rPr>
        <w:t>89%</w:t>
      </w:r>
      <w:r w:rsidR="00A27106">
        <w:rPr>
          <w:sz w:val="24"/>
          <w:szCs w:val="24"/>
        </w:rPr>
        <w:t xml:space="preserve"> </w:t>
      </w:r>
      <w:r w:rsidR="0019372D">
        <w:rPr>
          <w:sz w:val="24"/>
          <w:szCs w:val="24"/>
        </w:rPr>
        <w:t>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53C8343A"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6"/>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6"/>
      <w:r w:rsidR="003F5F3E">
        <w:rPr>
          <w:rStyle w:val="CommentReference"/>
        </w:rPr>
        <w:commentReference w:id="26"/>
      </w:r>
      <w:r w:rsidR="00305F58">
        <w:rPr>
          <w:sz w:val="24"/>
          <w:szCs w:val="24"/>
        </w:rPr>
        <w:t xml:space="preserve"> using </w:t>
      </w:r>
      <w:r w:rsidR="005A1A4A">
        <w:rPr>
          <w:sz w:val="24"/>
          <w:szCs w:val="24"/>
        </w:rPr>
        <w:t xml:space="preserve">the function </w:t>
      </w:r>
      <w:commentRangeStart w:id="27"/>
      <w:commentRangeStart w:id="28"/>
      <w:r w:rsidR="005A1A4A">
        <w:rPr>
          <w:sz w:val="24"/>
          <w:szCs w:val="24"/>
        </w:rPr>
        <w:t>“</w:t>
      </w:r>
      <w:proofErr w:type="spellStart"/>
      <w:r w:rsidR="005A1A4A">
        <w:rPr>
          <w:sz w:val="24"/>
          <w:szCs w:val="24"/>
        </w:rPr>
        <w:t>functcomp</w:t>
      </w:r>
      <w:proofErr w:type="spellEnd"/>
      <w:r w:rsidR="005A1A4A">
        <w:rPr>
          <w:sz w:val="24"/>
          <w:szCs w:val="24"/>
        </w:rPr>
        <w:t>”</w:t>
      </w:r>
      <w:commentRangeEnd w:id="27"/>
      <w:r w:rsidR="001A56CD">
        <w:rPr>
          <w:rStyle w:val="CommentReference"/>
        </w:rPr>
        <w:commentReference w:id="27"/>
      </w:r>
      <w:commentRangeEnd w:id="28"/>
      <w:r w:rsidR="005356EA">
        <w:rPr>
          <w:rStyle w:val="CommentReference"/>
        </w:rPr>
        <w:commentReference w:id="28"/>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w:t>
      </w:r>
      <w:r w:rsidR="003443B8">
        <w:rPr>
          <w:sz w:val="24"/>
          <w:szCs w:val="24"/>
        </w:rPr>
        <w:t>7</w:t>
      </w:r>
      <w:r w:rsidR="006A0673">
        <w:rPr>
          <w:sz w:val="24"/>
          <w:szCs w:val="24"/>
        </w:rPr>
        <w:t>% of the variation in the eight numerical traits and</w:t>
      </w:r>
      <w:r w:rsidR="009E5BDD">
        <w:rPr>
          <w:sz w:val="24"/>
          <w:szCs w:val="24"/>
        </w:rPr>
        <w:t xml:space="preserve"> because they had biological meaning for locomotion and sens</w:t>
      </w:r>
      <w:r w:rsidR="00093728">
        <w:rPr>
          <w:sz w:val="24"/>
          <w:szCs w:val="24"/>
        </w:rPr>
        <w:t>ation.</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9"/>
      <w:r w:rsidR="00D969B0">
        <w:rPr>
          <w:sz w:val="24"/>
          <w:szCs w:val="24"/>
        </w:rPr>
        <w:t>.</w:t>
      </w:r>
      <w:commentRangeEnd w:id="29"/>
      <w:r w:rsidR="00DD5592">
        <w:rPr>
          <w:rStyle w:val="CommentReference"/>
        </w:rPr>
        <w:commentReference w:id="29"/>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w:t>
      </w:r>
      <w:r w:rsidR="00840509">
        <w:rPr>
          <w:sz w:val="24"/>
          <w:szCs w:val="24"/>
        </w:rPr>
        <w:lastRenderedPageBreak/>
        <w:t>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30"/>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30"/>
      <w:r w:rsidR="00142F76">
        <w:rPr>
          <w:rStyle w:val="CommentReference"/>
        </w:rPr>
        <w:commentReference w:id="30"/>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commentRangeStart w:id="31"/>
      <w:commentRangeStart w:id="32"/>
      <w:r w:rsidR="00670A41">
        <w:rPr>
          <w:sz w:val="24"/>
          <w:szCs w:val="24"/>
        </w:rPr>
        <w:t>.</w:t>
      </w:r>
      <w:commentRangeEnd w:id="31"/>
      <w:r w:rsidR="00DD3D6D">
        <w:rPr>
          <w:rStyle w:val="CommentReference"/>
        </w:rPr>
        <w:commentReference w:id="31"/>
      </w:r>
      <w:commentRangeEnd w:id="32"/>
      <w:r w:rsidR="00CA691B">
        <w:rPr>
          <w:rStyle w:val="CommentReference"/>
        </w:rPr>
        <w:commentReference w:id="32"/>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7B7F10A8"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3"/>
      <w:commentRangeStart w:id="34"/>
      <w:r w:rsidR="00601A6D">
        <w:rPr>
          <w:sz w:val="24"/>
          <w:szCs w:val="24"/>
        </w:rPr>
        <w:t>“</w:t>
      </w:r>
      <w:proofErr w:type="spellStart"/>
      <w:r w:rsidR="00601A6D">
        <w:rPr>
          <w:sz w:val="24"/>
          <w:szCs w:val="24"/>
        </w:rPr>
        <w:t>comdist</w:t>
      </w:r>
      <w:proofErr w:type="spellEnd"/>
      <w:r w:rsidR="00601A6D">
        <w:rPr>
          <w:sz w:val="24"/>
          <w:szCs w:val="24"/>
        </w:rPr>
        <w:t xml:space="preserve">” in </w:t>
      </w:r>
      <w:commentRangeEnd w:id="33"/>
      <w:r w:rsidR="000A25B0">
        <w:rPr>
          <w:rStyle w:val="CommentReference"/>
        </w:rPr>
        <w:commentReference w:id="33"/>
      </w:r>
      <w:commentRangeEnd w:id="34"/>
      <w:r w:rsidR="00C33274">
        <w:rPr>
          <w:rStyle w:val="CommentReference"/>
        </w:rPr>
        <w:commentReference w:id="34"/>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proofErr w:type="spellStart"/>
      <w:r w:rsidR="008E1934">
        <w:rPr>
          <w:sz w:val="24"/>
          <w:szCs w:val="24"/>
        </w:rPr>
        <w:t>comdist</w:t>
      </w:r>
      <w:proofErr w:type="spellEnd"/>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2A123285"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5F390A">
        <w:rPr>
          <w:sz w:val="24"/>
          <w:szCs w:val="24"/>
        </w:rPr>
        <w:t xml:space="preserve"> (Table 2)</w:t>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commentRangeStart w:id="35"/>
      <w:commentRangeStart w:id="36"/>
      <w:proofErr w:type="spellStart"/>
      <w:r w:rsidR="002175BF" w:rsidRPr="002175BF">
        <w:rPr>
          <w:i/>
          <w:iCs/>
          <w:sz w:val="24"/>
          <w:szCs w:val="24"/>
        </w:rPr>
        <w:t>Pterostichus</w:t>
      </w:r>
      <w:commentRangeEnd w:id="35"/>
      <w:proofErr w:type="spellEnd"/>
      <w:r w:rsidR="00A67A1C">
        <w:rPr>
          <w:rStyle w:val="CommentReference"/>
        </w:rPr>
        <w:commentReference w:id="35"/>
      </w:r>
      <w:commentRangeEnd w:id="36"/>
      <w:r w:rsidR="00841736">
        <w:rPr>
          <w:rStyle w:val="CommentReference"/>
        </w:rPr>
        <w:commentReference w:id="36"/>
      </w:r>
      <w:r w:rsidR="002175BF" w:rsidRPr="002175BF">
        <w:rPr>
          <w:i/>
          <w:iCs/>
          <w:sz w:val="24"/>
          <w:szCs w:val="24"/>
        </w:rPr>
        <w:t xml:space="preserve"> </w:t>
      </w:r>
      <w:proofErr w:type="spellStart"/>
      <w:r w:rsidR="002175BF" w:rsidRPr="002175BF">
        <w:rPr>
          <w:i/>
          <w:iCs/>
          <w:sz w:val="24"/>
          <w:szCs w:val="24"/>
        </w:rPr>
        <w:t>moestus</w:t>
      </w:r>
      <w:proofErr w:type="spellEnd"/>
      <w:r w:rsidR="004244B2">
        <w:rPr>
          <w:sz w:val="24"/>
          <w:szCs w:val="24"/>
        </w:rPr>
        <w:t xml:space="preserve"> (15.1% of individuals collected)</w:t>
      </w:r>
      <w:r w:rsidR="00007B3F">
        <w:rPr>
          <w:sz w:val="24"/>
          <w:szCs w:val="24"/>
        </w:rPr>
        <w:t xml:space="preserve">, </w:t>
      </w:r>
      <w:proofErr w:type="spellStart"/>
      <w:r w:rsidR="00BF01F4" w:rsidRPr="00BF01F4">
        <w:rPr>
          <w:i/>
          <w:iCs/>
          <w:sz w:val="24"/>
          <w:szCs w:val="24"/>
        </w:rPr>
        <w:t>Chlaenius</w:t>
      </w:r>
      <w:proofErr w:type="spellEnd"/>
      <w:r w:rsidR="00BF01F4" w:rsidRPr="00BF01F4">
        <w:rPr>
          <w:i/>
          <w:iCs/>
          <w:sz w:val="24"/>
          <w:szCs w:val="24"/>
        </w:rPr>
        <w:t xml:space="preserve"> </w:t>
      </w:r>
      <w:proofErr w:type="spellStart"/>
      <w:r w:rsidR="00BF01F4" w:rsidRPr="00BF01F4">
        <w:rPr>
          <w:i/>
          <w:iCs/>
          <w:sz w:val="24"/>
          <w:szCs w:val="24"/>
        </w:rPr>
        <w:t>emarginatus</w:t>
      </w:r>
      <w:proofErr w:type="spellEnd"/>
      <w:r w:rsidR="004244B2">
        <w:rPr>
          <w:sz w:val="24"/>
          <w:szCs w:val="24"/>
        </w:rPr>
        <w:t xml:space="preserve"> (10.5%)</w:t>
      </w:r>
      <w:r w:rsidR="00AD5CEA">
        <w:rPr>
          <w:sz w:val="24"/>
          <w:szCs w:val="24"/>
        </w:rPr>
        <w:t xml:space="preserve">, </w:t>
      </w:r>
      <w:r w:rsidR="00007B3F">
        <w:rPr>
          <w:sz w:val="24"/>
          <w:szCs w:val="24"/>
        </w:rPr>
        <w:t xml:space="preserve">and </w:t>
      </w:r>
      <w:proofErr w:type="spellStart"/>
      <w:r w:rsidR="00007B3F" w:rsidRPr="00007B3F">
        <w:rPr>
          <w:i/>
          <w:iCs/>
          <w:sz w:val="24"/>
          <w:szCs w:val="24"/>
        </w:rPr>
        <w:t>Sphaeroderus</w:t>
      </w:r>
      <w:proofErr w:type="spellEnd"/>
      <w:r w:rsidR="00007B3F" w:rsidRPr="00007B3F">
        <w:rPr>
          <w:i/>
          <w:iCs/>
          <w:sz w:val="24"/>
          <w:szCs w:val="24"/>
        </w:rPr>
        <w:t xml:space="preserve"> </w:t>
      </w:r>
      <w:proofErr w:type="spellStart"/>
      <w:r w:rsidR="00007B3F" w:rsidRPr="00007B3F">
        <w:rPr>
          <w:i/>
          <w:iCs/>
          <w:sz w:val="24"/>
          <w:szCs w:val="24"/>
        </w:rPr>
        <w:t>stenostomus</w:t>
      </w:r>
      <w:proofErr w:type="spellEnd"/>
      <w:r w:rsidR="00A67A1C">
        <w:rPr>
          <w:sz w:val="24"/>
          <w:szCs w:val="24"/>
        </w:rPr>
        <w:t xml:space="preserve"> (10.3%)</w:t>
      </w:r>
      <w:r w:rsidR="007C0160">
        <w:rPr>
          <w:sz w:val="24"/>
          <w:szCs w:val="24"/>
        </w:rPr>
        <w:t xml:space="preserve">.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w:t>
      </w:r>
      <w:r w:rsidR="008331B7">
        <w:rPr>
          <w:sz w:val="24"/>
          <w:szCs w:val="24"/>
        </w:rPr>
        <w:t xml:space="preserve"> specialists</w:t>
      </w:r>
      <w:r w:rsidR="003A38FA">
        <w:rPr>
          <w:sz w:val="24"/>
          <w:szCs w:val="24"/>
        </w:rPr>
        <w:t>, 24 were eurytopic</w:t>
      </w:r>
      <w:r w:rsidR="00753E22">
        <w:rPr>
          <w:sz w:val="24"/>
          <w:szCs w:val="24"/>
        </w:rPr>
        <w:t xml:space="preserve"> (</w:t>
      </w:r>
      <w:proofErr w:type="spellStart"/>
      <w:r w:rsidR="00753E22">
        <w:rPr>
          <w:sz w:val="24"/>
          <w:szCs w:val="24"/>
        </w:rPr>
        <w:t>ie</w:t>
      </w:r>
      <w:proofErr w:type="spellEnd"/>
      <w:r w:rsidR="00753E22">
        <w:rPr>
          <w:sz w:val="24"/>
          <w:szCs w:val="24"/>
        </w:rPr>
        <w:t>. habitat generalist)</w:t>
      </w:r>
      <w:r w:rsidR="003A38FA">
        <w:rPr>
          <w:sz w:val="24"/>
          <w:szCs w:val="24"/>
        </w:rPr>
        <w:t>, 20 were forest-specialist</w:t>
      </w:r>
      <w:r w:rsidR="003D37BE">
        <w:rPr>
          <w:sz w:val="24"/>
          <w:szCs w:val="24"/>
        </w:rPr>
        <w:t>, and one species had unknown</w:t>
      </w:r>
      <w:r w:rsidR="00741B68">
        <w:rPr>
          <w:sz w:val="24"/>
          <w:szCs w:val="24"/>
        </w:rPr>
        <w:t xml:space="preserve"> habitat affinity</w:t>
      </w:r>
      <w:r w:rsidR="003A38FA">
        <w:rPr>
          <w:sz w:val="24"/>
          <w:szCs w:val="24"/>
        </w:rPr>
        <w:t xml:space="preserve">.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w:t>
      </w:r>
      <w:r w:rsidR="007B56F8">
        <w:rPr>
          <w:sz w:val="24"/>
          <w:szCs w:val="24"/>
        </w:rPr>
        <w:t>captured</w:t>
      </w:r>
      <w:r w:rsidR="008D1EE7">
        <w:rPr>
          <w:sz w:val="24"/>
          <w:szCs w:val="24"/>
        </w:rPr>
        <w:t xml:space="preserve"> </w:t>
      </w:r>
      <w:commentRangeStart w:id="37"/>
      <w:commentRangeStart w:id="38"/>
      <w:r w:rsidR="00B50276">
        <w:rPr>
          <w:sz w:val="24"/>
          <w:szCs w:val="24"/>
        </w:rPr>
        <w:t>46-</w:t>
      </w:r>
      <w:r w:rsidR="00692470">
        <w:rPr>
          <w:sz w:val="24"/>
          <w:szCs w:val="24"/>
        </w:rPr>
        <w:t>78</w:t>
      </w:r>
      <w:r w:rsidR="008D1EE7">
        <w:rPr>
          <w:sz w:val="24"/>
          <w:szCs w:val="24"/>
        </w:rPr>
        <w:t xml:space="preserve">% </w:t>
      </w:r>
      <w:commentRangeEnd w:id="37"/>
      <w:r w:rsidR="009A0429">
        <w:rPr>
          <w:rStyle w:val="CommentReference"/>
        </w:rPr>
        <w:commentReference w:id="37"/>
      </w:r>
      <w:commentRangeEnd w:id="38"/>
      <w:r w:rsidR="00A66E3E">
        <w:rPr>
          <w:rStyle w:val="CommentReference"/>
        </w:rPr>
        <w:commentReference w:id="38"/>
      </w:r>
      <w:r w:rsidR="008D1EE7">
        <w:rPr>
          <w:sz w:val="24"/>
          <w:szCs w:val="24"/>
        </w:rPr>
        <w:t>of the estimated species present</w:t>
      </w:r>
      <w:r w:rsidR="00594B30">
        <w:rPr>
          <w:sz w:val="24"/>
          <w:szCs w:val="24"/>
        </w:rPr>
        <w:t xml:space="preserve"> (Figure S</w:t>
      </w:r>
      <w:r w:rsidR="003A30F9">
        <w:rPr>
          <w:sz w:val="24"/>
          <w:szCs w:val="24"/>
        </w:rPr>
        <w:t>2</w:t>
      </w:r>
      <w:r w:rsidR="00594B30">
        <w:rPr>
          <w:sz w:val="24"/>
          <w:szCs w:val="24"/>
        </w:rPr>
        <w:t>).</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9"/>
      <w:r w:rsidR="005C6716">
        <w:rPr>
          <w:sz w:val="24"/>
          <w:szCs w:val="24"/>
        </w:rPr>
        <w:t>79.2</w:t>
      </w:r>
      <w:r w:rsidR="00D342D1">
        <w:rPr>
          <w:sz w:val="24"/>
          <w:szCs w:val="24"/>
        </w:rPr>
        <w:t xml:space="preserve"> </w:t>
      </w:r>
      <w:r w:rsidR="00106C43">
        <w:rPr>
          <w:sz w:val="24"/>
          <w:szCs w:val="24"/>
        </w:rPr>
        <w:t>species</w:t>
      </w:r>
      <w:commentRangeEnd w:id="39"/>
      <w:r w:rsidR="00B50276">
        <w:rPr>
          <w:rStyle w:val="CommentReference"/>
        </w:rPr>
        <w:commentReference w:id="39"/>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6BE6BE8C" w14:textId="77777777" w:rsidR="00380BCD" w:rsidRDefault="00380BCD" w:rsidP="0043574A">
      <w:pPr>
        <w:rPr>
          <w:sz w:val="24"/>
          <w:szCs w:val="24"/>
        </w:rPr>
      </w:pPr>
    </w:p>
    <w:p w14:paraId="52A1891E" w14:textId="70782FD2" w:rsidR="00380BCD" w:rsidRDefault="00917309" w:rsidP="00B24162">
      <w:pPr>
        <w:ind w:firstLine="720"/>
        <w:rPr>
          <w:sz w:val="24"/>
          <w:szCs w:val="24"/>
        </w:rPr>
      </w:pPr>
      <w:r>
        <w:rPr>
          <w:sz w:val="24"/>
          <w:szCs w:val="24"/>
        </w:rPr>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 xml:space="preserve">A; </w:t>
      </w:r>
      <w:commentRangeStart w:id="40"/>
      <w:r w:rsidR="00A10D50">
        <w:rPr>
          <w:sz w:val="24"/>
          <w:szCs w:val="24"/>
        </w:rPr>
        <w:t>Table</w:t>
      </w:r>
      <w:r w:rsidR="00BC40A6">
        <w:rPr>
          <w:sz w:val="24"/>
          <w:szCs w:val="24"/>
        </w:rPr>
        <w:t>s</w:t>
      </w:r>
      <w:r w:rsidR="00A10D50">
        <w:rPr>
          <w:sz w:val="24"/>
          <w:szCs w:val="24"/>
        </w:rPr>
        <w:t xml:space="preserve"> </w:t>
      </w:r>
      <w:r w:rsidR="00413C8D">
        <w:rPr>
          <w:sz w:val="24"/>
          <w:szCs w:val="24"/>
        </w:rPr>
        <w:t>4-5</w:t>
      </w:r>
      <w:commentRangeEnd w:id="40"/>
      <w:r w:rsidR="005F390A">
        <w:rPr>
          <w:rStyle w:val="CommentReference"/>
        </w:rPr>
        <w:commentReference w:id="40"/>
      </w:r>
      <w:r w:rsidR="003B61B1">
        <w:rPr>
          <w:sz w:val="24"/>
          <w:szCs w:val="24"/>
        </w:rPr>
        <w:t>).</w:t>
      </w:r>
      <w:r w:rsidR="008449EE">
        <w:rPr>
          <w:sz w:val="24"/>
          <w:szCs w:val="24"/>
        </w:rPr>
        <w:t xml:space="preserve"> </w:t>
      </w:r>
      <w:commentRangeStart w:id="41"/>
      <w:commentRangeStart w:id="42"/>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2B0CDC">
        <w:rPr>
          <w:sz w:val="24"/>
          <w:szCs w:val="24"/>
        </w:rPr>
        <w:t xml:space="preserve">Figure </w:t>
      </w:r>
      <w:r w:rsidR="00010592">
        <w:rPr>
          <w:sz w:val="24"/>
          <w:szCs w:val="24"/>
        </w:rPr>
        <w:t xml:space="preserve">3A; </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41"/>
      <w:r w:rsidR="00433512">
        <w:rPr>
          <w:rStyle w:val="CommentReference"/>
        </w:rPr>
        <w:commentReference w:id="41"/>
      </w:r>
      <w:commentRangeEnd w:id="42"/>
      <w:r w:rsidR="00433512">
        <w:rPr>
          <w:rStyle w:val="CommentReference"/>
        </w:rPr>
        <w:commentReference w:id="42"/>
      </w:r>
      <w:r w:rsidR="00BA6EE7">
        <w:rPr>
          <w:sz w:val="24"/>
          <w:szCs w:val="24"/>
        </w:rPr>
        <w:t>Similarly, g</w:t>
      </w:r>
      <w:r w:rsidR="001D20A2">
        <w:rPr>
          <w:sz w:val="24"/>
          <w:szCs w:val="24"/>
        </w:rPr>
        <w:t>round beetle species richness was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B175DA">
        <w:rPr>
          <w:sz w:val="24"/>
          <w:szCs w:val="24"/>
        </w:rPr>
        <w:t>2</w:t>
      </w:r>
      <w:r w:rsidR="00CF3D50">
        <w:rPr>
          <w:sz w:val="24"/>
          <w:szCs w:val="24"/>
        </w:rPr>
        <w:t xml:space="preserve">B; </w:t>
      </w:r>
      <w:r w:rsidR="00DD7891">
        <w:rPr>
          <w:sz w:val="24"/>
          <w:szCs w:val="24"/>
        </w:rPr>
        <w:t xml:space="preserve">Z=3.128, p=0.005). </w:t>
      </w:r>
      <w:r w:rsidR="00B85837">
        <w:rPr>
          <w:sz w:val="24"/>
          <w:szCs w:val="24"/>
        </w:rPr>
        <w:t xml:space="preserve">No patterns were detected for </w:t>
      </w:r>
      <w:commentRangeStart w:id="43"/>
      <w:r w:rsidR="00B023CC">
        <w:rPr>
          <w:sz w:val="24"/>
          <w:szCs w:val="24"/>
        </w:rPr>
        <w:t xml:space="preserve">activity-abundance of </w:t>
      </w:r>
      <w:r w:rsidR="00B85837">
        <w:rPr>
          <w:sz w:val="24"/>
          <w:szCs w:val="24"/>
        </w:rPr>
        <w:t>forest specialists</w:t>
      </w:r>
      <w:commentRangeEnd w:id="43"/>
      <w:r w:rsidR="004A05ED">
        <w:rPr>
          <w:rStyle w:val="CommentReference"/>
        </w:rPr>
        <w:commentReference w:id="43"/>
      </w:r>
      <w:r w:rsidR="00B85837">
        <w:rPr>
          <w:sz w:val="24"/>
          <w:szCs w:val="24"/>
        </w:rPr>
        <w:t xml:space="preserve">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3F4AA0DC" w:rsidR="002916D2" w:rsidRDefault="00542EF2" w:rsidP="007B3B61">
      <w:pPr>
        <w:rPr>
          <w:sz w:val="24"/>
          <w:szCs w:val="24"/>
        </w:rPr>
      </w:pPr>
      <w:r w:rsidRPr="00542EF2">
        <w:rPr>
          <w:noProof/>
          <w:sz w:val="24"/>
          <w:szCs w:val="24"/>
        </w:rPr>
        <w:drawing>
          <wp:inline distT="0" distB="0" distL="0" distR="0" wp14:anchorId="2D09EAB8" wp14:editId="588BEF15">
            <wp:extent cx="5943600" cy="2696210"/>
            <wp:effectExtent l="0" t="0" r="0" b="8890"/>
            <wp:docPr id="10067396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739655"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69621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w:t>
      </w:r>
      <w:proofErr w:type="spellStart"/>
      <w:r w:rsidR="007C77F4">
        <w:rPr>
          <w:sz w:val="24"/>
          <w:szCs w:val="24"/>
        </w:rPr>
        <w:t>Powdermill</w:t>
      </w:r>
      <w:proofErr w:type="spellEnd"/>
      <w:r w:rsidR="007C77F4">
        <w:rPr>
          <w:sz w:val="24"/>
          <w:szCs w:val="24"/>
        </w:rPr>
        <w:t xml:space="preserve">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44"/>
      <w:r>
        <w:rPr>
          <w:sz w:val="24"/>
          <w:szCs w:val="24"/>
        </w:rPr>
        <w:t>.</w:t>
      </w:r>
      <w:commentRangeEnd w:id="44"/>
      <w:r w:rsidR="007D2E47">
        <w:rPr>
          <w:rStyle w:val="CommentReference"/>
        </w:rPr>
        <w:commentReference w:id="44"/>
      </w:r>
    </w:p>
    <w:p w14:paraId="468BB656" w14:textId="48AA75D5" w:rsidR="000A4E49" w:rsidRDefault="00542EF2" w:rsidP="00E34238">
      <w:pPr>
        <w:rPr>
          <w:sz w:val="24"/>
          <w:szCs w:val="24"/>
        </w:rPr>
      </w:pPr>
      <w:r w:rsidRPr="00DF552B">
        <w:rPr>
          <w:noProof/>
          <w:sz w:val="24"/>
          <w:szCs w:val="24"/>
        </w:rPr>
        <w:drawing>
          <wp:inline distT="0" distB="0" distL="0" distR="0" wp14:anchorId="4E7751FB" wp14:editId="60993F59">
            <wp:extent cx="5943600" cy="2524125"/>
            <wp:effectExtent l="0" t="0" r="0" b="9525"/>
            <wp:docPr id="165074802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748024"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2524125"/>
                    </a:xfrm>
                    <a:prstGeom prst="rect">
                      <a:avLst/>
                    </a:prstGeom>
                  </pic:spPr>
                </pic:pic>
              </a:graphicData>
            </a:graphic>
          </wp:inline>
        </w:drawing>
      </w:r>
    </w:p>
    <w:p w14:paraId="165CBF43" w14:textId="7ECC6D7E" w:rsidR="000A4E49" w:rsidRDefault="00C14799" w:rsidP="00E34238">
      <w:pPr>
        <w:rPr>
          <w:sz w:val="24"/>
          <w:szCs w:val="24"/>
        </w:rPr>
      </w:pPr>
      <w:r w:rsidRPr="00C4763B">
        <w:rPr>
          <w:b/>
          <w:bCs/>
          <w:sz w:val="24"/>
          <w:szCs w:val="24"/>
        </w:rPr>
        <w:lastRenderedPageBreak/>
        <w:t>Figure 3.</w:t>
      </w:r>
      <w:r>
        <w:rPr>
          <w:sz w:val="24"/>
          <w:szCs w:val="24"/>
        </w:rPr>
        <w:t xml:space="preserve"> Activity-abundance </w:t>
      </w:r>
      <w:r w:rsidR="00A33855">
        <w:rPr>
          <w:sz w:val="24"/>
          <w:szCs w:val="24"/>
        </w:rPr>
        <w:t xml:space="preserve">of open-habitat </w:t>
      </w:r>
      <w:commentRangeStart w:id="45"/>
      <w:r w:rsidR="00A33855">
        <w:rPr>
          <w:sz w:val="24"/>
          <w:szCs w:val="24"/>
        </w:rPr>
        <w:t>or</w:t>
      </w:r>
      <w:commentRangeEnd w:id="45"/>
      <w:r w:rsidR="001A2873">
        <w:rPr>
          <w:rStyle w:val="CommentReference"/>
        </w:rPr>
        <w:commentReference w:id="45"/>
      </w:r>
      <w:r w:rsidR="00A33855">
        <w:rPr>
          <w:sz w:val="24"/>
          <w:szCs w:val="24"/>
        </w:rPr>
        <w:t xml:space="preserve"> eurytopic</w:t>
      </w:r>
      <w:r w:rsidR="00D5605E">
        <w:rPr>
          <w:sz w:val="24"/>
          <w:szCs w:val="24"/>
        </w:rPr>
        <w:t xml:space="preserve"> ground beetle species (A) </w:t>
      </w:r>
      <w:r w:rsidR="00CE3C59">
        <w:rPr>
          <w:sz w:val="24"/>
          <w:szCs w:val="24"/>
        </w:rPr>
        <w:t>and</w:t>
      </w:r>
      <w:r w:rsidR="00D5605E">
        <w:rPr>
          <w:sz w:val="24"/>
          <w:szCs w:val="24"/>
        </w:rPr>
        <w:t xml:space="preserve"> forest-specialist species (B)</w:t>
      </w:r>
      <w:r w:rsidR="00084F7A">
        <w:rPr>
          <w:sz w:val="24"/>
          <w:szCs w:val="24"/>
        </w:rPr>
        <w:t xml:space="preserve"> collected in windthrow, salvaged, and undisturbed forest in 2015 and 2022 at </w:t>
      </w:r>
      <w:proofErr w:type="spellStart"/>
      <w:r w:rsidR="00084F7A">
        <w:rPr>
          <w:sz w:val="24"/>
          <w:szCs w:val="24"/>
        </w:rPr>
        <w:t>Powdermill</w:t>
      </w:r>
      <w:proofErr w:type="spellEnd"/>
      <w:r w:rsidR="00084F7A">
        <w:rPr>
          <w:sz w:val="24"/>
          <w:szCs w:val="24"/>
        </w:rPr>
        <w:t xml:space="preserve"> Nature 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07E23EB1" w14:textId="4178AE5A" w:rsidR="008B2F05" w:rsidRPr="008B2F05" w:rsidRDefault="008B2F05" w:rsidP="008B2F05">
      <w:pPr>
        <w:rPr>
          <w:sz w:val="24"/>
          <w:szCs w:val="24"/>
        </w:rPr>
      </w:pPr>
      <w:r w:rsidRPr="008B2F05">
        <w:rPr>
          <w:b/>
          <w:bCs/>
          <w:sz w:val="24"/>
          <w:szCs w:val="24"/>
        </w:rPr>
        <w:t xml:space="preserve">Table </w:t>
      </w:r>
      <w:r w:rsidR="00E00723">
        <w:rPr>
          <w:b/>
          <w:bCs/>
          <w:sz w:val="24"/>
          <w:szCs w:val="24"/>
        </w:rPr>
        <w:t>2</w:t>
      </w:r>
      <w:r w:rsidRPr="008B2F05">
        <w:rPr>
          <w:b/>
          <w:bCs/>
          <w:sz w:val="24"/>
          <w:szCs w:val="24"/>
        </w:rPr>
        <w:t>.</w:t>
      </w:r>
      <w:r w:rsidRPr="008B2F05">
        <w:rPr>
          <w:sz w:val="24"/>
          <w:szCs w:val="24"/>
        </w:rPr>
        <w:t xml:space="preserve"> </w:t>
      </w:r>
      <w:r w:rsidR="003E2DAF">
        <w:rPr>
          <w:sz w:val="24"/>
          <w:szCs w:val="24"/>
        </w:rPr>
        <w:t>Total trap catch of</w:t>
      </w:r>
      <w:r w:rsidRPr="008B2F05">
        <w:rPr>
          <w:sz w:val="24"/>
          <w:szCs w:val="24"/>
        </w:rPr>
        <w:t xml:space="preserve"> ground beetle</w:t>
      </w:r>
      <w:r w:rsidR="003E2DAF">
        <w:rPr>
          <w:sz w:val="24"/>
          <w:szCs w:val="24"/>
        </w:rPr>
        <w:t xml:space="preserve"> species </w:t>
      </w:r>
      <w:r w:rsidRPr="008B2F05">
        <w:rPr>
          <w:sz w:val="24"/>
          <w:szCs w:val="24"/>
        </w:rPr>
        <w:t xml:space="preserve">(Coleoptera: Carabidae) </w:t>
      </w:r>
      <w:r w:rsidR="003E2DAF">
        <w:rPr>
          <w:sz w:val="24"/>
          <w:szCs w:val="24"/>
        </w:rPr>
        <w:t xml:space="preserve">collected via </w:t>
      </w:r>
      <w:r w:rsidRPr="008B2F05">
        <w:rPr>
          <w:sz w:val="24"/>
          <w:szCs w:val="24"/>
        </w:rPr>
        <w:t xml:space="preserve">pitfall traps at </w:t>
      </w:r>
      <w:proofErr w:type="spellStart"/>
      <w:r w:rsidRPr="008B2F05">
        <w:rPr>
          <w:sz w:val="24"/>
          <w:szCs w:val="24"/>
        </w:rPr>
        <w:t>Powdermill</w:t>
      </w:r>
      <w:proofErr w:type="spellEnd"/>
      <w:r w:rsidRPr="008B2F05">
        <w:rPr>
          <w:sz w:val="24"/>
          <w:szCs w:val="24"/>
        </w:rPr>
        <w:t xml:space="preserve"> Nature Reserve, Rector, Westmoreland County, Pennsylvania, USA. Sampling occurred from 27 May to 17 </w:t>
      </w:r>
      <w:proofErr w:type="gramStart"/>
      <w:r w:rsidRPr="008B2F05">
        <w:rPr>
          <w:sz w:val="24"/>
          <w:szCs w:val="24"/>
        </w:rPr>
        <w:t>August,</w:t>
      </w:r>
      <w:proofErr w:type="gramEnd"/>
      <w:r w:rsidRPr="008B2F05">
        <w:rPr>
          <w:sz w:val="24"/>
          <w:szCs w:val="24"/>
        </w:rPr>
        <w:t xml:space="preserve"> 2015, and from 1 June to </w:t>
      </w:r>
      <w:commentRangeStart w:id="46"/>
      <w:commentRangeStart w:id="47"/>
      <w:commentRangeEnd w:id="46"/>
      <w:r w:rsidRPr="008B2F05">
        <w:rPr>
          <w:sz w:val="16"/>
          <w:szCs w:val="16"/>
        </w:rPr>
        <w:commentReference w:id="46"/>
      </w:r>
      <w:commentRangeEnd w:id="47"/>
      <w:r w:rsidRPr="008B2F05">
        <w:rPr>
          <w:sz w:val="16"/>
          <w:szCs w:val="16"/>
        </w:rPr>
        <w:commentReference w:id="47"/>
      </w:r>
      <w:r w:rsidRPr="008B2F05">
        <w:rPr>
          <w:sz w:val="24"/>
          <w:szCs w:val="24"/>
        </w:rPr>
        <w:t xml:space="preserve">23 </w:t>
      </w:r>
      <w:proofErr w:type="gramStart"/>
      <w:r w:rsidRPr="008B2F05">
        <w:rPr>
          <w:sz w:val="24"/>
          <w:szCs w:val="24"/>
        </w:rPr>
        <w:t>August,</w:t>
      </w:r>
      <w:proofErr w:type="gramEnd"/>
      <w:r w:rsidRPr="008B2F05">
        <w:rPr>
          <w:sz w:val="24"/>
          <w:szCs w:val="24"/>
        </w:rPr>
        <w:t xml:space="preserve"> 2022. </w:t>
      </w:r>
    </w:p>
    <w:p w14:paraId="0D8BB0A5" w14:textId="77777777" w:rsidR="008B2F05" w:rsidRPr="008B2F05" w:rsidRDefault="008B2F05" w:rsidP="008B2F05">
      <w:pPr>
        <w:rPr>
          <w:sz w:val="24"/>
          <w:szCs w:val="24"/>
        </w:rPr>
      </w:pPr>
    </w:p>
    <w:tbl>
      <w:tblPr>
        <w:tblW w:w="9072" w:type="dxa"/>
        <w:tblLook w:val="04A0" w:firstRow="1" w:lastRow="0" w:firstColumn="1" w:lastColumn="0" w:noHBand="0" w:noVBand="1"/>
      </w:tblPr>
      <w:tblGrid>
        <w:gridCol w:w="1329"/>
        <w:gridCol w:w="4253"/>
        <w:gridCol w:w="972"/>
        <w:gridCol w:w="708"/>
        <w:gridCol w:w="851"/>
        <w:gridCol w:w="959"/>
      </w:tblGrid>
      <w:tr w:rsidR="00936D23" w:rsidRPr="008B2F05" w14:paraId="1EB6DF44" w14:textId="77777777" w:rsidTr="005E1E78">
        <w:trPr>
          <w:trHeight w:val="290"/>
        </w:trPr>
        <w:tc>
          <w:tcPr>
            <w:tcW w:w="1276" w:type="dxa"/>
            <w:tcBorders>
              <w:top w:val="single" w:sz="4" w:space="0" w:color="auto"/>
              <w:left w:val="nil"/>
              <w:bottom w:val="single" w:sz="4" w:space="0" w:color="auto"/>
              <w:right w:val="nil"/>
            </w:tcBorders>
            <w:noWrap/>
            <w:vAlign w:val="bottom"/>
            <w:hideMark/>
          </w:tcPr>
          <w:p w14:paraId="43046117"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ribe</w:t>
            </w:r>
          </w:p>
        </w:tc>
        <w:tc>
          <w:tcPr>
            <w:tcW w:w="4253" w:type="dxa"/>
            <w:tcBorders>
              <w:top w:val="single" w:sz="4" w:space="0" w:color="auto"/>
              <w:left w:val="nil"/>
              <w:bottom w:val="single" w:sz="4" w:space="0" w:color="auto"/>
              <w:right w:val="nil"/>
            </w:tcBorders>
            <w:noWrap/>
            <w:vAlign w:val="center"/>
            <w:hideMark/>
          </w:tcPr>
          <w:p w14:paraId="1A0D7D35"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Species</w:t>
            </w:r>
          </w:p>
        </w:tc>
        <w:tc>
          <w:tcPr>
            <w:tcW w:w="992" w:type="dxa"/>
            <w:tcBorders>
              <w:top w:val="single" w:sz="4" w:space="0" w:color="auto"/>
              <w:left w:val="nil"/>
              <w:bottom w:val="single" w:sz="4" w:space="0" w:color="auto"/>
              <w:right w:val="nil"/>
            </w:tcBorders>
          </w:tcPr>
          <w:p w14:paraId="33768402" w14:textId="5D841B1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ode</w:t>
            </w:r>
          </w:p>
        </w:tc>
        <w:tc>
          <w:tcPr>
            <w:tcW w:w="708" w:type="dxa"/>
            <w:tcBorders>
              <w:top w:val="single" w:sz="4" w:space="0" w:color="auto"/>
              <w:left w:val="nil"/>
              <w:bottom w:val="single" w:sz="4" w:space="0" w:color="auto"/>
              <w:right w:val="nil"/>
            </w:tcBorders>
            <w:noWrap/>
            <w:vAlign w:val="center"/>
            <w:hideMark/>
          </w:tcPr>
          <w:p w14:paraId="12892988" w14:textId="6913B0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noWrap/>
            <w:vAlign w:val="center"/>
            <w:hideMark/>
          </w:tcPr>
          <w:p w14:paraId="330B00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vAlign w:val="center"/>
            <w:hideMark/>
          </w:tcPr>
          <w:p w14:paraId="4823D9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r>
      <w:tr w:rsidR="00936D23" w:rsidRPr="008B2F05" w14:paraId="6B9578F4" w14:textId="77777777" w:rsidTr="005E1E78">
        <w:trPr>
          <w:trHeight w:val="290"/>
        </w:trPr>
        <w:tc>
          <w:tcPr>
            <w:tcW w:w="1276" w:type="dxa"/>
            <w:tcBorders>
              <w:top w:val="single" w:sz="4" w:space="0" w:color="auto"/>
              <w:left w:val="nil"/>
              <w:bottom w:val="nil"/>
              <w:right w:val="nil"/>
            </w:tcBorders>
            <w:noWrap/>
            <w:vAlign w:val="bottom"/>
            <w:hideMark/>
          </w:tcPr>
          <w:p w14:paraId="689FF56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Notiophilini</w:t>
            </w:r>
            <w:proofErr w:type="spellEnd"/>
          </w:p>
        </w:tc>
        <w:tc>
          <w:tcPr>
            <w:tcW w:w="4253" w:type="dxa"/>
            <w:tcBorders>
              <w:top w:val="single" w:sz="4" w:space="0" w:color="auto"/>
              <w:left w:val="nil"/>
              <w:bottom w:val="nil"/>
              <w:right w:val="nil"/>
            </w:tcBorders>
            <w:noWrap/>
            <w:vAlign w:val="center"/>
            <w:hideMark/>
          </w:tcPr>
          <w:p w14:paraId="5B96C8CF" w14:textId="77777777" w:rsidR="00936D23" w:rsidRPr="008B2F05" w:rsidRDefault="00936D23" w:rsidP="00936D23">
            <w:pPr>
              <w:rPr>
                <w:rFonts w:eastAsia="Times New Roman"/>
                <w:color w:val="000000"/>
                <w:kern w:val="0"/>
                <w:sz w:val="22"/>
                <w:szCs w:val="22"/>
                <w14:ligatures w14:val="none"/>
              </w:rPr>
            </w:pPr>
          </w:p>
        </w:tc>
        <w:tc>
          <w:tcPr>
            <w:tcW w:w="992" w:type="dxa"/>
            <w:tcBorders>
              <w:top w:val="single" w:sz="4" w:space="0" w:color="auto"/>
              <w:left w:val="nil"/>
              <w:bottom w:val="nil"/>
              <w:right w:val="nil"/>
            </w:tcBorders>
          </w:tcPr>
          <w:p w14:paraId="74B076FC" w14:textId="77777777" w:rsidR="00936D23" w:rsidRPr="008B2F05" w:rsidRDefault="00936D23" w:rsidP="00936D23">
            <w:pPr>
              <w:rPr>
                <w:rFonts w:eastAsia="Times New Roman"/>
                <w:kern w:val="0"/>
                <w14:ligatures w14:val="none"/>
              </w:rPr>
            </w:pPr>
          </w:p>
        </w:tc>
        <w:tc>
          <w:tcPr>
            <w:tcW w:w="708" w:type="dxa"/>
            <w:tcBorders>
              <w:top w:val="single" w:sz="4" w:space="0" w:color="auto"/>
              <w:left w:val="nil"/>
              <w:bottom w:val="nil"/>
              <w:right w:val="nil"/>
            </w:tcBorders>
            <w:noWrap/>
            <w:vAlign w:val="center"/>
            <w:hideMark/>
          </w:tcPr>
          <w:p w14:paraId="42A29D38" w14:textId="5DFAAC4A" w:rsidR="00936D23" w:rsidRPr="008B2F05" w:rsidRDefault="00936D23" w:rsidP="00936D23">
            <w:pPr>
              <w:rPr>
                <w:rFonts w:eastAsia="Times New Roman"/>
                <w:kern w:val="0"/>
                <w14:ligatures w14:val="none"/>
              </w:rPr>
            </w:pPr>
          </w:p>
        </w:tc>
        <w:tc>
          <w:tcPr>
            <w:tcW w:w="851" w:type="dxa"/>
            <w:tcBorders>
              <w:top w:val="single" w:sz="4" w:space="0" w:color="auto"/>
              <w:left w:val="nil"/>
              <w:bottom w:val="nil"/>
              <w:right w:val="nil"/>
            </w:tcBorders>
            <w:noWrap/>
            <w:vAlign w:val="center"/>
            <w:hideMark/>
          </w:tcPr>
          <w:p w14:paraId="73763605" w14:textId="77777777" w:rsidR="00936D23" w:rsidRPr="008B2F05" w:rsidRDefault="00936D23" w:rsidP="00936D23">
            <w:pPr>
              <w:jc w:val="right"/>
              <w:rPr>
                <w:rFonts w:eastAsia="Times New Roman"/>
                <w:kern w:val="0"/>
                <w14:ligatures w14:val="none"/>
              </w:rPr>
            </w:pPr>
          </w:p>
        </w:tc>
        <w:tc>
          <w:tcPr>
            <w:tcW w:w="992" w:type="dxa"/>
            <w:tcBorders>
              <w:top w:val="single" w:sz="4" w:space="0" w:color="auto"/>
              <w:left w:val="nil"/>
              <w:bottom w:val="nil"/>
              <w:right w:val="nil"/>
            </w:tcBorders>
            <w:vAlign w:val="center"/>
            <w:hideMark/>
          </w:tcPr>
          <w:p w14:paraId="1903655D" w14:textId="77777777" w:rsidR="00936D23" w:rsidRPr="008B2F05" w:rsidRDefault="00936D23" w:rsidP="00936D23">
            <w:pPr>
              <w:jc w:val="right"/>
              <w:rPr>
                <w:rFonts w:eastAsia="Times New Roman"/>
                <w:kern w:val="0"/>
                <w14:ligatures w14:val="none"/>
              </w:rPr>
            </w:pPr>
          </w:p>
        </w:tc>
      </w:tr>
      <w:tr w:rsidR="00936D23" w:rsidRPr="008B2F05" w14:paraId="2A74BB6B" w14:textId="77777777" w:rsidTr="005E1E78">
        <w:trPr>
          <w:trHeight w:val="290"/>
        </w:trPr>
        <w:tc>
          <w:tcPr>
            <w:tcW w:w="1276" w:type="dxa"/>
            <w:tcBorders>
              <w:top w:val="nil"/>
              <w:left w:val="nil"/>
              <w:bottom w:val="nil"/>
              <w:right w:val="nil"/>
            </w:tcBorders>
            <w:noWrap/>
            <w:vAlign w:val="bottom"/>
            <w:hideMark/>
          </w:tcPr>
          <w:p w14:paraId="604E177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2EE6D638"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philus</w:t>
            </w:r>
            <w:proofErr w:type="spellEnd"/>
            <w:r w:rsidRPr="008B2F05">
              <w:rPr>
                <w:rFonts w:eastAsia="Times New Roman"/>
                <w:i/>
                <w:iCs/>
                <w:color w:val="000000"/>
                <w:kern w:val="0"/>
                <w:sz w:val="22"/>
                <w:szCs w:val="22"/>
                <w14:ligatures w14:val="none"/>
              </w:rPr>
              <w:t xml:space="preserve"> aeneus </w:t>
            </w:r>
            <w:r w:rsidRPr="008B2F05">
              <w:rPr>
                <w:rFonts w:eastAsia="Times New Roman"/>
                <w:color w:val="000000"/>
                <w:kern w:val="0"/>
                <w:sz w:val="22"/>
                <w:szCs w:val="22"/>
                <w14:ligatures w14:val="none"/>
              </w:rPr>
              <w:t>(Herbst, 1806)</w:t>
            </w:r>
          </w:p>
        </w:tc>
        <w:tc>
          <w:tcPr>
            <w:tcW w:w="992" w:type="dxa"/>
            <w:tcBorders>
              <w:top w:val="nil"/>
              <w:left w:val="nil"/>
              <w:bottom w:val="nil"/>
              <w:right w:val="nil"/>
            </w:tcBorders>
          </w:tcPr>
          <w:p w14:paraId="26152C54" w14:textId="3010FC5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ae</w:t>
            </w:r>
          </w:p>
        </w:tc>
        <w:tc>
          <w:tcPr>
            <w:tcW w:w="708" w:type="dxa"/>
            <w:tcBorders>
              <w:top w:val="nil"/>
              <w:left w:val="nil"/>
              <w:bottom w:val="nil"/>
              <w:right w:val="nil"/>
            </w:tcBorders>
            <w:noWrap/>
            <w:vAlign w:val="center"/>
            <w:hideMark/>
          </w:tcPr>
          <w:p w14:paraId="68B4FFB4" w14:textId="7EE4AED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02C282A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B1BB1A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ED4A09A" w14:textId="77777777" w:rsidTr="005E1E78">
        <w:trPr>
          <w:trHeight w:val="290"/>
        </w:trPr>
        <w:tc>
          <w:tcPr>
            <w:tcW w:w="1276" w:type="dxa"/>
            <w:tcBorders>
              <w:top w:val="nil"/>
              <w:left w:val="nil"/>
              <w:bottom w:val="nil"/>
              <w:right w:val="nil"/>
            </w:tcBorders>
            <w:noWrap/>
            <w:vAlign w:val="bottom"/>
            <w:hideMark/>
          </w:tcPr>
          <w:p w14:paraId="5B46B17D"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chrini</w:t>
            </w:r>
            <w:proofErr w:type="spellEnd"/>
          </w:p>
        </w:tc>
        <w:tc>
          <w:tcPr>
            <w:tcW w:w="4253" w:type="dxa"/>
            <w:tcBorders>
              <w:top w:val="nil"/>
              <w:left w:val="nil"/>
              <w:bottom w:val="nil"/>
              <w:right w:val="nil"/>
            </w:tcBorders>
            <w:noWrap/>
            <w:vAlign w:val="center"/>
            <w:hideMark/>
          </w:tcPr>
          <w:p w14:paraId="4213FC6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565F62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3C6B5CA" w14:textId="441F0740"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4938CCF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31BFD9E" w14:textId="77777777" w:rsidR="00936D23" w:rsidRPr="008B2F05" w:rsidRDefault="00936D23" w:rsidP="00936D23">
            <w:pPr>
              <w:jc w:val="right"/>
              <w:rPr>
                <w:rFonts w:eastAsia="Times New Roman"/>
                <w:kern w:val="0"/>
                <w14:ligatures w14:val="none"/>
              </w:rPr>
            </w:pPr>
          </w:p>
        </w:tc>
      </w:tr>
      <w:tr w:rsidR="00936D23" w:rsidRPr="008B2F05" w14:paraId="681902A3" w14:textId="77777777" w:rsidTr="005E1E78">
        <w:trPr>
          <w:trHeight w:val="290"/>
        </w:trPr>
        <w:tc>
          <w:tcPr>
            <w:tcW w:w="1276" w:type="dxa"/>
            <w:tcBorders>
              <w:top w:val="nil"/>
              <w:left w:val="nil"/>
              <w:bottom w:val="nil"/>
              <w:right w:val="nil"/>
            </w:tcBorders>
            <w:noWrap/>
            <w:vAlign w:val="bottom"/>
            <w:hideMark/>
          </w:tcPr>
          <w:p w14:paraId="1E22166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1CC23AD2" w14:textId="77777777" w:rsidR="00936D23" w:rsidRPr="008B2F05" w:rsidRDefault="00936D23" w:rsidP="00936D23">
            <w:pPr>
              <w:rPr>
                <w:rFonts w:eastAsia="Times New Roman"/>
                <w:i/>
                <w:iCs/>
                <w:color w:val="000000"/>
                <w:kern w:val="0"/>
                <w:sz w:val="22"/>
                <w:szCs w:val="22"/>
                <w14:ligatures w14:val="none"/>
              </w:rPr>
            </w:pPr>
            <w:commentRangeStart w:id="48"/>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canadensis</w:t>
            </w:r>
            <w:commentRangeEnd w:id="48"/>
            <w:r w:rsidRPr="008B2F05">
              <w:rPr>
                <w:sz w:val="16"/>
                <w:szCs w:val="16"/>
              </w:rPr>
              <w:commentReference w:id="48"/>
            </w:r>
          </w:p>
        </w:tc>
        <w:tc>
          <w:tcPr>
            <w:tcW w:w="992" w:type="dxa"/>
            <w:tcBorders>
              <w:top w:val="nil"/>
              <w:left w:val="nil"/>
              <w:bottom w:val="nil"/>
              <w:right w:val="nil"/>
            </w:tcBorders>
          </w:tcPr>
          <w:p w14:paraId="1A085238" w14:textId="16ADFA3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ca</w:t>
            </w:r>
          </w:p>
        </w:tc>
        <w:tc>
          <w:tcPr>
            <w:tcW w:w="708" w:type="dxa"/>
            <w:tcBorders>
              <w:top w:val="nil"/>
              <w:left w:val="nil"/>
              <w:bottom w:val="nil"/>
              <w:right w:val="nil"/>
            </w:tcBorders>
            <w:noWrap/>
            <w:vAlign w:val="center"/>
            <w:hideMark/>
          </w:tcPr>
          <w:p w14:paraId="6257561D" w14:textId="24883F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5</w:t>
            </w:r>
          </w:p>
        </w:tc>
        <w:tc>
          <w:tcPr>
            <w:tcW w:w="851" w:type="dxa"/>
            <w:tcBorders>
              <w:top w:val="nil"/>
              <w:left w:val="nil"/>
              <w:bottom w:val="nil"/>
              <w:right w:val="nil"/>
            </w:tcBorders>
            <w:noWrap/>
            <w:vAlign w:val="center"/>
            <w:hideMark/>
          </w:tcPr>
          <w:p w14:paraId="4B8F8FD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w:t>
            </w:r>
          </w:p>
        </w:tc>
        <w:tc>
          <w:tcPr>
            <w:tcW w:w="992" w:type="dxa"/>
            <w:tcBorders>
              <w:top w:val="nil"/>
              <w:left w:val="nil"/>
              <w:bottom w:val="nil"/>
              <w:right w:val="nil"/>
            </w:tcBorders>
            <w:vAlign w:val="center"/>
            <w:hideMark/>
          </w:tcPr>
          <w:p w14:paraId="5D8E2E3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2B6188CB" w14:textId="77777777" w:rsidTr="005E1E78">
        <w:trPr>
          <w:trHeight w:val="290"/>
        </w:trPr>
        <w:tc>
          <w:tcPr>
            <w:tcW w:w="1276" w:type="dxa"/>
            <w:tcBorders>
              <w:top w:val="nil"/>
              <w:left w:val="nil"/>
              <w:bottom w:val="nil"/>
              <w:right w:val="nil"/>
            </w:tcBorders>
            <w:noWrap/>
            <w:vAlign w:val="bottom"/>
            <w:hideMark/>
          </w:tcPr>
          <w:p w14:paraId="2287040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0B3429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enostomus</w:t>
            </w:r>
            <w:proofErr w:type="spellEnd"/>
          </w:p>
        </w:tc>
        <w:tc>
          <w:tcPr>
            <w:tcW w:w="992" w:type="dxa"/>
            <w:tcBorders>
              <w:top w:val="nil"/>
              <w:left w:val="nil"/>
              <w:bottom w:val="nil"/>
              <w:right w:val="nil"/>
            </w:tcBorders>
          </w:tcPr>
          <w:p w14:paraId="334A8D04" w14:textId="2B64CA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st</w:t>
            </w:r>
          </w:p>
        </w:tc>
        <w:tc>
          <w:tcPr>
            <w:tcW w:w="708" w:type="dxa"/>
            <w:tcBorders>
              <w:top w:val="nil"/>
              <w:left w:val="nil"/>
              <w:bottom w:val="nil"/>
              <w:right w:val="nil"/>
            </w:tcBorders>
            <w:noWrap/>
            <w:vAlign w:val="center"/>
            <w:hideMark/>
          </w:tcPr>
          <w:p w14:paraId="680E427E" w14:textId="4D28DA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6</w:t>
            </w:r>
          </w:p>
        </w:tc>
        <w:tc>
          <w:tcPr>
            <w:tcW w:w="851" w:type="dxa"/>
            <w:tcBorders>
              <w:top w:val="nil"/>
              <w:left w:val="nil"/>
              <w:bottom w:val="nil"/>
              <w:right w:val="nil"/>
            </w:tcBorders>
            <w:noWrap/>
            <w:vAlign w:val="center"/>
            <w:hideMark/>
          </w:tcPr>
          <w:p w14:paraId="0619B8F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2</w:t>
            </w:r>
          </w:p>
        </w:tc>
        <w:tc>
          <w:tcPr>
            <w:tcW w:w="992" w:type="dxa"/>
            <w:tcBorders>
              <w:top w:val="nil"/>
              <w:left w:val="nil"/>
              <w:bottom w:val="nil"/>
              <w:right w:val="nil"/>
            </w:tcBorders>
            <w:vAlign w:val="center"/>
            <w:hideMark/>
          </w:tcPr>
          <w:p w14:paraId="23DA73E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8</w:t>
            </w:r>
          </w:p>
        </w:tc>
      </w:tr>
      <w:tr w:rsidR="00936D23" w:rsidRPr="008B2F05" w14:paraId="3F6FD4A8" w14:textId="77777777" w:rsidTr="005E1E78">
        <w:trPr>
          <w:trHeight w:val="290"/>
        </w:trPr>
        <w:tc>
          <w:tcPr>
            <w:tcW w:w="1276" w:type="dxa"/>
            <w:tcBorders>
              <w:top w:val="nil"/>
              <w:left w:val="nil"/>
              <w:bottom w:val="nil"/>
              <w:right w:val="nil"/>
            </w:tcBorders>
            <w:noWrap/>
            <w:vAlign w:val="bottom"/>
            <w:hideMark/>
          </w:tcPr>
          <w:p w14:paraId="57C99A7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C38262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vidu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0BF333A2" w14:textId="54BC44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vi</w:t>
            </w:r>
          </w:p>
        </w:tc>
        <w:tc>
          <w:tcPr>
            <w:tcW w:w="708" w:type="dxa"/>
            <w:tcBorders>
              <w:top w:val="nil"/>
              <w:left w:val="nil"/>
              <w:bottom w:val="nil"/>
              <w:right w:val="nil"/>
            </w:tcBorders>
            <w:noWrap/>
            <w:vAlign w:val="center"/>
            <w:hideMark/>
          </w:tcPr>
          <w:p w14:paraId="411C1B87" w14:textId="16A67C1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E58EBF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46198C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15FBA0CB" w14:textId="77777777" w:rsidTr="005E1E78">
        <w:trPr>
          <w:trHeight w:val="290"/>
        </w:trPr>
        <w:tc>
          <w:tcPr>
            <w:tcW w:w="1276" w:type="dxa"/>
            <w:tcBorders>
              <w:top w:val="nil"/>
              <w:left w:val="nil"/>
              <w:bottom w:val="nil"/>
              <w:right w:val="nil"/>
            </w:tcBorders>
            <w:noWrap/>
            <w:vAlign w:val="bottom"/>
            <w:hideMark/>
          </w:tcPr>
          <w:p w14:paraId="403DF7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459BF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mperfec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orn, 1861)</w:t>
            </w:r>
          </w:p>
        </w:tc>
        <w:tc>
          <w:tcPr>
            <w:tcW w:w="992" w:type="dxa"/>
            <w:tcBorders>
              <w:top w:val="nil"/>
              <w:left w:val="nil"/>
              <w:bottom w:val="nil"/>
              <w:right w:val="nil"/>
            </w:tcBorders>
          </w:tcPr>
          <w:p w14:paraId="7720E172" w14:textId="55ABB05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im</w:t>
            </w:r>
          </w:p>
        </w:tc>
        <w:tc>
          <w:tcPr>
            <w:tcW w:w="708" w:type="dxa"/>
            <w:tcBorders>
              <w:top w:val="nil"/>
              <w:left w:val="nil"/>
              <w:bottom w:val="nil"/>
              <w:right w:val="nil"/>
            </w:tcBorders>
            <w:noWrap/>
            <w:vAlign w:val="center"/>
            <w:hideMark/>
          </w:tcPr>
          <w:p w14:paraId="2215A8BD" w14:textId="6E9221A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3F716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2925380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1F0FBF3F" w14:textId="77777777" w:rsidTr="005E1E78">
        <w:trPr>
          <w:trHeight w:val="290"/>
        </w:trPr>
        <w:tc>
          <w:tcPr>
            <w:tcW w:w="1276" w:type="dxa"/>
            <w:tcBorders>
              <w:top w:val="nil"/>
              <w:left w:val="nil"/>
              <w:bottom w:val="nil"/>
              <w:right w:val="nil"/>
            </w:tcBorders>
            <w:noWrap/>
            <w:vAlign w:val="bottom"/>
            <w:hideMark/>
          </w:tcPr>
          <w:p w14:paraId="7154503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rabini</w:t>
            </w:r>
            <w:proofErr w:type="spellEnd"/>
          </w:p>
        </w:tc>
        <w:tc>
          <w:tcPr>
            <w:tcW w:w="4253" w:type="dxa"/>
            <w:tcBorders>
              <w:top w:val="nil"/>
              <w:left w:val="nil"/>
              <w:bottom w:val="nil"/>
              <w:right w:val="nil"/>
            </w:tcBorders>
            <w:noWrap/>
            <w:vAlign w:val="center"/>
            <w:hideMark/>
          </w:tcPr>
          <w:p w14:paraId="4A96C20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C5E189F"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49E2AE3" w14:textId="60857ECB"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2DFFD9D"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36113DE3" w14:textId="77777777" w:rsidR="00936D23" w:rsidRPr="008B2F05" w:rsidRDefault="00936D23" w:rsidP="00936D23">
            <w:pPr>
              <w:jc w:val="right"/>
              <w:rPr>
                <w:rFonts w:eastAsia="Times New Roman"/>
                <w:kern w:val="0"/>
                <w14:ligatures w14:val="none"/>
              </w:rPr>
            </w:pPr>
          </w:p>
        </w:tc>
      </w:tr>
      <w:tr w:rsidR="00936D23" w:rsidRPr="008B2F05" w14:paraId="51F5E4BF" w14:textId="77777777" w:rsidTr="005E1E78">
        <w:trPr>
          <w:trHeight w:val="290"/>
        </w:trPr>
        <w:tc>
          <w:tcPr>
            <w:tcW w:w="1276" w:type="dxa"/>
            <w:tcBorders>
              <w:top w:val="nil"/>
              <w:left w:val="nil"/>
              <w:bottom w:val="nil"/>
              <w:right w:val="nil"/>
            </w:tcBorders>
            <w:noWrap/>
            <w:vAlign w:val="bottom"/>
            <w:hideMark/>
          </w:tcPr>
          <w:p w14:paraId="3A288C88"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0A423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arab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goryi</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4ED78083" w14:textId="36993826"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go</w:t>
            </w:r>
            <w:proofErr w:type="spellEnd"/>
          </w:p>
        </w:tc>
        <w:tc>
          <w:tcPr>
            <w:tcW w:w="708" w:type="dxa"/>
            <w:tcBorders>
              <w:top w:val="nil"/>
              <w:left w:val="nil"/>
              <w:bottom w:val="nil"/>
              <w:right w:val="nil"/>
            </w:tcBorders>
            <w:noWrap/>
            <w:vAlign w:val="center"/>
            <w:hideMark/>
          </w:tcPr>
          <w:p w14:paraId="73F40859" w14:textId="0F9128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6</w:t>
            </w:r>
          </w:p>
        </w:tc>
        <w:tc>
          <w:tcPr>
            <w:tcW w:w="851" w:type="dxa"/>
            <w:tcBorders>
              <w:top w:val="nil"/>
              <w:left w:val="nil"/>
              <w:bottom w:val="nil"/>
              <w:right w:val="nil"/>
            </w:tcBorders>
            <w:noWrap/>
            <w:vAlign w:val="center"/>
            <w:hideMark/>
          </w:tcPr>
          <w:p w14:paraId="73F126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3</w:t>
            </w:r>
          </w:p>
        </w:tc>
        <w:tc>
          <w:tcPr>
            <w:tcW w:w="992" w:type="dxa"/>
            <w:tcBorders>
              <w:top w:val="nil"/>
              <w:left w:val="nil"/>
              <w:bottom w:val="nil"/>
              <w:right w:val="nil"/>
            </w:tcBorders>
            <w:vAlign w:val="center"/>
            <w:hideMark/>
          </w:tcPr>
          <w:p w14:paraId="055B49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66ECBA52" w14:textId="77777777" w:rsidTr="005E1E78">
        <w:trPr>
          <w:trHeight w:val="290"/>
        </w:trPr>
        <w:tc>
          <w:tcPr>
            <w:tcW w:w="1276" w:type="dxa"/>
            <w:tcBorders>
              <w:top w:val="nil"/>
              <w:left w:val="nil"/>
              <w:bottom w:val="nil"/>
              <w:right w:val="nil"/>
            </w:tcBorders>
            <w:noWrap/>
            <w:vAlign w:val="bottom"/>
            <w:hideMark/>
          </w:tcPr>
          <w:p w14:paraId="615550D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erostichini</w:t>
            </w:r>
            <w:proofErr w:type="spellEnd"/>
          </w:p>
        </w:tc>
        <w:tc>
          <w:tcPr>
            <w:tcW w:w="4253" w:type="dxa"/>
            <w:tcBorders>
              <w:top w:val="nil"/>
              <w:left w:val="nil"/>
              <w:bottom w:val="nil"/>
              <w:right w:val="nil"/>
            </w:tcBorders>
            <w:noWrap/>
            <w:vAlign w:val="center"/>
            <w:hideMark/>
          </w:tcPr>
          <w:p w14:paraId="210A7589"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C827D5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94BDC2B" w14:textId="6F7A93B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E4A177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B7312C3" w14:textId="77777777" w:rsidR="00936D23" w:rsidRPr="008B2F05" w:rsidRDefault="00936D23" w:rsidP="00936D23">
            <w:pPr>
              <w:jc w:val="right"/>
              <w:rPr>
                <w:rFonts w:eastAsia="Times New Roman"/>
                <w:kern w:val="0"/>
                <w14:ligatures w14:val="none"/>
              </w:rPr>
            </w:pPr>
          </w:p>
        </w:tc>
      </w:tr>
      <w:tr w:rsidR="00936D23" w:rsidRPr="008B2F05" w14:paraId="6123969C" w14:textId="77777777" w:rsidTr="005E1E78">
        <w:trPr>
          <w:trHeight w:val="290"/>
        </w:trPr>
        <w:tc>
          <w:tcPr>
            <w:tcW w:w="1276" w:type="dxa"/>
            <w:tcBorders>
              <w:top w:val="nil"/>
              <w:left w:val="nil"/>
              <w:bottom w:val="nil"/>
              <w:right w:val="nil"/>
            </w:tcBorders>
            <w:noWrap/>
            <w:vAlign w:val="bottom"/>
            <w:hideMark/>
          </w:tcPr>
          <w:p w14:paraId="22B4D57A"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0E6E5C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Lophoglossus</w:t>
            </w:r>
            <w:proofErr w:type="spellEnd"/>
            <w:r w:rsidRPr="008B2F05">
              <w:rPr>
                <w:rFonts w:eastAsia="Times New Roman"/>
                <w:i/>
                <w:iCs/>
                <w:color w:val="000000"/>
                <w:kern w:val="0"/>
                <w:sz w:val="22"/>
                <w:szCs w:val="22"/>
                <w14:ligatures w14:val="none"/>
              </w:rPr>
              <w:t xml:space="preserve"> scrutator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299A852E" w14:textId="2F0BE0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Lo.sc</w:t>
            </w:r>
          </w:p>
        </w:tc>
        <w:tc>
          <w:tcPr>
            <w:tcW w:w="708" w:type="dxa"/>
            <w:tcBorders>
              <w:top w:val="nil"/>
              <w:left w:val="nil"/>
              <w:bottom w:val="nil"/>
              <w:right w:val="nil"/>
            </w:tcBorders>
            <w:noWrap/>
            <w:vAlign w:val="center"/>
            <w:hideMark/>
          </w:tcPr>
          <w:p w14:paraId="3AD3D0D1" w14:textId="087FCA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6AFEB5E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895E9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32143BC0" w14:textId="77777777" w:rsidTr="005E1E78">
        <w:trPr>
          <w:trHeight w:val="290"/>
        </w:trPr>
        <w:tc>
          <w:tcPr>
            <w:tcW w:w="1276" w:type="dxa"/>
            <w:tcBorders>
              <w:top w:val="nil"/>
              <w:left w:val="nil"/>
              <w:bottom w:val="nil"/>
              <w:right w:val="nil"/>
            </w:tcBorders>
            <w:noWrap/>
            <w:vAlign w:val="bottom"/>
            <w:hideMark/>
          </w:tcPr>
          <w:p w14:paraId="2D55D6E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12356C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u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FC380B1" w14:textId="75A7A86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u</w:t>
            </w:r>
          </w:p>
        </w:tc>
        <w:tc>
          <w:tcPr>
            <w:tcW w:w="708" w:type="dxa"/>
            <w:tcBorders>
              <w:top w:val="nil"/>
              <w:left w:val="nil"/>
              <w:bottom w:val="nil"/>
              <w:right w:val="nil"/>
            </w:tcBorders>
            <w:noWrap/>
            <w:vAlign w:val="center"/>
            <w:hideMark/>
          </w:tcPr>
          <w:p w14:paraId="53C41256" w14:textId="5D1F95D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400607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D8236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4B03E89" w14:textId="77777777" w:rsidTr="005E1E78">
        <w:trPr>
          <w:trHeight w:val="290"/>
        </w:trPr>
        <w:tc>
          <w:tcPr>
            <w:tcW w:w="1276" w:type="dxa"/>
            <w:tcBorders>
              <w:top w:val="nil"/>
              <w:left w:val="nil"/>
              <w:bottom w:val="nil"/>
              <w:right w:val="nil"/>
            </w:tcBorders>
            <w:noWrap/>
            <w:vAlign w:val="bottom"/>
            <w:hideMark/>
          </w:tcPr>
          <w:p w14:paraId="4D44FB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81C8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vinus</w:t>
            </w:r>
            <w:proofErr w:type="spellEnd"/>
            <w:r w:rsidRPr="008B2F05">
              <w:rPr>
                <w:rFonts w:eastAsia="Times New Roman"/>
                <w:color w:val="000000"/>
                <w:kern w:val="0"/>
                <w:sz w:val="22"/>
                <w:szCs w:val="22"/>
                <w14:ligatures w14:val="none"/>
              </w:rPr>
              <w:t xml:space="preserve"> (Dejean, 1828)</w:t>
            </w:r>
          </w:p>
        </w:tc>
        <w:tc>
          <w:tcPr>
            <w:tcW w:w="992" w:type="dxa"/>
            <w:tcBorders>
              <w:top w:val="nil"/>
              <w:left w:val="nil"/>
              <w:bottom w:val="nil"/>
              <w:right w:val="nil"/>
            </w:tcBorders>
          </w:tcPr>
          <w:p w14:paraId="6E8FD96D" w14:textId="3BF57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0FFE7DA9" w14:textId="6C17F7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31277A1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2827E1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E3E2214" w14:textId="77777777" w:rsidTr="005E1E78">
        <w:trPr>
          <w:trHeight w:val="290"/>
        </w:trPr>
        <w:tc>
          <w:tcPr>
            <w:tcW w:w="1276" w:type="dxa"/>
            <w:tcBorders>
              <w:top w:val="nil"/>
              <w:left w:val="nil"/>
              <w:bottom w:val="nil"/>
              <w:right w:val="nil"/>
            </w:tcBorders>
            <w:noWrap/>
            <w:vAlign w:val="bottom"/>
            <w:hideMark/>
          </w:tcPr>
          <w:p w14:paraId="785BC6F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3EBD5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ayan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siki, 1930</w:t>
            </w:r>
          </w:p>
        </w:tc>
        <w:tc>
          <w:tcPr>
            <w:tcW w:w="992" w:type="dxa"/>
            <w:tcBorders>
              <w:top w:val="nil"/>
              <w:left w:val="nil"/>
              <w:bottom w:val="nil"/>
              <w:right w:val="nil"/>
            </w:tcBorders>
          </w:tcPr>
          <w:p w14:paraId="7E87E779" w14:textId="53D67CB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a</w:t>
            </w:r>
          </w:p>
        </w:tc>
        <w:tc>
          <w:tcPr>
            <w:tcW w:w="708" w:type="dxa"/>
            <w:tcBorders>
              <w:top w:val="nil"/>
              <w:left w:val="nil"/>
              <w:bottom w:val="nil"/>
              <w:right w:val="nil"/>
            </w:tcBorders>
            <w:noWrap/>
            <w:vAlign w:val="center"/>
            <w:hideMark/>
          </w:tcPr>
          <w:p w14:paraId="39733A2E" w14:textId="3117F11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148BC90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1AD0FD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F9AE70E" w14:textId="77777777" w:rsidTr="005E1E78">
        <w:trPr>
          <w:trHeight w:val="290"/>
        </w:trPr>
        <w:tc>
          <w:tcPr>
            <w:tcW w:w="1276" w:type="dxa"/>
            <w:tcBorders>
              <w:top w:val="nil"/>
              <w:left w:val="nil"/>
              <w:bottom w:val="nil"/>
              <w:right w:val="nil"/>
            </w:tcBorders>
            <w:noWrap/>
            <w:vAlign w:val="bottom"/>
            <w:hideMark/>
          </w:tcPr>
          <w:p w14:paraId="20AE2BE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4D770E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acin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65D6C223" w14:textId="667AAFC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6812E691" w14:textId="0513DB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8</w:t>
            </w:r>
          </w:p>
        </w:tc>
        <w:tc>
          <w:tcPr>
            <w:tcW w:w="851" w:type="dxa"/>
            <w:tcBorders>
              <w:top w:val="nil"/>
              <w:left w:val="nil"/>
              <w:bottom w:val="nil"/>
              <w:right w:val="nil"/>
            </w:tcBorders>
            <w:noWrap/>
            <w:vAlign w:val="center"/>
            <w:hideMark/>
          </w:tcPr>
          <w:p w14:paraId="38243FA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4</w:t>
            </w:r>
          </w:p>
        </w:tc>
        <w:tc>
          <w:tcPr>
            <w:tcW w:w="992" w:type="dxa"/>
            <w:tcBorders>
              <w:top w:val="nil"/>
              <w:left w:val="nil"/>
              <w:bottom w:val="nil"/>
              <w:right w:val="nil"/>
            </w:tcBorders>
            <w:vAlign w:val="center"/>
            <w:hideMark/>
          </w:tcPr>
          <w:p w14:paraId="61AB215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16B3BE86" w14:textId="77777777" w:rsidTr="005E1E78">
        <w:trPr>
          <w:trHeight w:val="290"/>
        </w:trPr>
        <w:tc>
          <w:tcPr>
            <w:tcW w:w="1276" w:type="dxa"/>
            <w:tcBorders>
              <w:top w:val="nil"/>
              <w:left w:val="nil"/>
              <w:bottom w:val="nil"/>
              <w:right w:val="nil"/>
            </w:tcBorders>
            <w:noWrap/>
            <w:vAlign w:val="bottom"/>
            <w:hideMark/>
          </w:tcPr>
          <w:p w14:paraId="049EDB1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D4763A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ari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w:t>
            </w:r>
            <w:proofErr w:type="spellStart"/>
            <w:r w:rsidRPr="008B2F05">
              <w:rPr>
                <w:rFonts w:eastAsia="Times New Roman"/>
                <w:color w:val="000000"/>
                <w:kern w:val="0"/>
                <w:sz w:val="22"/>
                <w:szCs w:val="22"/>
                <w14:ligatures w14:val="none"/>
              </w:rPr>
              <w:t>Illiger</w:t>
            </w:r>
            <w:proofErr w:type="spellEnd"/>
            <w:r w:rsidRPr="008B2F05">
              <w:rPr>
                <w:rFonts w:eastAsia="Times New Roman"/>
                <w:color w:val="000000"/>
                <w:kern w:val="0"/>
                <w:sz w:val="22"/>
                <w:szCs w:val="22"/>
                <w14:ligatures w14:val="none"/>
              </w:rPr>
              <w:t>, 1798)</w:t>
            </w:r>
          </w:p>
        </w:tc>
        <w:tc>
          <w:tcPr>
            <w:tcW w:w="992" w:type="dxa"/>
            <w:tcBorders>
              <w:top w:val="nil"/>
              <w:left w:val="nil"/>
              <w:bottom w:val="nil"/>
              <w:right w:val="nil"/>
            </w:tcBorders>
          </w:tcPr>
          <w:p w14:paraId="071A9CF3" w14:textId="0BB71DF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e</w:t>
            </w:r>
          </w:p>
        </w:tc>
        <w:tc>
          <w:tcPr>
            <w:tcW w:w="708" w:type="dxa"/>
            <w:tcBorders>
              <w:top w:val="nil"/>
              <w:left w:val="nil"/>
              <w:bottom w:val="nil"/>
              <w:right w:val="nil"/>
            </w:tcBorders>
            <w:noWrap/>
            <w:vAlign w:val="center"/>
            <w:hideMark/>
          </w:tcPr>
          <w:p w14:paraId="16C80D1D" w14:textId="2DA752A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13ABD18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4191E0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B65C1E9" w14:textId="77777777" w:rsidTr="005E1E78">
        <w:trPr>
          <w:trHeight w:val="290"/>
        </w:trPr>
        <w:tc>
          <w:tcPr>
            <w:tcW w:w="1276" w:type="dxa"/>
            <w:tcBorders>
              <w:top w:val="nil"/>
              <w:left w:val="nil"/>
              <w:bottom w:val="nil"/>
              <w:right w:val="nil"/>
            </w:tcBorders>
            <w:noWrap/>
            <w:vAlign w:val="bottom"/>
            <w:hideMark/>
          </w:tcPr>
          <w:p w14:paraId="08A0D9C6"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CF322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achrymos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3B8B0B" w14:textId="0B058C6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la</w:t>
            </w:r>
          </w:p>
        </w:tc>
        <w:tc>
          <w:tcPr>
            <w:tcW w:w="708" w:type="dxa"/>
            <w:tcBorders>
              <w:top w:val="nil"/>
              <w:left w:val="nil"/>
              <w:bottom w:val="nil"/>
              <w:right w:val="nil"/>
            </w:tcBorders>
            <w:noWrap/>
            <w:vAlign w:val="center"/>
            <w:hideMark/>
          </w:tcPr>
          <w:p w14:paraId="30C40F56" w14:textId="1B196B7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7</w:t>
            </w:r>
          </w:p>
        </w:tc>
        <w:tc>
          <w:tcPr>
            <w:tcW w:w="851" w:type="dxa"/>
            <w:tcBorders>
              <w:top w:val="nil"/>
              <w:left w:val="nil"/>
              <w:bottom w:val="nil"/>
              <w:right w:val="nil"/>
            </w:tcBorders>
            <w:noWrap/>
            <w:vAlign w:val="center"/>
            <w:hideMark/>
          </w:tcPr>
          <w:p w14:paraId="6C8D11C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5</w:t>
            </w:r>
          </w:p>
        </w:tc>
        <w:tc>
          <w:tcPr>
            <w:tcW w:w="992" w:type="dxa"/>
            <w:tcBorders>
              <w:top w:val="nil"/>
              <w:left w:val="nil"/>
              <w:bottom w:val="nil"/>
              <w:right w:val="nil"/>
            </w:tcBorders>
            <w:vAlign w:val="center"/>
            <w:hideMark/>
          </w:tcPr>
          <w:p w14:paraId="7AF11B8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2</w:t>
            </w:r>
          </w:p>
        </w:tc>
      </w:tr>
      <w:tr w:rsidR="00936D23" w:rsidRPr="008B2F05" w14:paraId="1C09CBDC" w14:textId="77777777" w:rsidTr="005E1E78">
        <w:trPr>
          <w:trHeight w:val="290"/>
        </w:trPr>
        <w:tc>
          <w:tcPr>
            <w:tcW w:w="1276" w:type="dxa"/>
            <w:tcBorders>
              <w:top w:val="nil"/>
              <w:left w:val="nil"/>
              <w:bottom w:val="nil"/>
              <w:right w:val="nil"/>
            </w:tcBorders>
            <w:noWrap/>
            <w:vAlign w:val="bottom"/>
            <w:hideMark/>
          </w:tcPr>
          <w:p w14:paraId="79CCD56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224588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yg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313136C7" w14:textId="6EE85F6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t</w:t>
            </w:r>
          </w:p>
        </w:tc>
        <w:tc>
          <w:tcPr>
            <w:tcW w:w="708" w:type="dxa"/>
            <w:tcBorders>
              <w:top w:val="nil"/>
              <w:left w:val="nil"/>
              <w:bottom w:val="nil"/>
              <w:right w:val="nil"/>
            </w:tcBorders>
            <w:noWrap/>
            <w:vAlign w:val="center"/>
            <w:hideMark/>
          </w:tcPr>
          <w:p w14:paraId="07658AEA" w14:textId="2AA904F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2</w:t>
            </w:r>
          </w:p>
        </w:tc>
        <w:tc>
          <w:tcPr>
            <w:tcW w:w="851" w:type="dxa"/>
            <w:tcBorders>
              <w:top w:val="nil"/>
              <w:left w:val="nil"/>
              <w:bottom w:val="nil"/>
              <w:right w:val="nil"/>
            </w:tcBorders>
            <w:noWrap/>
            <w:vAlign w:val="center"/>
            <w:hideMark/>
          </w:tcPr>
          <w:p w14:paraId="5D8EF23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0</w:t>
            </w:r>
          </w:p>
        </w:tc>
        <w:tc>
          <w:tcPr>
            <w:tcW w:w="992" w:type="dxa"/>
            <w:tcBorders>
              <w:top w:val="nil"/>
              <w:left w:val="nil"/>
              <w:bottom w:val="nil"/>
              <w:right w:val="nil"/>
            </w:tcBorders>
            <w:vAlign w:val="center"/>
            <w:hideMark/>
          </w:tcPr>
          <w:p w14:paraId="4FF0406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2</w:t>
            </w:r>
          </w:p>
        </w:tc>
      </w:tr>
      <w:tr w:rsidR="00936D23" w:rsidRPr="008B2F05" w14:paraId="5E04281B" w14:textId="77777777" w:rsidTr="005E1E78">
        <w:trPr>
          <w:trHeight w:val="290"/>
        </w:trPr>
        <w:tc>
          <w:tcPr>
            <w:tcW w:w="1276" w:type="dxa"/>
            <w:tcBorders>
              <w:top w:val="nil"/>
              <w:left w:val="nil"/>
              <w:bottom w:val="nil"/>
              <w:right w:val="nil"/>
            </w:tcBorders>
            <w:noWrap/>
            <w:vAlign w:val="bottom"/>
            <w:hideMark/>
          </w:tcPr>
          <w:p w14:paraId="3EDE72DD"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6E96E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hamiltoni </w:t>
            </w:r>
            <w:r w:rsidRPr="008B2F05">
              <w:rPr>
                <w:rFonts w:eastAsia="Times New Roman"/>
                <w:color w:val="000000"/>
                <w:kern w:val="0"/>
                <w:sz w:val="22"/>
                <w:szCs w:val="22"/>
                <w14:ligatures w14:val="none"/>
              </w:rPr>
              <w:t>Horn, 1880</w:t>
            </w:r>
          </w:p>
        </w:tc>
        <w:tc>
          <w:tcPr>
            <w:tcW w:w="992" w:type="dxa"/>
            <w:tcBorders>
              <w:top w:val="nil"/>
              <w:left w:val="nil"/>
              <w:bottom w:val="nil"/>
              <w:right w:val="nil"/>
            </w:tcBorders>
          </w:tcPr>
          <w:p w14:paraId="18C622A7" w14:textId="63A0C24A"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ha</w:t>
            </w:r>
            <w:proofErr w:type="spellEnd"/>
          </w:p>
        </w:tc>
        <w:tc>
          <w:tcPr>
            <w:tcW w:w="708" w:type="dxa"/>
            <w:tcBorders>
              <w:top w:val="nil"/>
              <w:left w:val="nil"/>
              <w:bottom w:val="nil"/>
              <w:right w:val="nil"/>
            </w:tcBorders>
            <w:noWrap/>
            <w:vAlign w:val="center"/>
            <w:hideMark/>
          </w:tcPr>
          <w:p w14:paraId="7432229A" w14:textId="08113FB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26666A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D7D067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8C5AC49" w14:textId="77777777" w:rsidTr="005E1E78">
        <w:trPr>
          <w:trHeight w:val="290"/>
        </w:trPr>
        <w:tc>
          <w:tcPr>
            <w:tcW w:w="1276" w:type="dxa"/>
            <w:tcBorders>
              <w:top w:val="nil"/>
              <w:left w:val="nil"/>
              <w:bottom w:val="nil"/>
              <w:right w:val="nil"/>
            </w:tcBorders>
            <w:noWrap/>
            <w:vAlign w:val="bottom"/>
            <w:hideMark/>
          </w:tcPr>
          <w:p w14:paraId="608374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E263E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oes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4A1128CD" w14:textId="294A830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o</w:t>
            </w:r>
          </w:p>
        </w:tc>
        <w:tc>
          <w:tcPr>
            <w:tcW w:w="708" w:type="dxa"/>
            <w:tcBorders>
              <w:top w:val="nil"/>
              <w:left w:val="nil"/>
              <w:bottom w:val="nil"/>
              <w:right w:val="nil"/>
            </w:tcBorders>
            <w:noWrap/>
            <w:vAlign w:val="center"/>
            <w:hideMark/>
          </w:tcPr>
          <w:p w14:paraId="0C3AE7B8" w14:textId="6362382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85</w:t>
            </w:r>
          </w:p>
        </w:tc>
        <w:tc>
          <w:tcPr>
            <w:tcW w:w="851" w:type="dxa"/>
            <w:tcBorders>
              <w:top w:val="nil"/>
              <w:left w:val="nil"/>
              <w:bottom w:val="nil"/>
              <w:right w:val="nil"/>
            </w:tcBorders>
            <w:noWrap/>
            <w:vAlign w:val="center"/>
            <w:hideMark/>
          </w:tcPr>
          <w:p w14:paraId="4AD8234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7</w:t>
            </w:r>
          </w:p>
        </w:tc>
        <w:tc>
          <w:tcPr>
            <w:tcW w:w="992" w:type="dxa"/>
            <w:tcBorders>
              <w:top w:val="nil"/>
              <w:left w:val="nil"/>
              <w:bottom w:val="nil"/>
              <w:right w:val="nil"/>
            </w:tcBorders>
            <w:vAlign w:val="center"/>
            <w:hideMark/>
          </w:tcPr>
          <w:p w14:paraId="60CF60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32</w:t>
            </w:r>
          </w:p>
        </w:tc>
      </w:tr>
      <w:tr w:rsidR="00936D23" w:rsidRPr="008B2F05" w14:paraId="0A4E5753" w14:textId="77777777" w:rsidTr="005E1E78">
        <w:trPr>
          <w:trHeight w:val="290"/>
        </w:trPr>
        <w:tc>
          <w:tcPr>
            <w:tcW w:w="1276" w:type="dxa"/>
            <w:tcBorders>
              <w:top w:val="nil"/>
              <w:left w:val="nil"/>
              <w:bottom w:val="nil"/>
              <w:right w:val="nil"/>
            </w:tcBorders>
            <w:noWrap/>
            <w:vAlign w:val="bottom"/>
            <w:hideMark/>
          </w:tcPr>
          <w:p w14:paraId="626F3EA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0C2F66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iligendus</w:t>
            </w:r>
            <w:proofErr w:type="spellEnd"/>
            <w:r w:rsidRPr="008B2F05">
              <w:rPr>
                <w:rFonts w:eastAsia="Times New Roman"/>
                <w:color w:val="000000"/>
                <w:kern w:val="0"/>
                <w:sz w:val="22"/>
                <w:szCs w:val="22"/>
                <w14:ligatures w14:val="none"/>
              </w:rPr>
              <w:t xml:space="preserve"> (Chaudoir, 1868)</w:t>
            </w:r>
          </w:p>
        </w:tc>
        <w:tc>
          <w:tcPr>
            <w:tcW w:w="992" w:type="dxa"/>
            <w:tcBorders>
              <w:top w:val="nil"/>
              <w:left w:val="nil"/>
              <w:bottom w:val="nil"/>
              <w:right w:val="nil"/>
            </w:tcBorders>
          </w:tcPr>
          <w:p w14:paraId="08BE0CFE" w14:textId="2A9062FB"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di</w:t>
            </w:r>
            <w:proofErr w:type="spellEnd"/>
          </w:p>
        </w:tc>
        <w:tc>
          <w:tcPr>
            <w:tcW w:w="708" w:type="dxa"/>
            <w:tcBorders>
              <w:top w:val="nil"/>
              <w:left w:val="nil"/>
              <w:bottom w:val="nil"/>
              <w:right w:val="nil"/>
            </w:tcBorders>
            <w:noWrap/>
            <w:vAlign w:val="center"/>
            <w:hideMark/>
          </w:tcPr>
          <w:p w14:paraId="32741C5F" w14:textId="3B7EC0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B71368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31451CC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39D200C8" w14:textId="77777777" w:rsidTr="005E1E78">
        <w:trPr>
          <w:trHeight w:val="290"/>
        </w:trPr>
        <w:tc>
          <w:tcPr>
            <w:tcW w:w="1276" w:type="dxa"/>
            <w:tcBorders>
              <w:top w:val="nil"/>
              <w:left w:val="nil"/>
              <w:bottom w:val="nil"/>
              <w:right w:val="nil"/>
            </w:tcBorders>
            <w:noWrap/>
            <w:vAlign w:val="bottom"/>
            <w:hideMark/>
          </w:tcPr>
          <w:p w14:paraId="7A78C3D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05FF2F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rostrat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0AAE97" w14:textId="0031F1B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ro</w:t>
            </w:r>
          </w:p>
        </w:tc>
        <w:tc>
          <w:tcPr>
            <w:tcW w:w="708" w:type="dxa"/>
            <w:tcBorders>
              <w:top w:val="nil"/>
              <w:left w:val="nil"/>
              <w:bottom w:val="nil"/>
              <w:right w:val="nil"/>
            </w:tcBorders>
            <w:noWrap/>
            <w:vAlign w:val="center"/>
            <w:hideMark/>
          </w:tcPr>
          <w:p w14:paraId="29BF0AA2" w14:textId="04973CF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c>
          <w:tcPr>
            <w:tcW w:w="851" w:type="dxa"/>
            <w:tcBorders>
              <w:top w:val="nil"/>
              <w:left w:val="nil"/>
              <w:bottom w:val="nil"/>
              <w:right w:val="nil"/>
            </w:tcBorders>
            <w:noWrap/>
            <w:vAlign w:val="center"/>
            <w:hideMark/>
          </w:tcPr>
          <w:p w14:paraId="2107AAF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992" w:type="dxa"/>
            <w:tcBorders>
              <w:top w:val="nil"/>
              <w:left w:val="nil"/>
              <w:bottom w:val="nil"/>
              <w:right w:val="nil"/>
            </w:tcBorders>
            <w:vAlign w:val="center"/>
            <w:hideMark/>
          </w:tcPr>
          <w:p w14:paraId="3E359AF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8</w:t>
            </w:r>
          </w:p>
        </w:tc>
      </w:tr>
      <w:tr w:rsidR="00936D23" w:rsidRPr="008B2F05" w14:paraId="4A695B61" w14:textId="77777777" w:rsidTr="005E1E78">
        <w:trPr>
          <w:trHeight w:val="290"/>
        </w:trPr>
        <w:tc>
          <w:tcPr>
            <w:tcW w:w="1276" w:type="dxa"/>
            <w:tcBorders>
              <w:top w:val="nil"/>
              <w:left w:val="nil"/>
              <w:bottom w:val="nil"/>
              <w:right w:val="nil"/>
            </w:tcBorders>
            <w:noWrap/>
            <w:vAlign w:val="bottom"/>
            <w:hideMark/>
          </w:tcPr>
          <w:p w14:paraId="4874C83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3325587"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dox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639ADA9D" w14:textId="17125AE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ad</w:t>
            </w:r>
          </w:p>
        </w:tc>
        <w:tc>
          <w:tcPr>
            <w:tcW w:w="708" w:type="dxa"/>
            <w:tcBorders>
              <w:top w:val="nil"/>
              <w:left w:val="nil"/>
              <w:bottom w:val="nil"/>
              <w:right w:val="nil"/>
            </w:tcBorders>
            <w:noWrap/>
            <w:vAlign w:val="center"/>
            <w:hideMark/>
          </w:tcPr>
          <w:p w14:paraId="7D07EA90" w14:textId="402B990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3BEA44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0</w:t>
            </w:r>
          </w:p>
        </w:tc>
        <w:tc>
          <w:tcPr>
            <w:tcW w:w="992" w:type="dxa"/>
            <w:tcBorders>
              <w:top w:val="nil"/>
              <w:left w:val="nil"/>
              <w:bottom w:val="nil"/>
              <w:right w:val="nil"/>
            </w:tcBorders>
            <w:vAlign w:val="center"/>
            <w:hideMark/>
          </w:tcPr>
          <w:p w14:paraId="33B1FFE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09D21896" w14:textId="77777777" w:rsidTr="005E1E78">
        <w:trPr>
          <w:trHeight w:val="290"/>
        </w:trPr>
        <w:tc>
          <w:tcPr>
            <w:tcW w:w="1276" w:type="dxa"/>
            <w:tcBorders>
              <w:top w:val="nil"/>
              <w:left w:val="nil"/>
              <w:bottom w:val="nil"/>
              <w:right w:val="nil"/>
            </w:tcBorders>
            <w:noWrap/>
            <w:vAlign w:val="bottom"/>
            <w:hideMark/>
          </w:tcPr>
          <w:p w14:paraId="46E3689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2F2B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tristis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4EE4BDB3" w14:textId="3636724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tr</w:t>
            </w:r>
          </w:p>
        </w:tc>
        <w:tc>
          <w:tcPr>
            <w:tcW w:w="708" w:type="dxa"/>
            <w:tcBorders>
              <w:top w:val="nil"/>
              <w:left w:val="nil"/>
              <w:bottom w:val="nil"/>
              <w:right w:val="nil"/>
            </w:tcBorders>
            <w:noWrap/>
            <w:vAlign w:val="center"/>
            <w:hideMark/>
          </w:tcPr>
          <w:p w14:paraId="359F5A77" w14:textId="223E663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D5E4C3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992" w:type="dxa"/>
            <w:tcBorders>
              <w:top w:val="nil"/>
              <w:left w:val="nil"/>
              <w:bottom w:val="nil"/>
              <w:right w:val="nil"/>
            </w:tcBorders>
            <w:vAlign w:val="center"/>
            <w:hideMark/>
          </w:tcPr>
          <w:p w14:paraId="659FA52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1</w:t>
            </w:r>
          </w:p>
        </w:tc>
      </w:tr>
      <w:tr w:rsidR="00936D23" w:rsidRPr="008B2F05" w14:paraId="69F75D4B" w14:textId="77777777" w:rsidTr="005E1E78">
        <w:trPr>
          <w:trHeight w:val="290"/>
        </w:trPr>
        <w:tc>
          <w:tcPr>
            <w:tcW w:w="1276" w:type="dxa"/>
            <w:tcBorders>
              <w:top w:val="nil"/>
              <w:left w:val="nil"/>
              <w:bottom w:val="nil"/>
              <w:right w:val="nil"/>
            </w:tcBorders>
            <w:noWrap/>
            <w:vAlign w:val="bottom"/>
            <w:hideMark/>
          </w:tcPr>
          <w:p w14:paraId="5C05EBD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3462A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uc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Freitag, 1969)</w:t>
            </w:r>
          </w:p>
        </w:tc>
        <w:tc>
          <w:tcPr>
            <w:tcW w:w="992" w:type="dxa"/>
            <w:tcBorders>
              <w:top w:val="nil"/>
              <w:left w:val="nil"/>
              <w:bottom w:val="nil"/>
              <w:right w:val="nil"/>
            </w:tcBorders>
          </w:tcPr>
          <w:p w14:paraId="2297F619" w14:textId="61CB5A54"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fu</w:t>
            </w:r>
            <w:proofErr w:type="spellEnd"/>
          </w:p>
        </w:tc>
        <w:tc>
          <w:tcPr>
            <w:tcW w:w="708" w:type="dxa"/>
            <w:tcBorders>
              <w:top w:val="nil"/>
              <w:left w:val="nil"/>
              <w:bottom w:val="nil"/>
              <w:right w:val="nil"/>
            </w:tcBorders>
            <w:noWrap/>
            <w:vAlign w:val="center"/>
            <w:hideMark/>
          </w:tcPr>
          <w:p w14:paraId="76BA7810" w14:textId="3F8313B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851" w:type="dxa"/>
            <w:tcBorders>
              <w:top w:val="nil"/>
              <w:left w:val="nil"/>
              <w:bottom w:val="nil"/>
              <w:right w:val="nil"/>
            </w:tcBorders>
            <w:noWrap/>
            <w:vAlign w:val="center"/>
            <w:hideMark/>
          </w:tcPr>
          <w:p w14:paraId="6A9CE94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20AD751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7AD90CE" w14:textId="77777777" w:rsidTr="005E1E78">
        <w:trPr>
          <w:trHeight w:val="290"/>
        </w:trPr>
        <w:tc>
          <w:tcPr>
            <w:tcW w:w="1276" w:type="dxa"/>
            <w:tcBorders>
              <w:top w:val="nil"/>
              <w:left w:val="nil"/>
              <w:bottom w:val="nil"/>
              <w:right w:val="nil"/>
            </w:tcBorders>
            <w:noWrap/>
            <w:vAlign w:val="bottom"/>
            <w:hideMark/>
          </w:tcPr>
          <w:p w14:paraId="51C2E328"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9158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nviv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53)</w:t>
            </w:r>
          </w:p>
        </w:tc>
        <w:tc>
          <w:tcPr>
            <w:tcW w:w="992" w:type="dxa"/>
            <w:tcBorders>
              <w:top w:val="nil"/>
              <w:left w:val="nil"/>
              <w:bottom w:val="nil"/>
              <w:right w:val="nil"/>
            </w:tcBorders>
          </w:tcPr>
          <w:p w14:paraId="070145B2" w14:textId="515525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co</w:t>
            </w:r>
          </w:p>
        </w:tc>
        <w:tc>
          <w:tcPr>
            <w:tcW w:w="708" w:type="dxa"/>
            <w:tcBorders>
              <w:top w:val="nil"/>
              <w:left w:val="nil"/>
              <w:bottom w:val="nil"/>
              <w:right w:val="nil"/>
            </w:tcBorders>
            <w:noWrap/>
            <w:vAlign w:val="center"/>
            <w:hideMark/>
          </w:tcPr>
          <w:p w14:paraId="2EF7B1AA" w14:textId="1A7148C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F67A45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761898C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88A3391" w14:textId="77777777" w:rsidTr="005E1E78">
        <w:trPr>
          <w:trHeight w:val="290"/>
        </w:trPr>
        <w:tc>
          <w:tcPr>
            <w:tcW w:w="1276" w:type="dxa"/>
            <w:tcBorders>
              <w:top w:val="nil"/>
              <w:left w:val="nil"/>
              <w:bottom w:val="nil"/>
              <w:right w:val="nil"/>
            </w:tcBorders>
            <w:noWrap/>
            <w:vAlign w:val="bottom"/>
            <w:hideMark/>
          </w:tcPr>
          <w:p w14:paraId="4898EA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D7979D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igill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20CE3FF" w14:textId="4A8F692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si</w:t>
            </w:r>
          </w:p>
        </w:tc>
        <w:tc>
          <w:tcPr>
            <w:tcW w:w="708" w:type="dxa"/>
            <w:tcBorders>
              <w:top w:val="nil"/>
              <w:left w:val="nil"/>
              <w:bottom w:val="nil"/>
              <w:right w:val="nil"/>
            </w:tcBorders>
            <w:noWrap/>
            <w:vAlign w:val="center"/>
            <w:hideMark/>
          </w:tcPr>
          <w:p w14:paraId="2844DF1D" w14:textId="59475EC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851" w:type="dxa"/>
            <w:tcBorders>
              <w:top w:val="nil"/>
              <w:left w:val="nil"/>
              <w:bottom w:val="nil"/>
              <w:right w:val="nil"/>
            </w:tcBorders>
            <w:noWrap/>
            <w:vAlign w:val="center"/>
            <w:hideMark/>
          </w:tcPr>
          <w:p w14:paraId="75302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2</w:t>
            </w:r>
          </w:p>
        </w:tc>
        <w:tc>
          <w:tcPr>
            <w:tcW w:w="992" w:type="dxa"/>
            <w:tcBorders>
              <w:top w:val="nil"/>
              <w:left w:val="nil"/>
              <w:bottom w:val="nil"/>
              <w:right w:val="nil"/>
            </w:tcBorders>
            <w:vAlign w:val="center"/>
            <w:hideMark/>
          </w:tcPr>
          <w:p w14:paraId="5474017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4</w:t>
            </w:r>
          </w:p>
        </w:tc>
      </w:tr>
      <w:tr w:rsidR="00936D23" w:rsidRPr="008B2F05" w14:paraId="499CB4C2" w14:textId="77777777" w:rsidTr="005E1E78">
        <w:trPr>
          <w:trHeight w:val="290"/>
        </w:trPr>
        <w:tc>
          <w:tcPr>
            <w:tcW w:w="1276" w:type="dxa"/>
            <w:tcBorders>
              <w:top w:val="nil"/>
              <w:left w:val="nil"/>
              <w:bottom w:val="nil"/>
              <w:right w:val="nil"/>
            </w:tcBorders>
            <w:noWrap/>
            <w:vAlign w:val="bottom"/>
            <w:hideMark/>
          </w:tcPr>
          <w:p w14:paraId="08E8EFE9"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laeniini</w:t>
            </w:r>
            <w:proofErr w:type="spellEnd"/>
          </w:p>
        </w:tc>
        <w:tc>
          <w:tcPr>
            <w:tcW w:w="4253" w:type="dxa"/>
            <w:tcBorders>
              <w:top w:val="nil"/>
              <w:left w:val="nil"/>
              <w:bottom w:val="nil"/>
              <w:right w:val="nil"/>
            </w:tcBorders>
            <w:noWrap/>
            <w:vAlign w:val="center"/>
            <w:hideMark/>
          </w:tcPr>
          <w:p w14:paraId="6B487F6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529702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74C1B4C" w14:textId="1D25FB61"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DC00D8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BD2A7A3" w14:textId="77777777" w:rsidR="00936D23" w:rsidRPr="008B2F05" w:rsidRDefault="00936D23" w:rsidP="00936D23">
            <w:pPr>
              <w:jc w:val="right"/>
              <w:rPr>
                <w:rFonts w:eastAsia="Times New Roman"/>
                <w:kern w:val="0"/>
                <w14:ligatures w14:val="none"/>
              </w:rPr>
            </w:pPr>
          </w:p>
        </w:tc>
      </w:tr>
      <w:tr w:rsidR="00936D23" w:rsidRPr="008B2F05" w14:paraId="53A683E7" w14:textId="77777777" w:rsidTr="005E1E78">
        <w:trPr>
          <w:trHeight w:val="290"/>
        </w:trPr>
        <w:tc>
          <w:tcPr>
            <w:tcW w:w="1276" w:type="dxa"/>
            <w:tcBorders>
              <w:top w:val="nil"/>
              <w:left w:val="nil"/>
              <w:bottom w:val="nil"/>
              <w:right w:val="nil"/>
            </w:tcBorders>
            <w:noWrap/>
            <w:vAlign w:val="bottom"/>
            <w:hideMark/>
          </w:tcPr>
          <w:p w14:paraId="1BCF64A0"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E54020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emargin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52ED82DF" w14:textId="7AC27E9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em</w:t>
            </w:r>
            <w:proofErr w:type="spellEnd"/>
          </w:p>
        </w:tc>
        <w:tc>
          <w:tcPr>
            <w:tcW w:w="708" w:type="dxa"/>
            <w:tcBorders>
              <w:top w:val="nil"/>
              <w:left w:val="nil"/>
              <w:bottom w:val="nil"/>
              <w:right w:val="nil"/>
            </w:tcBorders>
            <w:noWrap/>
            <w:vAlign w:val="center"/>
            <w:hideMark/>
          </w:tcPr>
          <w:p w14:paraId="77DF81D7" w14:textId="7A8ECA2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7</w:t>
            </w:r>
          </w:p>
        </w:tc>
        <w:tc>
          <w:tcPr>
            <w:tcW w:w="851" w:type="dxa"/>
            <w:tcBorders>
              <w:top w:val="nil"/>
              <w:left w:val="nil"/>
              <w:bottom w:val="nil"/>
              <w:right w:val="nil"/>
            </w:tcBorders>
            <w:noWrap/>
            <w:vAlign w:val="center"/>
            <w:hideMark/>
          </w:tcPr>
          <w:p w14:paraId="5484FC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5</w:t>
            </w:r>
          </w:p>
        </w:tc>
        <w:tc>
          <w:tcPr>
            <w:tcW w:w="992" w:type="dxa"/>
            <w:tcBorders>
              <w:top w:val="nil"/>
              <w:left w:val="nil"/>
              <w:bottom w:val="nil"/>
              <w:right w:val="nil"/>
            </w:tcBorders>
            <w:vAlign w:val="center"/>
            <w:hideMark/>
          </w:tcPr>
          <w:p w14:paraId="0CC974E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62</w:t>
            </w:r>
          </w:p>
        </w:tc>
      </w:tr>
      <w:tr w:rsidR="00936D23" w:rsidRPr="008B2F05" w14:paraId="2AD1FFA7" w14:textId="77777777" w:rsidTr="005E1E78">
        <w:trPr>
          <w:trHeight w:val="290"/>
        </w:trPr>
        <w:tc>
          <w:tcPr>
            <w:tcW w:w="1276" w:type="dxa"/>
            <w:tcBorders>
              <w:top w:val="nil"/>
              <w:left w:val="nil"/>
              <w:bottom w:val="nil"/>
              <w:right w:val="nil"/>
            </w:tcBorders>
            <w:noWrap/>
            <w:vAlign w:val="bottom"/>
            <w:hideMark/>
          </w:tcPr>
          <w:p w14:paraId="361F216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351B9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laticol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FA040BC" w14:textId="1280781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h.la</w:t>
            </w:r>
          </w:p>
        </w:tc>
        <w:tc>
          <w:tcPr>
            <w:tcW w:w="708" w:type="dxa"/>
            <w:tcBorders>
              <w:top w:val="nil"/>
              <w:left w:val="nil"/>
              <w:bottom w:val="nil"/>
              <w:right w:val="nil"/>
            </w:tcBorders>
            <w:noWrap/>
            <w:vAlign w:val="center"/>
            <w:hideMark/>
          </w:tcPr>
          <w:p w14:paraId="51575BF8" w14:textId="723D2A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1F7017E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2A50E3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4F2EAEC8" w14:textId="77777777" w:rsidTr="005E1E78">
        <w:trPr>
          <w:trHeight w:val="290"/>
        </w:trPr>
        <w:tc>
          <w:tcPr>
            <w:tcW w:w="1276" w:type="dxa"/>
            <w:tcBorders>
              <w:top w:val="nil"/>
              <w:left w:val="nil"/>
              <w:bottom w:val="nil"/>
              <w:right w:val="nil"/>
            </w:tcBorders>
            <w:noWrap/>
            <w:vAlign w:val="bottom"/>
            <w:hideMark/>
          </w:tcPr>
          <w:p w14:paraId="5549735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icinini</w:t>
            </w:r>
            <w:proofErr w:type="spellEnd"/>
          </w:p>
        </w:tc>
        <w:tc>
          <w:tcPr>
            <w:tcW w:w="4253" w:type="dxa"/>
            <w:tcBorders>
              <w:top w:val="nil"/>
              <w:left w:val="nil"/>
              <w:bottom w:val="nil"/>
              <w:right w:val="nil"/>
            </w:tcBorders>
            <w:noWrap/>
            <w:vAlign w:val="center"/>
            <w:hideMark/>
          </w:tcPr>
          <w:p w14:paraId="7DD9FFD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FF6CB5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86F90" w14:textId="61010A5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31CB16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1ECF2200" w14:textId="77777777" w:rsidR="00936D23" w:rsidRPr="008B2F05" w:rsidRDefault="00936D23" w:rsidP="00936D23">
            <w:pPr>
              <w:jc w:val="right"/>
              <w:rPr>
                <w:rFonts w:eastAsia="Times New Roman"/>
                <w:kern w:val="0"/>
                <w14:ligatures w14:val="none"/>
              </w:rPr>
            </w:pPr>
          </w:p>
        </w:tc>
      </w:tr>
      <w:tr w:rsidR="00936D23" w:rsidRPr="008B2F05" w14:paraId="535C5953" w14:textId="77777777" w:rsidTr="005E1E78">
        <w:trPr>
          <w:trHeight w:val="290"/>
        </w:trPr>
        <w:tc>
          <w:tcPr>
            <w:tcW w:w="1276" w:type="dxa"/>
            <w:tcBorders>
              <w:top w:val="nil"/>
              <w:left w:val="nil"/>
              <w:bottom w:val="nil"/>
              <w:right w:val="nil"/>
            </w:tcBorders>
            <w:noWrap/>
            <w:vAlign w:val="bottom"/>
            <w:hideMark/>
          </w:tcPr>
          <w:p w14:paraId="4CF4050C"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87287C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olitus</w:t>
            </w:r>
            <w:proofErr w:type="spellEnd"/>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58CA0C13" w14:textId="658C24E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po</w:t>
            </w:r>
            <w:proofErr w:type="spellEnd"/>
          </w:p>
        </w:tc>
        <w:tc>
          <w:tcPr>
            <w:tcW w:w="708" w:type="dxa"/>
            <w:tcBorders>
              <w:top w:val="nil"/>
              <w:left w:val="nil"/>
              <w:bottom w:val="nil"/>
              <w:right w:val="nil"/>
            </w:tcBorders>
            <w:noWrap/>
            <w:vAlign w:val="center"/>
            <w:hideMark/>
          </w:tcPr>
          <w:p w14:paraId="6CCEF49E" w14:textId="06CBF03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4</w:t>
            </w:r>
          </w:p>
        </w:tc>
        <w:tc>
          <w:tcPr>
            <w:tcW w:w="851" w:type="dxa"/>
            <w:tcBorders>
              <w:top w:val="nil"/>
              <w:left w:val="nil"/>
              <w:bottom w:val="nil"/>
              <w:right w:val="nil"/>
            </w:tcBorders>
            <w:noWrap/>
            <w:vAlign w:val="center"/>
            <w:hideMark/>
          </w:tcPr>
          <w:p w14:paraId="5A8B34C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w:t>
            </w:r>
          </w:p>
        </w:tc>
        <w:tc>
          <w:tcPr>
            <w:tcW w:w="992" w:type="dxa"/>
            <w:tcBorders>
              <w:top w:val="nil"/>
              <w:left w:val="nil"/>
              <w:bottom w:val="nil"/>
              <w:right w:val="nil"/>
            </w:tcBorders>
            <w:vAlign w:val="center"/>
            <w:hideMark/>
          </w:tcPr>
          <w:p w14:paraId="2973A48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7</w:t>
            </w:r>
          </w:p>
        </w:tc>
      </w:tr>
      <w:tr w:rsidR="00936D23" w:rsidRPr="008B2F05" w14:paraId="1B2BAE97" w14:textId="77777777" w:rsidTr="005E1E78">
        <w:trPr>
          <w:trHeight w:val="290"/>
        </w:trPr>
        <w:tc>
          <w:tcPr>
            <w:tcW w:w="1276" w:type="dxa"/>
            <w:tcBorders>
              <w:top w:val="nil"/>
              <w:left w:val="nil"/>
              <w:bottom w:val="nil"/>
              <w:right w:val="nil"/>
            </w:tcBorders>
            <w:noWrap/>
            <w:vAlign w:val="bottom"/>
            <w:hideMark/>
          </w:tcPr>
          <w:p w14:paraId="18DB9EC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66A85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ter</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Bonelli, 1813</w:t>
            </w:r>
          </w:p>
        </w:tc>
        <w:tc>
          <w:tcPr>
            <w:tcW w:w="992" w:type="dxa"/>
            <w:tcBorders>
              <w:top w:val="nil"/>
              <w:left w:val="nil"/>
              <w:bottom w:val="nil"/>
              <w:right w:val="nil"/>
            </w:tcBorders>
          </w:tcPr>
          <w:p w14:paraId="5A967EB6" w14:textId="4C71B41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te</w:t>
            </w:r>
            <w:proofErr w:type="spellEnd"/>
          </w:p>
        </w:tc>
        <w:tc>
          <w:tcPr>
            <w:tcW w:w="708" w:type="dxa"/>
            <w:tcBorders>
              <w:top w:val="nil"/>
              <w:left w:val="nil"/>
              <w:bottom w:val="nil"/>
              <w:right w:val="nil"/>
            </w:tcBorders>
            <w:noWrap/>
            <w:vAlign w:val="center"/>
            <w:hideMark/>
          </w:tcPr>
          <w:p w14:paraId="4954AAA2" w14:textId="52CE977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8</w:t>
            </w:r>
          </w:p>
        </w:tc>
        <w:tc>
          <w:tcPr>
            <w:tcW w:w="851" w:type="dxa"/>
            <w:tcBorders>
              <w:top w:val="nil"/>
              <w:left w:val="nil"/>
              <w:bottom w:val="nil"/>
              <w:right w:val="nil"/>
            </w:tcBorders>
            <w:noWrap/>
            <w:vAlign w:val="center"/>
            <w:hideMark/>
          </w:tcPr>
          <w:p w14:paraId="5022D5F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992" w:type="dxa"/>
            <w:tcBorders>
              <w:top w:val="nil"/>
              <w:left w:val="nil"/>
              <w:bottom w:val="nil"/>
              <w:right w:val="nil"/>
            </w:tcBorders>
            <w:vAlign w:val="center"/>
            <w:hideMark/>
          </w:tcPr>
          <w:p w14:paraId="6376C7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8</w:t>
            </w:r>
          </w:p>
        </w:tc>
      </w:tr>
      <w:tr w:rsidR="00936D23" w:rsidRPr="008B2F05" w14:paraId="4CAC012C" w14:textId="77777777" w:rsidTr="005E1E78">
        <w:trPr>
          <w:trHeight w:val="290"/>
        </w:trPr>
        <w:tc>
          <w:tcPr>
            <w:tcW w:w="1276" w:type="dxa"/>
            <w:tcBorders>
              <w:top w:val="nil"/>
              <w:left w:val="nil"/>
              <w:bottom w:val="nil"/>
              <w:right w:val="nil"/>
            </w:tcBorders>
            <w:noWrap/>
            <w:vAlign w:val="bottom"/>
            <w:hideMark/>
          </w:tcPr>
          <w:p w14:paraId="75D59378"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rpalini</w:t>
            </w:r>
            <w:proofErr w:type="spellEnd"/>
          </w:p>
        </w:tc>
        <w:tc>
          <w:tcPr>
            <w:tcW w:w="4253" w:type="dxa"/>
            <w:tcBorders>
              <w:top w:val="nil"/>
              <w:left w:val="nil"/>
              <w:bottom w:val="nil"/>
              <w:right w:val="nil"/>
            </w:tcBorders>
            <w:noWrap/>
            <w:vAlign w:val="center"/>
            <w:hideMark/>
          </w:tcPr>
          <w:p w14:paraId="1D8760C7"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392112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D986145" w14:textId="2417E3F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09D8900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4191442" w14:textId="77777777" w:rsidR="00936D23" w:rsidRPr="008B2F05" w:rsidRDefault="00936D23" w:rsidP="00936D23">
            <w:pPr>
              <w:jc w:val="right"/>
              <w:rPr>
                <w:rFonts w:eastAsia="Times New Roman"/>
                <w:kern w:val="0"/>
                <w14:ligatures w14:val="none"/>
              </w:rPr>
            </w:pPr>
          </w:p>
        </w:tc>
      </w:tr>
      <w:tr w:rsidR="00936D23" w:rsidRPr="008B2F05" w14:paraId="6B1A18FA" w14:textId="77777777" w:rsidTr="005E1E78">
        <w:trPr>
          <w:trHeight w:val="290"/>
        </w:trPr>
        <w:tc>
          <w:tcPr>
            <w:tcW w:w="1276" w:type="dxa"/>
            <w:tcBorders>
              <w:top w:val="nil"/>
              <w:left w:val="nil"/>
              <w:bottom w:val="nil"/>
              <w:right w:val="nil"/>
            </w:tcBorders>
            <w:noWrap/>
            <w:vAlign w:val="bottom"/>
            <w:hideMark/>
          </w:tcPr>
          <w:p w14:paraId="7DB5CA66"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222ADF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b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tidipenn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79A69BA7" w14:textId="411703A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ni</w:t>
            </w:r>
          </w:p>
        </w:tc>
        <w:tc>
          <w:tcPr>
            <w:tcW w:w="708" w:type="dxa"/>
            <w:tcBorders>
              <w:top w:val="nil"/>
              <w:left w:val="nil"/>
              <w:bottom w:val="nil"/>
              <w:right w:val="nil"/>
            </w:tcBorders>
            <w:noWrap/>
            <w:vAlign w:val="center"/>
            <w:hideMark/>
          </w:tcPr>
          <w:p w14:paraId="47785011" w14:textId="2BBC80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6DA481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B0DD51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7C578B21" w14:textId="77777777" w:rsidTr="005E1E78">
        <w:trPr>
          <w:trHeight w:val="290"/>
        </w:trPr>
        <w:tc>
          <w:tcPr>
            <w:tcW w:w="1276" w:type="dxa"/>
            <w:tcBorders>
              <w:top w:val="nil"/>
              <w:left w:val="nil"/>
              <w:bottom w:val="nil"/>
              <w:right w:val="nil"/>
            </w:tcBorders>
            <w:noWrap/>
            <w:vAlign w:val="bottom"/>
            <w:hideMark/>
          </w:tcPr>
          <w:p w14:paraId="633D140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36F97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harrisii </w:t>
            </w:r>
            <w:r w:rsidRPr="008B2F05">
              <w:rPr>
                <w:rFonts w:eastAsia="Times New Roman"/>
                <w:color w:val="000000"/>
                <w:kern w:val="0"/>
                <w:sz w:val="22"/>
                <w:szCs w:val="22"/>
                <w14:ligatures w14:val="none"/>
              </w:rPr>
              <w:t>LeConte, 1863</w:t>
            </w:r>
          </w:p>
        </w:tc>
        <w:tc>
          <w:tcPr>
            <w:tcW w:w="992" w:type="dxa"/>
            <w:tcBorders>
              <w:top w:val="nil"/>
              <w:left w:val="nil"/>
              <w:bottom w:val="nil"/>
              <w:right w:val="nil"/>
            </w:tcBorders>
          </w:tcPr>
          <w:p w14:paraId="1833EF46" w14:textId="2AF46FC5"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n.ha</w:t>
            </w:r>
            <w:proofErr w:type="spellEnd"/>
          </w:p>
        </w:tc>
        <w:tc>
          <w:tcPr>
            <w:tcW w:w="708" w:type="dxa"/>
            <w:tcBorders>
              <w:top w:val="nil"/>
              <w:left w:val="nil"/>
              <w:bottom w:val="nil"/>
              <w:right w:val="nil"/>
            </w:tcBorders>
            <w:noWrap/>
            <w:vAlign w:val="center"/>
            <w:hideMark/>
          </w:tcPr>
          <w:p w14:paraId="0D0DDDD2" w14:textId="6A173AB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6803779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8108F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849B45E" w14:textId="77777777" w:rsidTr="005E1E78">
        <w:trPr>
          <w:trHeight w:val="290"/>
        </w:trPr>
        <w:tc>
          <w:tcPr>
            <w:tcW w:w="1276" w:type="dxa"/>
            <w:tcBorders>
              <w:top w:val="nil"/>
              <w:left w:val="nil"/>
              <w:bottom w:val="nil"/>
              <w:right w:val="nil"/>
            </w:tcBorders>
            <w:noWrap/>
            <w:vAlign w:val="bottom"/>
            <w:hideMark/>
          </w:tcPr>
          <w:p w14:paraId="458176B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2B4ECFB"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op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08FDEC51" w14:textId="7E70985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me</w:t>
            </w:r>
          </w:p>
        </w:tc>
        <w:tc>
          <w:tcPr>
            <w:tcW w:w="708" w:type="dxa"/>
            <w:tcBorders>
              <w:top w:val="nil"/>
              <w:left w:val="nil"/>
              <w:bottom w:val="nil"/>
              <w:right w:val="nil"/>
            </w:tcBorders>
            <w:noWrap/>
            <w:vAlign w:val="center"/>
            <w:hideMark/>
          </w:tcPr>
          <w:p w14:paraId="41F41520" w14:textId="47D9C8E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4BDB52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7F7003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8217D6" w14:textId="77777777" w:rsidTr="005E1E78">
        <w:trPr>
          <w:trHeight w:val="290"/>
        </w:trPr>
        <w:tc>
          <w:tcPr>
            <w:tcW w:w="1276" w:type="dxa"/>
            <w:tcBorders>
              <w:top w:val="nil"/>
              <w:left w:val="nil"/>
              <w:bottom w:val="nil"/>
              <w:right w:val="nil"/>
            </w:tcBorders>
            <w:noWrap/>
            <w:vAlign w:val="bottom"/>
            <w:hideMark/>
          </w:tcPr>
          <w:p w14:paraId="1E9951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AE766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gerrim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073AFF71" w14:textId="4090BE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ni</w:t>
            </w:r>
          </w:p>
        </w:tc>
        <w:tc>
          <w:tcPr>
            <w:tcW w:w="708" w:type="dxa"/>
            <w:tcBorders>
              <w:top w:val="nil"/>
              <w:left w:val="nil"/>
              <w:bottom w:val="nil"/>
              <w:right w:val="nil"/>
            </w:tcBorders>
            <w:noWrap/>
            <w:vAlign w:val="center"/>
            <w:hideMark/>
          </w:tcPr>
          <w:p w14:paraId="1A48B295" w14:textId="34A3B3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71F7C1F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48D7FCC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0173E00" w14:textId="77777777" w:rsidTr="005E1E78">
        <w:trPr>
          <w:trHeight w:val="290"/>
        </w:trPr>
        <w:tc>
          <w:tcPr>
            <w:tcW w:w="1276" w:type="dxa"/>
            <w:tcBorders>
              <w:top w:val="nil"/>
              <w:left w:val="nil"/>
              <w:bottom w:val="nil"/>
              <w:right w:val="nil"/>
            </w:tcBorders>
            <w:noWrap/>
            <w:vAlign w:val="bottom"/>
            <w:hideMark/>
          </w:tcPr>
          <w:p w14:paraId="01D911B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F882F1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mphas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nterstitia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F26E15F" w14:textId="0BE776B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m.in</w:t>
            </w:r>
          </w:p>
        </w:tc>
        <w:tc>
          <w:tcPr>
            <w:tcW w:w="708" w:type="dxa"/>
            <w:tcBorders>
              <w:top w:val="nil"/>
              <w:left w:val="nil"/>
              <w:bottom w:val="nil"/>
              <w:right w:val="nil"/>
            </w:tcBorders>
            <w:noWrap/>
            <w:vAlign w:val="center"/>
            <w:hideMark/>
          </w:tcPr>
          <w:p w14:paraId="2683F20F" w14:textId="1BAAB67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2EE9EC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F1D672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16DA5218" w14:textId="77777777" w:rsidTr="005E1E78">
        <w:trPr>
          <w:trHeight w:val="290"/>
        </w:trPr>
        <w:tc>
          <w:tcPr>
            <w:tcW w:w="1276" w:type="dxa"/>
            <w:tcBorders>
              <w:top w:val="nil"/>
              <w:left w:val="nil"/>
              <w:bottom w:val="nil"/>
              <w:right w:val="nil"/>
            </w:tcBorders>
            <w:noWrap/>
            <w:vAlign w:val="bottom"/>
            <w:hideMark/>
          </w:tcPr>
          <w:p w14:paraId="26B2553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27B5F2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olep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horac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14)</w:t>
            </w:r>
          </w:p>
        </w:tc>
        <w:tc>
          <w:tcPr>
            <w:tcW w:w="992" w:type="dxa"/>
            <w:tcBorders>
              <w:top w:val="nil"/>
              <w:left w:val="nil"/>
              <w:bottom w:val="nil"/>
              <w:right w:val="nil"/>
            </w:tcBorders>
          </w:tcPr>
          <w:p w14:paraId="594E5F48" w14:textId="49C2B0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th</w:t>
            </w:r>
          </w:p>
        </w:tc>
        <w:tc>
          <w:tcPr>
            <w:tcW w:w="708" w:type="dxa"/>
            <w:tcBorders>
              <w:top w:val="nil"/>
              <w:left w:val="nil"/>
              <w:bottom w:val="nil"/>
              <w:right w:val="nil"/>
            </w:tcBorders>
            <w:noWrap/>
            <w:vAlign w:val="center"/>
            <w:hideMark/>
          </w:tcPr>
          <w:p w14:paraId="71FDCB35" w14:textId="7DC713C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069960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DAC97F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CDD979C" w14:textId="77777777" w:rsidTr="005E1E78">
        <w:trPr>
          <w:trHeight w:val="290"/>
        </w:trPr>
        <w:tc>
          <w:tcPr>
            <w:tcW w:w="1276" w:type="dxa"/>
            <w:tcBorders>
              <w:top w:val="nil"/>
              <w:left w:val="nil"/>
              <w:bottom w:val="nil"/>
              <w:right w:val="nil"/>
            </w:tcBorders>
            <w:noWrap/>
            <w:vAlign w:val="bottom"/>
            <w:hideMark/>
          </w:tcPr>
          <w:p w14:paraId="508C185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98FAA1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Harpa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padiceus</w:t>
            </w:r>
            <w:proofErr w:type="spellEnd"/>
            <w:r w:rsidRPr="008B2F05">
              <w:rPr>
                <w:rFonts w:eastAsia="Times New Roman"/>
                <w:color w:val="000000"/>
                <w:kern w:val="0"/>
                <w:sz w:val="22"/>
                <w:szCs w:val="22"/>
                <w14:ligatures w14:val="none"/>
              </w:rPr>
              <w:t xml:space="preserve"> Dejean, 1829</w:t>
            </w:r>
          </w:p>
        </w:tc>
        <w:tc>
          <w:tcPr>
            <w:tcW w:w="992" w:type="dxa"/>
            <w:tcBorders>
              <w:top w:val="nil"/>
              <w:left w:val="nil"/>
              <w:bottom w:val="nil"/>
              <w:right w:val="nil"/>
            </w:tcBorders>
          </w:tcPr>
          <w:p w14:paraId="64734050" w14:textId="4D05DCF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sp</w:t>
            </w:r>
            <w:proofErr w:type="spellEnd"/>
          </w:p>
        </w:tc>
        <w:tc>
          <w:tcPr>
            <w:tcW w:w="708" w:type="dxa"/>
            <w:tcBorders>
              <w:top w:val="nil"/>
              <w:left w:val="nil"/>
              <w:bottom w:val="nil"/>
              <w:right w:val="nil"/>
            </w:tcBorders>
            <w:noWrap/>
            <w:vAlign w:val="center"/>
            <w:hideMark/>
          </w:tcPr>
          <w:p w14:paraId="077CE2F7" w14:textId="58AC48D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D1BD07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1</w:t>
            </w:r>
          </w:p>
        </w:tc>
        <w:tc>
          <w:tcPr>
            <w:tcW w:w="992" w:type="dxa"/>
            <w:tcBorders>
              <w:top w:val="nil"/>
              <w:left w:val="nil"/>
              <w:bottom w:val="nil"/>
              <w:right w:val="nil"/>
            </w:tcBorders>
            <w:vAlign w:val="center"/>
            <w:hideMark/>
          </w:tcPr>
          <w:p w14:paraId="0F18F13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63A4C24B" w14:textId="77777777" w:rsidTr="005E1E78">
        <w:trPr>
          <w:trHeight w:val="290"/>
        </w:trPr>
        <w:tc>
          <w:tcPr>
            <w:tcW w:w="1276" w:type="dxa"/>
            <w:tcBorders>
              <w:top w:val="nil"/>
              <w:left w:val="nil"/>
              <w:bottom w:val="nil"/>
              <w:right w:val="nil"/>
            </w:tcBorders>
            <w:noWrap/>
            <w:vAlign w:val="bottom"/>
            <w:hideMark/>
          </w:tcPr>
          <w:p w14:paraId="4C0E044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C6F20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Trichotichnus</w:t>
            </w:r>
            <w:proofErr w:type="spellEnd"/>
            <w:r w:rsidRPr="008B2F05">
              <w:rPr>
                <w:rFonts w:eastAsia="Times New Roman"/>
                <w:i/>
                <w:iCs/>
                <w:color w:val="000000"/>
                <w:kern w:val="0"/>
                <w:sz w:val="22"/>
                <w:szCs w:val="22"/>
                <w14:ligatures w14:val="none"/>
              </w:rPr>
              <w:t xml:space="preserve"> autumna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95E7DA3" w14:textId="74FB2C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r.au</w:t>
            </w:r>
          </w:p>
        </w:tc>
        <w:tc>
          <w:tcPr>
            <w:tcW w:w="708" w:type="dxa"/>
            <w:tcBorders>
              <w:top w:val="nil"/>
              <w:left w:val="nil"/>
              <w:bottom w:val="nil"/>
              <w:right w:val="nil"/>
            </w:tcBorders>
            <w:noWrap/>
            <w:vAlign w:val="center"/>
            <w:hideMark/>
          </w:tcPr>
          <w:p w14:paraId="7B3F04E0" w14:textId="047F0E9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BAAF08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27DA14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0363B6EC" w14:textId="77777777" w:rsidTr="005E1E78">
        <w:trPr>
          <w:trHeight w:val="290"/>
        </w:trPr>
        <w:tc>
          <w:tcPr>
            <w:tcW w:w="1276" w:type="dxa"/>
            <w:tcBorders>
              <w:top w:val="nil"/>
              <w:left w:val="nil"/>
              <w:bottom w:val="nil"/>
              <w:right w:val="nil"/>
            </w:tcBorders>
            <w:noWrap/>
            <w:vAlign w:val="bottom"/>
            <w:hideMark/>
          </w:tcPr>
          <w:p w14:paraId="42BEA25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Sphodrini</w:t>
            </w:r>
            <w:proofErr w:type="spellEnd"/>
          </w:p>
        </w:tc>
        <w:tc>
          <w:tcPr>
            <w:tcW w:w="4253" w:type="dxa"/>
            <w:tcBorders>
              <w:top w:val="nil"/>
              <w:left w:val="nil"/>
              <w:bottom w:val="nil"/>
              <w:right w:val="nil"/>
            </w:tcBorders>
            <w:noWrap/>
            <w:vAlign w:val="center"/>
            <w:hideMark/>
          </w:tcPr>
          <w:p w14:paraId="2665ECEC"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D60B28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ED800" w14:textId="4D7A06B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8F14FA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7C8A1A86" w14:textId="77777777" w:rsidR="00936D23" w:rsidRPr="008B2F05" w:rsidRDefault="00936D23" w:rsidP="00936D23">
            <w:pPr>
              <w:jc w:val="right"/>
              <w:rPr>
                <w:rFonts w:eastAsia="Times New Roman"/>
                <w:kern w:val="0"/>
                <w14:ligatures w14:val="none"/>
              </w:rPr>
            </w:pPr>
          </w:p>
        </w:tc>
      </w:tr>
      <w:tr w:rsidR="00936D23" w:rsidRPr="008B2F05" w14:paraId="0023DBEC" w14:textId="77777777" w:rsidTr="005E1E78">
        <w:trPr>
          <w:trHeight w:val="290"/>
        </w:trPr>
        <w:tc>
          <w:tcPr>
            <w:tcW w:w="1276" w:type="dxa"/>
            <w:tcBorders>
              <w:top w:val="nil"/>
              <w:left w:val="nil"/>
              <w:bottom w:val="nil"/>
              <w:right w:val="nil"/>
            </w:tcBorders>
            <w:noWrap/>
            <w:vAlign w:val="bottom"/>
            <w:hideMark/>
          </w:tcPr>
          <w:p w14:paraId="236D3A8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06B08C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seudamara</w:t>
            </w:r>
            <w:proofErr w:type="spellEnd"/>
            <w:r w:rsidRPr="008B2F05">
              <w:rPr>
                <w:rFonts w:eastAsia="Times New Roman"/>
                <w:i/>
                <w:iCs/>
                <w:color w:val="000000"/>
                <w:kern w:val="0"/>
                <w:sz w:val="22"/>
                <w:szCs w:val="22"/>
                <w14:ligatures w14:val="none"/>
              </w:rPr>
              <w:t xml:space="preserve"> arenaria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0B9A87EA" w14:textId="62DD6D6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s.ar</w:t>
            </w:r>
          </w:p>
        </w:tc>
        <w:tc>
          <w:tcPr>
            <w:tcW w:w="708" w:type="dxa"/>
            <w:tcBorders>
              <w:top w:val="nil"/>
              <w:left w:val="nil"/>
              <w:bottom w:val="nil"/>
              <w:right w:val="nil"/>
            </w:tcBorders>
            <w:noWrap/>
            <w:vAlign w:val="center"/>
            <w:hideMark/>
          </w:tcPr>
          <w:p w14:paraId="153BF1C4" w14:textId="6CF1997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37B6A64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5159C8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1F26AD0" w14:textId="77777777" w:rsidTr="005E1E78">
        <w:trPr>
          <w:trHeight w:val="290"/>
        </w:trPr>
        <w:tc>
          <w:tcPr>
            <w:tcW w:w="1276" w:type="dxa"/>
            <w:tcBorders>
              <w:top w:val="nil"/>
              <w:left w:val="nil"/>
              <w:bottom w:val="nil"/>
              <w:right w:val="nil"/>
            </w:tcBorders>
            <w:noWrap/>
            <w:vAlign w:val="bottom"/>
            <w:hideMark/>
          </w:tcPr>
          <w:p w14:paraId="7AB89617"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atynini</w:t>
            </w:r>
            <w:proofErr w:type="spellEnd"/>
          </w:p>
        </w:tc>
        <w:tc>
          <w:tcPr>
            <w:tcW w:w="4253" w:type="dxa"/>
            <w:tcBorders>
              <w:top w:val="nil"/>
              <w:left w:val="nil"/>
              <w:bottom w:val="nil"/>
              <w:right w:val="nil"/>
            </w:tcBorders>
            <w:noWrap/>
            <w:vAlign w:val="center"/>
            <w:hideMark/>
          </w:tcPr>
          <w:p w14:paraId="1662FAC1"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8D87878"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E3A6C7E" w14:textId="5CD8163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26108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F891704" w14:textId="77777777" w:rsidR="00936D23" w:rsidRPr="008B2F05" w:rsidRDefault="00936D23" w:rsidP="00936D23">
            <w:pPr>
              <w:jc w:val="right"/>
              <w:rPr>
                <w:rFonts w:eastAsia="Times New Roman"/>
                <w:kern w:val="0"/>
                <w14:ligatures w14:val="none"/>
              </w:rPr>
            </w:pPr>
          </w:p>
        </w:tc>
      </w:tr>
      <w:tr w:rsidR="00936D23" w:rsidRPr="008B2F05" w14:paraId="61E3D6A5" w14:textId="77777777" w:rsidTr="005E1E78">
        <w:trPr>
          <w:trHeight w:val="290"/>
        </w:trPr>
        <w:tc>
          <w:tcPr>
            <w:tcW w:w="1276" w:type="dxa"/>
            <w:tcBorders>
              <w:top w:val="nil"/>
              <w:left w:val="nil"/>
              <w:bottom w:val="nil"/>
              <w:right w:val="nil"/>
            </w:tcBorders>
            <w:noWrap/>
            <w:vAlign w:val="bottom"/>
            <w:hideMark/>
          </w:tcPr>
          <w:p w14:paraId="2BF89C62"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B9427E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Olisthop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arm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Say, 1823)</w:t>
            </w:r>
          </w:p>
        </w:tc>
        <w:tc>
          <w:tcPr>
            <w:tcW w:w="992" w:type="dxa"/>
            <w:tcBorders>
              <w:top w:val="nil"/>
              <w:left w:val="nil"/>
              <w:bottom w:val="nil"/>
              <w:right w:val="nil"/>
            </w:tcBorders>
          </w:tcPr>
          <w:p w14:paraId="052FEA42" w14:textId="63BA5C9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Ol.pa</w:t>
            </w:r>
          </w:p>
        </w:tc>
        <w:tc>
          <w:tcPr>
            <w:tcW w:w="708" w:type="dxa"/>
            <w:tcBorders>
              <w:top w:val="nil"/>
              <w:left w:val="nil"/>
              <w:bottom w:val="nil"/>
              <w:right w:val="nil"/>
            </w:tcBorders>
            <w:noWrap/>
            <w:vAlign w:val="center"/>
            <w:hideMark/>
          </w:tcPr>
          <w:p w14:paraId="7DCAB921" w14:textId="418ACE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652D11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0D03BA0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r>
      <w:tr w:rsidR="00936D23" w:rsidRPr="008B2F05" w14:paraId="48833CF4" w14:textId="77777777" w:rsidTr="005E1E78">
        <w:trPr>
          <w:trHeight w:val="290"/>
        </w:trPr>
        <w:tc>
          <w:tcPr>
            <w:tcW w:w="1276" w:type="dxa"/>
            <w:tcBorders>
              <w:top w:val="nil"/>
              <w:left w:val="nil"/>
              <w:bottom w:val="nil"/>
              <w:right w:val="nil"/>
            </w:tcBorders>
            <w:noWrap/>
            <w:vAlign w:val="bottom"/>
            <w:hideMark/>
          </w:tcPr>
          <w:p w14:paraId="7CAE5B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80845D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erreum</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32EF9E0E" w14:textId="7F7EB65D"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g.fe</w:t>
            </w:r>
            <w:proofErr w:type="spellEnd"/>
          </w:p>
        </w:tc>
        <w:tc>
          <w:tcPr>
            <w:tcW w:w="708" w:type="dxa"/>
            <w:tcBorders>
              <w:top w:val="nil"/>
              <w:left w:val="nil"/>
              <w:bottom w:val="nil"/>
              <w:right w:val="nil"/>
            </w:tcBorders>
            <w:noWrap/>
            <w:vAlign w:val="center"/>
            <w:hideMark/>
          </w:tcPr>
          <w:p w14:paraId="006D4239" w14:textId="3FE4431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7A923FB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7A487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79BE223" w14:textId="77777777" w:rsidTr="005E1E78">
        <w:trPr>
          <w:trHeight w:val="290"/>
        </w:trPr>
        <w:tc>
          <w:tcPr>
            <w:tcW w:w="1276" w:type="dxa"/>
            <w:tcBorders>
              <w:top w:val="nil"/>
              <w:left w:val="nil"/>
              <w:bottom w:val="nil"/>
              <w:right w:val="nil"/>
            </w:tcBorders>
            <w:noWrap/>
            <w:vAlign w:val="bottom"/>
            <w:hideMark/>
          </w:tcPr>
          <w:p w14:paraId="6DC62B6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67B717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idele</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20</w:t>
            </w:r>
          </w:p>
        </w:tc>
        <w:tc>
          <w:tcPr>
            <w:tcW w:w="992" w:type="dxa"/>
            <w:tcBorders>
              <w:top w:val="nil"/>
              <w:left w:val="nil"/>
              <w:bottom w:val="nil"/>
              <w:right w:val="nil"/>
            </w:tcBorders>
          </w:tcPr>
          <w:p w14:paraId="179147EB" w14:textId="3B26FFC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fi</w:t>
            </w:r>
          </w:p>
        </w:tc>
        <w:tc>
          <w:tcPr>
            <w:tcW w:w="708" w:type="dxa"/>
            <w:tcBorders>
              <w:top w:val="nil"/>
              <w:left w:val="nil"/>
              <w:bottom w:val="nil"/>
              <w:right w:val="nil"/>
            </w:tcBorders>
            <w:noWrap/>
            <w:vAlign w:val="center"/>
            <w:hideMark/>
          </w:tcPr>
          <w:p w14:paraId="28BDEAC8" w14:textId="4094627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851" w:type="dxa"/>
            <w:tcBorders>
              <w:top w:val="nil"/>
              <w:left w:val="nil"/>
              <w:bottom w:val="nil"/>
              <w:right w:val="nil"/>
            </w:tcBorders>
            <w:noWrap/>
            <w:vAlign w:val="center"/>
            <w:hideMark/>
          </w:tcPr>
          <w:p w14:paraId="18E4C5B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1B8297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4</w:t>
            </w:r>
          </w:p>
        </w:tc>
      </w:tr>
      <w:tr w:rsidR="00936D23" w:rsidRPr="008B2F05" w14:paraId="10789214" w14:textId="77777777" w:rsidTr="005E1E78">
        <w:trPr>
          <w:trHeight w:val="290"/>
        </w:trPr>
        <w:tc>
          <w:tcPr>
            <w:tcW w:w="1276" w:type="dxa"/>
            <w:tcBorders>
              <w:top w:val="nil"/>
              <w:left w:val="nil"/>
              <w:bottom w:val="nil"/>
              <w:right w:val="nil"/>
            </w:tcBorders>
            <w:noWrap/>
            <w:vAlign w:val="bottom"/>
            <w:hideMark/>
          </w:tcPr>
          <w:p w14:paraId="223F27C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BE555E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retractum</w:t>
            </w:r>
            <w:proofErr w:type="spellEnd"/>
            <w:r w:rsidRPr="008B2F05">
              <w:rPr>
                <w:rFonts w:eastAsia="Times New Roman"/>
                <w:color w:val="000000"/>
                <w:kern w:val="0"/>
                <w:sz w:val="22"/>
                <w:szCs w:val="22"/>
                <w14:ligatures w14:val="none"/>
              </w:rPr>
              <w:t xml:space="preserve"> LeConte, 1846</w:t>
            </w:r>
          </w:p>
        </w:tc>
        <w:tc>
          <w:tcPr>
            <w:tcW w:w="992" w:type="dxa"/>
            <w:tcBorders>
              <w:top w:val="nil"/>
              <w:left w:val="nil"/>
              <w:bottom w:val="nil"/>
              <w:right w:val="nil"/>
            </w:tcBorders>
          </w:tcPr>
          <w:p w14:paraId="3920EA00" w14:textId="622E4D3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re</w:t>
            </w:r>
          </w:p>
        </w:tc>
        <w:tc>
          <w:tcPr>
            <w:tcW w:w="708" w:type="dxa"/>
            <w:tcBorders>
              <w:top w:val="nil"/>
              <w:left w:val="nil"/>
              <w:bottom w:val="nil"/>
              <w:right w:val="nil"/>
            </w:tcBorders>
            <w:noWrap/>
            <w:vAlign w:val="center"/>
            <w:hideMark/>
          </w:tcPr>
          <w:p w14:paraId="581C841C" w14:textId="6FE1810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9050B4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18D71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1E1FC6" w14:textId="77777777" w:rsidTr="005E1E78">
        <w:trPr>
          <w:trHeight w:val="290"/>
        </w:trPr>
        <w:tc>
          <w:tcPr>
            <w:tcW w:w="1276" w:type="dxa"/>
            <w:tcBorders>
              <w:top w:val="nil"/>
              <w:left w:val="nil"/>
              <w:bottom w:val="nil"/>
              <w:right w:val="nil"/>
            </w:tcBorders>
            <w:noWrap/>
            <w:vAlign w:val="bottom"/>
            <w:hideMark/>
          </w:tcPr>
          <w:p w14:paraId="7C88B77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F45FC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ecent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9D77ECD" w14:textId="25559A2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de</w:t>
            </w:r>
          </w:p>
        </w:tc>
        <w:tc>
          <w:tcPr>
            <w:tcW w:w="708" w:type="dxa"/>
            <w:tcBorders>
              <w:top w:val="nil"/>
              <w:left w:val="nil"/>
              <w:bottom w:val="nil"/>
              <w:right w:val="nil"/>
            </w:tcBorders>
            <w:noWrap/>
            <w:vAlign w:val="center"/>
            <w:hideMark/>
          </w:tcPr>
          <w:p w14:paraId="710A0FB4" w14:textId="7C9CE3A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2A096D1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6ABF42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F4252E" w14:textId="77777777" w:rsidTr="005E1E78">
        <w:trPr>
          <w:trHeight w:val="290"/>
        </w:trPr>
        <w:tc>
          <w:tcPr>
            <w:tcW w:w="1276" w:type="dxa"/>
            <w:tcBorders>
              <w:top w:val="nil"/>
              <w:left w:val="nil"/>
              <w:bottom w:val="nil"/>
              <w:right w:val="nil"/>
            </w:tcBorders>
            <w:noWrap/>
            <w:vAlign w:val="bottom"/>
            <w:hideMark/>
          </w:tcPr>
          <w:p w14:paraId="10B5A2C9"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32A0C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nu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70DA8F0A" w14:textId="60080CE8"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te</w:t>
            </w:r>
            <w:proofErr w:type="spellEnd"/>
          </w:p>
        </w:tc>
        <w:tc>
          <w:tcPr>
            <w:tcW w:w="708" w:type="dxa"/>
            <w:tcBorders>
              <w:top w:val="nil"/>
              <w:left w:val="nil"/>
              <w:bottom w:val="nil"/>
              <w:right w:val="nil"/>
            </w:tcBorders>
            <w:noWrap/>
            <w:vAlign w:val="center"/>
            <w:hideMark/>
          </w:tcPr>
          <w:p w14:paraId="684FE9FB" w14:textId="19AF30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5CD038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3B19F27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AF0CBF4" w14:textId="77777777" w:rsidTr="005E1E78">
        <w:trPr>
          <w:trHeight w:val="290"/>
        </w:trPr>
        <w:tc>
          <w:tcPr>
            <w:tcW w:w="1276" w:type="dxa"/>
            <w:tcBorders>
              <w:top w:val="nil"/>
              <w:left w:val="nil"/>
              <w:bottom w:val="nil"/>
              <w:right w:val="nil"/>
            </w:tcBorders>
            <w:noWrap/>
            <w:vAlign w:val="bottom"/>
            <w:hideMark/>
          </w:tcPr>
          <w:p w14:paraId="1942F8B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4BE4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ngust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3E438851" w14:textId="2FE3F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an</w:t>
            </w:r>
          </w:p>
        </w:tc>
        <w:tc>
          <w:tcPr>
            <w:tcW w:w="708" w:type="dxa"/>
            <w:tcBorders>
              <w:top w:val="nil"/>
              <w:left w:val="nil"/>
              <w:bottom w:val="nil"/>
              <w:right w:val="nil"/>
            </w:tcBorders>
            <w:noWrap/>
            <w:vAlign w:val="center"/>
            <w:hideMark/>
          </w:tcPr>
          <w:p w14:paraId="2F8C339E" w14:textId="08DA6AE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0A4FC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7</w:t>
            </w:r>
          </w:p>
        </w:tc>
        <w:tc>
          <w:tcPr>
            <w:tcW w:w="992" w:type="dxa"/>
            <w:tcBorders>
              <w:top w:val="nil"/>
              <w:left w:val="nil"/>
              <w:bottom w:val="nil"/>
              <w:right w:val="nil"/>
            </w:tcBorders>
            <w:vAlign w:val="center"/>
            <w:hideMark/>
          </w:tcPr>
          <w:p w14:paraId="448809B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r>
      <w:tr w:rsidR="00936D23" w:rsidRPr="008B2F05" w14:paraId="219EA29B" w14:textId="77777777" w:rsidTr="005E1E78">
        <w:trPr>
          <w:trHeight w:val="290"/>
        </w:trPr>
        <w:tc>
          <w:tcPr>
            <w:tcW w:w="1276" w:type="dxa"/>
            <w:tcBorders>
              <w:top w:val="nil"/>
              <w:left w:val="nil"/>
              <w:bottom w:val="nil"/>
              <w:right w:val="nil"/>
            </w:tcBorders>
            <w:noWrap/>
            <w:vAlign w:val="bottom"/>
            <w:hideMark/>
          </w:tcPr>
          <w:p w14:paraId="62CD234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ebiini</w:t>
            </w:r>
            <w:proofErr w:type="spellEnd"/>
          </w:p>
        </w:tc>
        <w:tc>
          <w:tcPr>
            <w:tcW w:w="4253" w:type="dxa"/>
            <w:tcBorders>
              <w:top w:val="nil"/>
              <w:left w:val="nil"/>
              <w:bottom w:val="nil"/>
              <w:right w:val="nil"/>
            </w:tcBorders>
            <w:noWrap/>
            <w:vAlign w:val="center"/>
            <w:hideMark/>
          </w:tcPr>
          <w:p w14:paraId="72CE901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5568F6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797A9885" w14:textId="1A345967"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6F3A22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443954F" w14:textId="77777777" w:rsidR="00936D23" w:rsidRPr="008B2F05" w:rsidRDefault="00936D23" w:rsidP="00936D23">
            <w:pPr>
              <w:jc w:val="right"/>
              <w:rPr>
                <w:rFonts w:eastAsia="Times New Roman"/>
                <w:kern w:val="0"/>
                <w14:ligatures w14:val="none"/>
              </w:rPr>
            </w:pPr>
          </w:p>
        </w:tc>
      </w:tr>
      <w:tr w:rsidR="00936D23" w:rsidRPr="008B2F05" w14:paraId="49029051" w14:textId="77777777" w:rsidTr="005E1E78">
        <w:trPr>
          <w:trHeight w:val="290"/>
        </w:trPr>
        <w:tc>
          <w:tcPr>
            <w:tcW w:w="1276" w:type="dxa"/>
            <w:tcBorders>
              <w:top w:val="nil"/>
              <w:left w:val="nil"/>
              <w:bottom w:val="nil"/>
              <w:right w:val="nil"/>
            </w:tcBorders>
            <w:noWrap/>
            <w:vAlign w:val="bottom"/>
            <w:hideMark/>
          </w:tcPr>
          <w:p w14:paraId="5DD0E1B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16FCE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imbat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2E917DAC" w14:textId="587AE35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li</w:t>
            </w:r>
          </w:p>
        </w:tc>
        <w:tc>
          <w:tcPr>
            <w:tcW w:w="708" w:type="dxa"/>
            <w:tcBorders>
              <w:top w:val="nil"/>
              <w:left w:val="nil"/>
              <w:bottom w:val="nil"/>
              <w:right w:val="nil"/>
            </w:tcBorders>
            <w:noWrap/>
            <w:vAlign w:val="center"/>
            <w:hideMark/>
          </w:tcPr>
          <w:p w14:paraId="2962ECDD" w14:textId="77E1DAB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532590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32C5E7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B9464F" w14:textId="77777777" w:rsidTr="005E1E78">
        <w:trPr>
          <w:trHeight w:val="290"/>
        </w:trPr>
        <w:tc>
          <w:tcPr>
            <w:tcW w:w="1276" w:type="dxa"/>
            <w:tcBorders>
              <w:top w:val="nil"/>
              <w:left w:val="nil"/>
              <w:bottom w:val="nil"/>
              <w:right w:val="nil"/>
            </w:tcBorders>
            <w:noWrap/>
            <w:vAlign w:val="bottom"/>
            <w:hideMark/>
          </w:tcPr>
          <w:p w14:paraId="02674F4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5997E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lat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AB23EF9" w14:textId="7D719B8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pl</w:t>
            </w:r>
          </w:p>
        </w:tc>
        <w:tc>
          <w:tcPr>
            <w:tcW w:w="708" w:type="dxa"/>
            <w:tcBorders>
              <w:top w:val="nil"/>
              <w:left w:val="nil"/>
              <w:bottom w:val="nil"/>
              <w:right w:val="nil"/>
            </w:tcBorders>
            <w:noWrap/>
            <w:vAlign w:val="center"/>
            <w:hideMark/>
          </w:tcPr>
          <w:p w14:paraId="18249651" w14:textId="7EA0D25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EA76A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07A9E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5FDB953C" w14:textId="77777777" w:rsidTr="005E1E78">
        <w:trPr>
          <w:trHeight w:val="290"/>
        </w:trPr>
        <w:tc>
          <w:tcPr>
            <w:tcW w:w="1276" w:type="dxa"/>
            <w:tcBorders>
              <w:top w:val="nil"/>
              <w:left w:val="nil"/>
              <w:bottom w:val="nil"/>
              <w:right w:val="nil"/>
            </w:tcBorders>
            <w:noWrap/>
            <w:vAlign w:val="bottom"/>
            <w:hideMark/>
          </w:tcPr>
          <w:p w14:paraId="50CB033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746350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pene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ucidul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13EBDD36" w14:textId="0A67CEE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p.lu</w:t>
            </w:r>
          </w:p>
        </w:tc>
        <w:tc>
          <w:tcPr>
            <w:tcW w:w="708" w:type="dxa"/>
            <w:tcBorders>
              <w:top w:val="nil"/>
              <w:left w:val="nil"/>
              <w:bottom w:val="nil"/>
              <w:right w:val="nil"/>
            </w:tcBorders>
            <w:noWrap/>
            <w:vAlign w:val="center"/>
            <w:hideMark/>
          </w:tcPr>
          <w:p w14:paraId="7B6C6F21" w14:textId="2E29C80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09F04A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c>
          <w:tcPr>
            <w:tcW w:w="992" w:type="dxa"/>
            <w:tcBorders>
              <w:top w:val="nil"/>
              <w:left w:val="nil"/>
              <w:bottom w:val="nil"/>
              <w:right w:val="nil"/>
            </w:tcBorders>
            <w:vAlign w:val="center"/>
            <w:hideMark/>
          </w:tcPr>
          <w:p w14:paraId="625EB1C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2B749FD4" w14:textId="77777777" w:rsidTr="005E1E78">
        <w:trPr>
          <w:trHeight w:val="290"/>
        </w:trPr>
        <w:tc>
          <w:tcPr>
            <w:tcW w:w="1276" w:type="dxa"/>
            <w:tcBorders>
              <w:top w:val="nil"/>
              <w:left w:val="nil"/>
              <w:bottom w:val="nil"/>
              <w:right w:val="nil"/>
            </w:tcBorders>
            <w:noWrap/>
            <w:vAlign w:val="bottom"/>
            <w:hideMark/>
          </w:tcPr>
          <w:p w14:paraId="05F90800"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Galeritini</w:t>
            </w:r>
            <w:proofErr w:type="spellEnd"/>
          </w:p>
        </w:tc>
        <w:tc>
          <w:tcPr>
            <w:tcW w:w="4253" w:type="dxa"/>
            <w:tcBorders>
              <w:top w:val="nil"/>
              <w:left w:val="nil"/>
              <w:bottom w:val="nil"/>
              <w:right w:val="nil"/>
            </w:tcBorders>
            <w:noWrap/>
            <w:vAlign w:val="center"/>
            <w:hideMark/>
          </w:tcPr>
          <w:p w14:paraId="3DB49C60"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142202E4"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4DFE770" w14:textId="416328D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CBEA85A"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94D576B" w14:textId="77777777" w:rsidR="00936D23" w:rsidRPr="008B2F05" w:rsidRDefault="00936D23" w:rsidP="00936D23">
            <w:pPr>
              <w:jc w:val="right"/>
              <w:rPr>
                <w:rFonts w:eastAsia="Times New Roman"/>
                <w:kern w:val="0"/>
                <w14:ligatures w14:val="none"/>
              </w:rPr>
            </w:pPr>
          </w:p>
        </w:tc>
      </w:tr>
      <w:tr w:rsidR="00936D23" w:rsidRPr="008B2F05" w14:paraId="756544AE" w14:textId="77777777" w:rsidTr="005E1E78">
        <w:trPr>
          <w:trHeight w:val="290"/>
        </w:trPr>
        <w:tc>
          <w:tcPr>
            <w:tcW w:w="1276" w:type="dxa"/>
            <w:tcBorders>
              <w:top w:val="nil"/>
              <w:left w:val="nil"/>
              <w:bottom w:val="single" w:sz="4" w:space="0" w:color="auto"/>
              <w:right w:val="nil"/>
            </w:tcBorders>
            <w:noWrap/>
            <w:vAlign w:val="bottom"/>
            <w:hideMark/>
          </w:tcPr>
          <w:p w14:paraId="34245904" w14:textId="77777777" w:rsidR="00936D23" w:rsidRPr="008B2F05" w:rsidRDefault="00936D23" w:rsidP="00936D23">
            <w:pPr>
              <w:jc w:val="right"/>
              <w:rPr>
                <w:rFonts w:eastAsia="Times New Roman"/>
                <w:kern w:val="0"/>
                <w14:ligatures w14:val="none"/>
              </w:rPr>
            </w:pPr>
          </w:p>
        </w:tc>
        <w:tc>
          <w:tcPr>
            <w:tcW w:w="4253" w:type="dxa"/>
            <w:tcBorders>
              <w:top w:val="nil"/>
              <w:left w:val="nil"/>
              <w:bottom w:val="single" w:sz="4" w:space="0" w:color="auto"/>
              <w:right w:val="nil"/>
            </w:tcBorders>
            <w:noWrap/>
            <w:vAlign w:val="center"/>
            <w:hideMark/>
          </w:tcPr>
          <w:p w14:paraId="7177AF7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Galerita</w:t>
            </w:r>
            <w:proofErr w:type="spellEnd"/>
            <w:r w:rsidRPr="008B2F05">
              <w:rPr>
                <w:rFonts w:eastAsia="Times New Roman"/>
                <w:i/>
                <w:iCs/>
                <w:color w:val="000000"/>
                <w:kern w:val="0"/>
                <w:sz w:val="22"/>
                <w:szCs w:val="22"/>
                <w14:ligatures w14:val="none"/>
              </w:rPr>
              <w:t xml:space="preserve"> bicolor </w:t>
            </w:r>
            <w:r w:rsidRPr="008B2F05">
              <w:rPr>
                <w:rFonts w:eastAsia="Times New Roman"/>
                <w:color w:val="000000"/>
                <w:kern w:val="0"/>
                <w:sz w:val="22"/>
                <w:szCs w:val="22"/>
                <w14:ligatures w14:val="none"/>
              </w:rPr>
              <w:t>(Drury, 1773)</w:t>
            </w:r>
          </w:p>
        </w:tc>
        <w:tc>
          <w:tcPr>
            <w:tcW w:w="992" w:type="dxa"/>
            <w:tcBorders>
              <w:top w:val="nil"/>
              <w:left w:val="nil"/>
              <w:bottom w:val="single" w:sz="4" w:space="0" w:color="auto"/>
              <w:right w:val="nil"/>
            </w:tcBorders>
          </w:tcPr>
          <w:p w14:paraId="3127333F" w14:textId="4B7A27F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Ga.bi</w:t>
            </w:r>
          </w:p>
        </w:tc>
        <w:tc>
          <w:tcPr>
            <w:tcW w:w="708" w:type="dxa"/>
            <w:tcBorders>
              <w:top w:val="nil"/>
              <w:left w:val="nil"/>
              <w:bottom w:val="single" w:sz="4" w:space="0" w:color="auto"/>
              <w:right w:val="nil"/>
            </w:tcBorders>
            <w:noWrap/>
            <w:vAlign w:val="center"/>
            <w:hideMark/>
          </w:tcPr>
          <w:p w14:paraId="179441BA" w14:textId="049DB4A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single" w:sz="4" w:space="0" w:color="auto"/>
              <w:right w:val="nil"/>
            </w:tcBorders>
            <w:noWrap/>
            <w:vAlign w:val="center"/>
            <w:hideMark/>
          </w:tcPr>
          <w:p w14:paraId="2DAA450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single" w:sz="4" w:space="0" w:color="auto"/>
              <w:right w:val="nil"/>
            </w:tcBorders>
            <w:vAlign w:val="center"/>
            <w:hideMark/>
          </w:tcPr>
          <w:p w14:paraId="7826E9D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FFE0ACE" w14:textId="77777777" w:rsidTr="005E1E78">
        <w:trPr>
          <w:trHeight w:val="300"/>
        </w:trPr>
        <w:tc>
          <w:tcPr>
            <w:tcW w:w="1276" w:type="dxa"/>
            <w:tcBorders>
              <w:top w:val="single" w:sz="4" w:space="0" w:color="auto"/>
              <w:left w:val="nil"/>
              <w:bottom w:val="single" w:sz="4" w:space="0" w:color="auto"/>
              <w:right w:val="nil"/>
            </w:tcBorders>
            <w:noWrap/>
            <w:vAlign w:val="bottom"/>
            <w:hideMark/>
          </w:tcPr>
          <w:p w14:paraId="4908CBAF"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c>
          <w:tcPr>
            <w:tcW w:w="4253" w:type="dxa"/>
            <w:tcBorders>
              <w:top w:val="single" w:sz="4" w:space="0" w:color="auto"/>
              <w:left w:val="nil"/>
              <w:bottom w:val="single" w:sz="4" w:space="0" w:color="auto"/>
              <w:right w:val="nil"/>
            </w:tcBorders>
            <w:noWrap/>
            <w:vAlign w:val="center"/>
            <w:hideMark/>
          </w:tcPr>
          <w:p w14:paraId="717AD7CE"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 </w:t>
            </w:r>
          </w:p>
        </w:tc>
        <w:tc>
          <w:tcPr>
            <w:tcW w:w="992" w:type="dxa"/>
            <w:tcBorders>
              <w:top w:val="single" w:sz="4" w:space="0" w:color="auto"/>
              <w:left w:val="nil"/>
              <w:bottom w:val="single" w:sz="4" w:space="0" w:color="auto"/>
              <w:right w:val="nil"/>
            </w:tcBorders>
          </w:tcPr>
          <w:p w14:paraId="09A8601B" w14:textId="77777777" w:rsidR="00936D23" w:rsidRPr="008B2F05" w:rsidRDefault="00936D23" w:rsidP="00936D23">
            <w:pPr>
              <w:jc w:val="right"/>
              <w:rPr>
                <w:rFonts w:eastAsia="Times New Roman"/>
                <w:color w:val="000000"/>
                <w:kern w:val="0"/>
                <w:sz w:val="22"/>
                <w:szCs w:val="22"/>
                <w14:ligatures w14:val="none"/>
              </w:rPr>
            </w:pPr>
          </w:p>
        </w:tc>
        <w:tc>
          <w:tcPr>
            <w:tcW w:w="708" w:type="dxa"/>
            <w:tcBorders>
              <w:top w:val="single" w:sz="4" w:space="0" w:color="auto"/>
              <w:left w:val="nil"/>
              <w:bottom w:val="single" w:sz="4" w:space="0" w:color="auto"/>
              <w:right w:val="nil"/>
            </w:tcBorders>
            <w:noWrap/>
            <w:vAlign w:val="center"/>
            <w:hideMark/>
          </w:tcPr>
          <w:p w14:paraId="10B5F4DF" w14:textId="54778EA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noWrap/>
            <w:vAlign w:val="center"/>
            <w:hideMark/>
          </w:tcPr>
          <w:p w14:paraId="2F7FCC6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vAlign w:val="center"/>
            <w:hideMark/>
          </w:tcPr>
          <w:p w14:paraId="54D0760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37</w:t>
            </w:r>
          </w:p>
        </w:tc>
      </w:tr>
    </w:tbl>
    <w:p w14:paraId="7FF16E74" w14:textId="77777777" w:rsidR="008B2F05" w:rsidRPr="008B2F05" w:rsidRDefault="008B2F05" w:rsidP="008B2F05">
      <w:pPr>
        <w:rPr>
          <w:sz w:val="24"/>
          <w:szCs w:val="24"/>
        </w:rPr>
      </w:pPr>
    </w:p>
    <w:p w14:paraId="326CD128" w14:textId="427472E7" w:rsidR="00C26EC6" w:rsidRDefault="00A735E2" w:rsidP="00C26EC6">
      <w:pPr>
        <w:ind w:firstLine="720"/>
        <w:rPr>
          <w:sz w:val="24"/>
          <w:szCs w:val="24"/>
        </w:rPr>
      </w:pPr>
      <w:r>
        <w:rPr>
          <w:sz w:val="24"/>
          <w:szCs w:val="24"/>
        </w:rPr>
        <w:t>The principal components analysis (PCA) of the eight numerical traits generated a set of axes, of which the first four axes together explained 8</w:t>
      </w:r>
      <w:r w:rsidR="00D2779B">
        <w:rPr>
          <w:sz w:val="24"/>
          <w:szCs w:val="24"/>
        </w:rPr>
        <w:t>9</w:t>
      </w:r>
      <w:r>
        <w:rPr>
          <w:sz w:val="24"/>
          <w:szCs w:val="24"/>
        </w:rPr>
        <w:t>% of the variance. The first PC axis (3</w:t>
      </w:r>
      <w:r w:rsidR="00743BF8">
        <w:rPr>
          <w:sz w:val="24"/>
          <w:szCs w:val="24"/>
        </w:rPr>
        <w:t>9</w:t>
      </w:r>
      <w:r>
        <w:rPr>
          <w:sz w:val="24"/>
          <w:szCs w:val="24"/>
        </w:rPr>
        <w:t xml:space="preserve">% of the variance) was associated with </w:t>
      </w:r>
      <w:r w:rsidR="00743BF8">
        <w:rPr>
          <w:sz w:val="24"/>
          <w:szCs w:val="24"/>
        </w:rPr>
        <w:t>wider</w:t>
      </w:r>
      <w:r>
        <w:rPr>
          <w:sz w:val="24"/>
          <w:szCs w:val="24"/>
        </w:rPr>
        <w:t xml:space="preserve"> pronotum, </w:t>
      </w:r>
      <w:r w:rsidR="00743BF8">
        <w:rPr>
          <w:sz w:val="24"/>
          <w:szCs w:val="24"/>
        </w:rPr>
        <w:t>shorter</w:t>
      </w:r>
      <w:r>
        <w:rPr>
          <w:sz w:val="24"/>
          <w:szCs w:val="24"/>
        </w:rPr>
        <w:t xml:space="preserve"> rear legs, and shorter rear trochanter</w:t>
      </w:r>
      <w:r w:rsidR="00994A3F">
        <w:rPr>
          <w:sz w:val="24"/>
          <w:szCs w:val="24"/>
        </w:rPr>
        <w:t xml:space="preserve"> (all traits listed are proportions of body length)</w:t>
      </w:r>
      <w:commentRangeStart w:id="49"/>
      <w:r>
        <w:rPr>
          <w:sz w:val="24"/>
          <w:szCs w:val="24"/>
        </w:rPr>
        <w:t>.</w:t>
      </w:r>
      <w:commentRangeEnd w:id="49"/>
      <w:r>
        <w:rPr>
          <w:rStyle w:val="CommentReference"/>
        </w:rPr>
        <w:commentReference w:id="49"/>
      </w:r>
      <w:r>
        <w:rPr>
          <w:sz w:val="24"/>
          <w:szCs w:val="24"/>
        </w:rPr>
        <w:t xml:space="preserve"> </w:t>
      </w:r>
      <w:r w:rsidR="00C26EC6">
        <w:rPr>
          <w:sz w:val="24"/>
          <w:szCs w:val="24"/>
        </w:rPr>
        <w:t>The second axis (</w:t>
      </w:r>
      <w:r w:rsidR="00AA4FE6">
        <w:rPr>
          <w:sz w:val="24"/>
          <w:szCs w:val="24"/>
        </w:rPr>
        <w:t xml:space="preserve">26% of the variance) was associated with </w:t>
      </w:r>
      <w:r w:rsidR="00FB2215">
        <w:rPr>
          <w:sz w:val="24"/>
          <w:szCs w:val="24"/>
        </w:rPr>
        <w:t>proportionally larger eyes, but shorter body length.</w:t>
      </w:r>
      <w:r w:rsidR="00402015">
        <w:rPr>
          <w:sz w:val="24"/>
          <w:szCs w:val="24"/>
        </w:rPr>
        <w:t xml:space="preserve"> The third axis (13% of the variance) </w:t>
      </w:r>
      <w:r w:rsidR="00DE17FC">
        <w:rPr>
          <w:sz w:val="24"/>
          <w:szCs w:val="24"/>
        </w:rPr>
        <w:t>was associated with wider abdomen and shorter rear trochanter. The fourth axis (</w:t>
      </w:r>
      <w:r w:rsidR="006A555D">
        <w:rPr>
          <w:sz w:val="24"/>
          <w:szCs w:val="24"/>
        </w:rPr>
        <w:t xml:space="preserve">11% of the variance) was associated with </w:t>
      </w:r>
    </w:p>
    <w:p w14:paraId="153FF30C" w14:textId="77777777" w:rsidR="00C26EC6" w:rsidRDefault="00C26EC6" w:rsidP="00C26EC6">
      <w:pPr>
        <w:ind w:firstLine="720"/>
        <w:rPr>
          <w:sz w:val="24"/>
          <w:szCs w:val="24"/>
        </w:rPr>
      </w:pPr>
    </w:p>
    <w:p w14:paraId="4A7F2A66" w14:textId="31412071" w:rsidR="00A735E2" w:rsidRDefault="00A12D4C" w:rsidP="00C26EC6">
      <w:pPr>
        <w:ind w:firstLine="720"/>
        <w:rPr>
          <w:sz w:val="24"/>
          <w:szCs w:val="24"/>
        </w:rPr>
      </w:pPr>
      <w:r>
        <w:rPr>
          <w:sz w:val="24"/>
          <w:szCs w:val="24"/>
        </w:rPr>
        <w:t>Species with particularly lo</w:t>
      </w:r>
      <w:r w:rsidR="00B43565">
        <w:rPr>
          <w:sz w:val="24"/>
          <w:szCs w:val="24"/>
        </w:rPr>
        <w:t xml:space="preserve">w values of PC1 included </w:t>
      </w:r>
      <w:proofErr w:type="spellStart"/>
      <w:r w:rsidR="000421C7" w:rsidRPr="000421C7">
        <w:rPr>
          <w:i/>
          <w:iCs/>
          <w:sz w:val="24"/>
          <w:szCs w:val="24"/>
        </w:rPr>
        <w:t>Harpalus</w:t>
      </w:r>
      <w:proofErr w:type="spellEnd"/>
      <w:r w:rsidR="000421C7" w:rsidRPr="000421C7">
        <w:rPr>
          <w:i/>
          <w:iCs/>
          <w:sz w:val="24"/>
          <w:szCs w:val="24"/>
        </w:rPr>
        <w:t xml:space="preserve"> </w:t>
      </w:r>
      <w:proofErr w:type="spellStart"/>
      <w:r w:rsidR="000421C7" w:rsidRPr="000421C7">
        <w:rPr>
          <w:i/>
          <w:iCs/>
          <w:sz w:val="24"/>
          <w:szCs w:val="24"/>
        </w:rPr>
        <w:t>spadiceus</w:t>
      </w:r>
      <w:proofErr w:type="spellEnd"/>
      <w:r w:rsidR="000421C7">
        <w:rPr>
          <w:sz w:val="24"/>
          <w:szCs w:val="24"/>
        </w:rPr>
        <w:t xml:space="preserve"> </w:t>
      </w:r>
      <w:r w:rsidR="007B31D1">
        <w:rPr>
          <w:sz w:val="24"/>
          <w:szCs w:val="24"/>
        </w:rPr>
        <w:t xml:space="preserve">and </w:t>
      </w:r>
      <w:proofErr w:type="spellStart"/>
      <w:r w:rsidR="007B31D1" w:rsidRPr="004F24AC">
        <w:rPr>
          <w:i/>
          <w:iCs/>
          <w:sz w:val="24"/>
          <w:szCs w:val="24"/>
        </w:rPr>
        <w:t>Anisodactylus</w:t>
      </w:r>
      <w:proofErr w:type="spellEnd"/>
      <w:r w:rsidR="007B31D1" w:rsidRPr="004F24AC">
        <w:rPr>
          <w:i/>
          <w:iCs/>
          <w:sz w:val="24"/>
          <w:szCs w:val="24"/>
        </w:rPr>
        <w:t xml:space="preserve"> harrisii</w:t>
      </w:r>
      <w:r w:rsidR="007B31D1">
        <w:rPr>
          <w:sz w:val="24"/>
          <w:szCs w:val="24"/>
        </w:rPr>
        <w:t xml:space="preserve">, while species with high values of PC1 included </w:t>
      </w:r>
      <w:proofErr w:type="spellStart"/>
      <w:r w:rsidR="00462D44" w:rsidRPr="004F24AC">
        <w:rPr>
          <w:i/>
          <w:iCs/>
          <w:sz w:val="24"/>
          <w:szCs w:val="24"/>
        </w:rPr>
        <w:t>Scaphinotus</w:t>
      </w:r>
      <w:proofErr w:type="spellEnd"/>
      <w:r w:rsidR="00C71F75" w:rsidRPr="004F24AC">
        <w:rPr>
          <w:i/>
          <w:iCs/>
          <w:sz w:val="24"/>
          <w:szCs w:val="24"/>
        </w:rPr>
        <w:t xml:space="preserve"> </w:t>
      </w:r>
      <w:proofErr w:type="spellStart"/>
      <w:r w:rsidR="00C71F75" w:rsidRPr="004F24AC">
        <w:rPr>
          <w:i/>
          <w:iCs/>
          <w:sz w:val="24"/>
          <w:szCs w:val="24"/>
        </w:rPr>
        <w:t>viduus</w:t>
      </w:r>
      <w:proofErr w:type="spellEnd"/>
      <w:r w:rsidR="00C71F75">
        <w:rPr>
          <w:sz w:val="24"/>
          <w:szCs w:val="24"/>
        </w:rPr>
        <w:t xml:space="preserve"> and </w:t>
      </w:r>
      <w:proofErr w:type="spellStart"/>
      <w:r w:rsidR="00C71F75" w:rsidRPr="004F24AC">
        <w:rPr>
          <w:i/>
          <w:iCs/>
          <w:sz w:val="24"/>
          <w:szCs w:val="24"/>
        </w:rPr>
        <w:t>Platynus</w:t>
      </w:r>
      <w:proofErr w:type="spellEnd"/>
      <w:r w:rsidR="00C71F75" w:rsidRPr="004F24AC">
        <w:rPr>
          <w:i/>
          <w:iCs/>
          <w:sz w:val="24"/>
          <w:szCs w:val="24"/>
        </w:rPr>
        <w:t xml:space="preserve"> </w:t>
      </w:r>
      <w:proofErr w:type="spellStart"/>
      <w:r w:rsidR="00C71F75" w:rsidRPr="004F24AC">
        <w:rPr>
          <w:i/>
          <w:iCs/>
          <w:sz w:val="24"/>
          <w:szCs w:val="24"/>
        </w:rPr>
        <w:t>angustatus</w:t>
      </w:r>
      <w:proofErr w:type="spellEnd"/>
      <w:r w:rsidR="004F24AC">
        <w:rPr>
          <w:sz w:val="24"/>
          <w:szCs w:val="24"/>
        </w:rPr>
        <w:t xml:space="preserve">. </w:t>
      </w:r>
      <w:r w:rsidR="00A735E2">
        <w:rPr>
          <w:sz w:val="24"/>
          <w:szCs w:val="24"/>
        </w:rPr>
        <w:t>The second PC axis (25% of the variance) was associated with longer body length, proportionally shorter eye length, and smaller (antenna length):(rear leg length) ratio</w:t>
      </w:r>
      <w:commentRangeStart w:id="50"/>
      <w:commentRangeStart w:id="51"/>
      <w:r w:rsidR="00A735E2">
        <w:rPr>
          <w:sz w:val="24"/>
          <w:szCs w:val="24"/>
        </w:rPr>
        <w:t>.</w:t>
      </w:r>
      <w:commentRangeEnd w:id="50"/>
      <w:r w:rsidR="00A735E2">
        <w:rPr>
          <w:rStyle w:val="CommentReference"/>
        </w:rPr>
        <w:commentReference w:id="50"/>
      </w:r>
      <w:commentRangeEnd w:id="51"/>
      <w:r w:rsidR="00CA26F1">
        <w:rPr>
          <w:rStyle w:val="CommentReference"/>
        </w:rPr>
        <w:commentReference w:id="51"/>
      </w:r>
      <w:r w:rsidR="00A735E2">
        <w:rPr>
          <w:sz w:val="24"/>
          <w:szCs w:val="24"/>
        </w:rPr>
        <w:t xml:space="preserve"> </w:t>
      </w:r>
      <w:r w:rsidR="00420389">
        <w:rPr>
          <w:sz w:val="24"/>
          <w:szCs w:val="24"/>
        </w:rPr>
        <w:t xml:space="preserve">Species with high values of PC2 included </w:t>
      </w:r>
      <w:proofErr w:type="spellStart"/>
      <w:r w:rsidR="00420389" w:rsidRPr="009958F0">
        <w:rPr>
          <w:i/>
          <w:iCs/>
          <w:sz w:val="24"/>
          <w:szCs w:val="24"/>
        </w:rPr>
        <w:t>Carabus</w:t>
      </w:r>
      <w:proofErr w:type="spellEnd"/>
      <w:r w:rsidR="00420389" w:rsidRPr="009958F0">
        <w:rPr>
          <w:i/>
          <w:iCs/>
          <w:sz w:val="24"/>
          <w:szCs w:val="24"/>
        </w:rPr>
        <w:t xml:space="preserve"> </w:t>
      </w:r>
      <w:proofErr w:type="spellStart"/>
      <w:r w:rsidR="00420389" w:rsidRPr="009958F0">
        <w:rPr>
          <w:i/>
          <w:iCs/>
          <w:sz w:val="24"/>
          <w:szCs w:val="24"/>
        </w:rPr>
        <w:t>goryi</w:t>
      </w:r>
      <w:proofErr w:type="spellEnd"/>
      <w:r w:rsidR="00420389">
        <w:rPr>
          <w:sz w:val="24"/>
          <w:szCs w:val="24"/>
        </w:rPr>
        <w:t xml:space="preserve">, while species with low values included </w:t>
      </w:r>
      <w:proofErr w:type="spellStart"/>
      <w:r w:rsidR="00794CB4" w:rsidRPr="00794CB4">
        <w:rPr>
          <w:i/>
          <w:iCs/>
          <w:sz w:val="24"/>
          <w:szCs w:val="24"/>
        </w:rPr>
        <w:t>Agonoleptus</w:t>
      </w:r>
      <w:proofErr w:type="spellEnd"/>
      <w:r w:rsidR="00794CB4" w:rsidRPr="00794CB4">
        <w:rPr>
          <w:i/>
          <w:iCs/>
          <w:sz w:val="24"/>
          <w:szCs w:val="24"/>
        </w:rPr>
        <w:t xml:space="preserve"> </w:t>
      </w:r>
      <w:proofErr w:type="spellStart"/>
      <w:r w:rsidR="00794CB4" w:rsidRPr="00794CB4">
        <w:rPr>
          <w:i/>
          <w:iCs/>
          <w:sz w:val="24"/>
          <w:szCs w:val="24"/>
        </w:rPr>
        <w:t>thoracicus</w:t>
      </w:r>
      <w:proofErr w:type="spellEnd"/>
      <w:r w:rsidR="00794CB4">
        <w:rPr>
          <w:sz w:val="24"/>
          <w:szCs w:val="24"/>
        </w:rPr>
        <w:t xml:space="preserve">. </w:t>
      </w:r>
      <w:r w:rsidR="00A735E2">
        <w:rPr>
          <w:sz w:val="24"/>
          <w:szCs w:val="24"/>
        </w:rPr>
        <w:t>The third PC axis (16% of the variance) was associated with proportionally wider abdomen and larger eye protrusion ratio</w:t>
      </w:r>
      <w:r w:rsidR="00267990">
        <w:rPr>
          <w:sz w:val="24"/>
          <w:szCs w:val="24"/>
        </w:rPr>
        <w:t xml:space="preserve"> (Figure S</w:t>
      </w:r>
      <w:r w:rsidR="005F408E">
        <w:rPr>
          <w:sz w:val="24"/>
          <w:szCs w:val="24"/>
        </w:rPr>
        <w:t>3</w:t>
      </w:r>
      <w:r w:rsidR="00CB6DE0">
        <w:rPr>
          <w:sz w:val="24"/>
          <w:szCs w:val="24"/>
        </w:rPr>
        <w:t xml:space="preserve">, </w:t>
      </w:r>
      <w:proofErr w:type="spellStart"/>
      <w:r w:rsidR="00CB6DE0">
        <w:rPr>
          <w:sz w:val="24"/>
          <w:szCs w:val="24"/>
        </w:rPr>
        <w:t>Tabl</w:t>
      </w:r>
      <w:proofErr w:type="spellEnd"/>
      <w:r w:rsidR="005F408E">
        <w:rPr>
          <w:sz w:val="24"/>
          <w:szCs w:val="24"/>
        </w:rPr>
        <w:t>)</w:t>
      </w:r>
      <w:commentRangeStart w:id="52"/>
      <w:r w:rsidR="00A735E2">
        <w:rPr>
          <w:sz w:val="24"/>
          <w:szCs w:val="24"/>
        </w:rPr>
        <w:t>.</w:t>
      </w:r>
      <w:commentRangeEnd w:id="52"/>
      <w:r w:rsidR="00A735E2">
        <w:rPr>
          <w:rStyle w:val="CommentReference"/>
        </w:rPr>
        <w:commentReference w:id="52"/>
      </w:r>
      <w:r w:rsidR="00A735E2">
        <w:rPr>
          <w:sz w:val="24"/>
          <w:szCs w:val="24"/>
        </w:rPr>
        <w:t xml:space="preserve"> The fourth PC axis (11% of the variance) was associated with </w:t>
      </w:r>
    </w:p>
    <w:p w14:paraId="524576C2" w14:textId="77777777" w:rsidR="008B4052" w:rsidRDefault="008B4052" w:rsidP="00DE1FB1">
      <w:pPr>
        <w:rPr>
          <w:sz w:val="24"/>
          <w:szCs w:val="24"/>
        </w:rPr>
      </w:pPr>
    </w:p>
    <w:p w14:paraId="768489D9" w14:textId="3D56F154" w:rsidR="00674CAE" w:rsidRDefault="0028054E" w:rsidP="00E34238">
      <w:pPr>
        <w:rPr>
          <w:sz w:val="24"/>
          <w:szCs w:val="24"/>
        </w:rPr>
      </w:pPr>
      <w:r w:rsidRPr="0028054E">
        <w:rPr>
          <w:sz w:val="24"/>
          <w:szCs w:val="24"/>
        </w:rPr>
        <w:lastRenderedPageBreak/>
        <w:drawing>
          <wp:inline distT="0" distB="0" distL="0" distR="0" wp14:anchorId="252F3C46" wp14:editId="20281915">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676900" cy="4572000"/>
                    </a:xfrm>
                    <a:prstGeom prst="rect">
                      <a:avLst/>
                    </a:prstGeom>
                  </pic:spPr>
                </pic:pic>
              </a:graphicData>
            </a:graphic>
          </wp:inline>
        </w:drawing>
      </w:r>
    </w:p>
    <w:p w14:paraId="4BB71AB2" w14:textId="0A63326F" w:rsidR="00674CAE" w:rsidRDefault="00674CAE" w:rsidP="00E34238">
      <w:pPr>
        <w:rPr>
          <w:sz w:val="24"/>
          <w:szCs w:val="24"/>
        </w:rPr>
      </w:pPr>
      <w:r w:rsidRPr="00896726">
        <w:rPr>
          <w:b/>
          <w:bCs/>
          <w:sz w:val="24"/>
          <w:szCs w:val="24"/>
        </w:rPr>
        <w:t xml:space="preserve">Figure </w:t>
      </w:r>
      <w:r w:rsidR="001108F5">
        <w:rPr>
          <w:b/>
          <w:bCs/>
          <w:sz w:val="24"/>
          <w:szCs w:val="24"/>
        </w:rPr>
        <w:t>4.</w:t>
      </w:r>
      <w:r w:rsidR="000828DD">
        <w:rPr>
          <w:sz w:val="24"/>
          <w:szCs w:val="24"/>
        </w:rPr>
        <w:t xml:space="preserve"> Biplot of the first two principal component axes</w:t>
      </w:r>
      <w:r w:rsidR="003C6DEA">
        <w:rPr>
          <w:sz w:val="24"/>
          <w:szCs w:val="24"/>
        </w:rPr>
        <w:t xml:space="preserve"> of the </w:t>
      </w:r>
      <w:r w:rsidR="00BE158E">
        <w:rPr>
          <w:sz w:val="24"/>
          <w:szCs w:val="24"/>
        </w:rPr>
        <w:t>principal components analysis (</w:t>
      </w:r>
      <w:r w:rsidR="00C109D8">
        <w:rPr>
          <w:sz w:val="24"/>
          <w:szCs w:val="24"/>
        </w:rPr>
        <w:t>PCA</w:t>
      </w:r>
      <w:r w:rsidR="00BE158E">
        <w:rPr>
          <w:sz w:val="24"/>
          <w:szCs w:val="24"/>
        </w:rPr>
        <w:t>)</w:t>
      </w:r>
      <w:r w:rsidR="00C109D8">
        <w:rPr>
          <w:sz w:val="24"/>
          <w:szCs w:val="24"/>
        </w:rPr>
        <w:t xml:space="preserve"> of the eight numeri</w:t>
      </w:r>
      <w:r w:rsidR="00E11ED5">
        <w:rPr>
          <w:sz w:val="24"/>
          <w:szCs w:val="24"/>
        </w:rPr>
        <w:t xml:space="preserve">cal traits </w:t>
      </w:r>
      <w:r w:rsidR="00C109D8">
        <w:rPr>
          <w:sz w:val="24"/>
          <w:szCs w:val="24"/>
        </w:rPr>
        <w:t xml:space="preserve">measured for </w:t>
      </w:r>
      <w:r w:rsidR="003D7D46">
        <w:rPr>
          <w:sz w:val="24"/>
          <w:szCs w:val="24"/>
        </w:rPr>
        <w:t>47</w:t>
      </w:r>
      <w:commentRangeStart w:id="53"/>
      <w:commentRangeStart w:id="54"/>
      <w:r w:rsidR="00C225A5">
        <w:rPr>
          <w:sz w:val="24"/>
          <w:szCs w:val="24"/>
        </w:rPr>
        <w:t xml:space="preserve"> ground beetle species</w:t>
      </w:r>
      <w:commentRangeEnd w:id="53"/>
      <w:r w:rsidR="00A64E6E">
        <w:rPr>
          <w:rStyle w:val="CommentReference"/>
        </w:rPr>
        <w:commentReference w:id="53"/>
      </w:r>
      <w:commentRangeEnd w:id="54"/>
      <w:r w:rsidR="00692BCC">
        <w:rPr>
          <w:rStyle w:val="CommentReference"/>
        </w:rPr>
        <w:commentReference w:id="54"/>
      </w:r>
      <w:r w:rsidR="001B5D7F">
        <w:rPr>
          <w:sz w:val="24"/>
          <w:szCs w:val="24"/>
        </w:rPr>
        <w:t xml:space="preserve">. </w:t>
      </w:r>
      <w:r w:rsidR="005B7D30">
        <w:rPr>
          <w:sz w:val="24"/>
          <w:szCs w:val="24"/>
        </w:rPr>
        <w:t>Blue arrows with labels are the eight trait variables</w:t>
      </w:r>
      <w:r w:rsidR="00E11ED5">
        <w:rPr>
          <w:sz w:val="24"/>
          <w:szCs w:val="24"/>
        </w:rPr>
        <w:t>, which are explained in Table 1</w:t>
      </w:r>
      <w:r w:rsidR="005B7D30">
        <w:rPr>
          <w:sz w:val="24"/>
          <w:szCs w:val="24"/>
        </w:rPr>
        <w:t xml:space="preserve">. </w:t>
      </w:r>
      <w:r w:rsidR="002A2A46">
        <w:rPr>
          <w:sz w:val="24"/>
          <w:szCs w:val="24"/>
        </w:rPr>
        <w:t xml:space="preserve">Black text in the graph indicates the locations of </w:t>
      </w:r>
      <w:r w:rsidR="003B7AD6">
        <w:rPr>
          <w:sz w:val="24"/>
          <w:szCs w:val="24"/>
        </w:rPr>
        <w:t xml:space="preserve">each species in trait space, following the abbreviations in Table </w:t>
      </w:r>
      <w:r w:rsidR="00BA7E85">
        <w:rPr>
          <w:sz w:val="24"/>
          <w:szCs w:val="24"/>
        </w:rPr>
        <w:t>2</w:t>
      </w:r>
      <w:r w:rsidR="003B7AD6">
        <w:rPr>
          <w:sz w:val="24"/>
          <w:szCs w:val="24"/>
        </w:rPr>
        <w:t xml:space="preserve">. </w:t>
      </w:r>
      <w:r w:rsidR="005B7D30">
        <w:rPr>
          <w:sz w:val="24"/>
          <w:szCs w:val="24"/>
        </w:rPr>
        <w:t xml:space="preserve">The word “standard” after a variable name indicates that it has previously been divided by body length to address high correlations with body length. </w:t>
      </w:r>
      <w:r w:rsidR="001B5D7F">
        <w:rPr>
          <w:sz w:val="24"/>
          <w:szCs w:val="24"/>
        </w:rPr>
        <w:t xml:space="preserve">The species </w:t>
      </w:r>
      <w:proofErr w:type="spellStart"/>
      <w:r w:rsidR="001B5D7F" w:rsidRPr="00A877B6">
        <w:rPr>
          <w:i/>
          <w:iCs/>
          <w:sz w:val="24"/>
          <w:szCs w:val="24"/>
        </w:rPr>
        <w:t>Notiophilus</w:t>
      </w:r>
      <w:proofErr w:type="spellEnd"/>
      <w:r w:rsidR="001B5D7F" w:rsidRPr="00A877B6">
        <w:rPr>
          <w:i/>
          <w:iCs/>
          <w:sz w:val="24"/>
          <w:szCs w:val="24"/>
        </w:rPr>
        <w:t xml:space="preserve"> aeneus</w:t>
      </w:r>
      <w:r w:rsidR="001B5D7F">
        <w:rPr>
          <w:sz w:val="24"/>
          <w:szCs w:val="24"/>
        </w:rPr>
        <w:t xml:space="preserve"> was omitted from the </w:t>
      </w:r>
      <w:r w:rsidR="006159F3">
        <w:rPr>
          <w:sz w:val="24"/>
          <w:szCs w:val="24"/>
        </w:rPr>
        <w:t>PCA.</w:t>
      </w:r>
    </w:p>
    <w:p w14:paraId="0B9964F2" w14:textId="77777777" w:rsidR="00231DC8" w:rsidRDefault="00231DC8" w:rsidP="00E34238">
      <w:pPr>
        <w:rPr>
          <w:sz w:val="24"/>
          <w:szCs w:val="24"/>
        </w:rPr>
      </w:pPr>
    </w:p>
    <w:p w14:paraId="374607D4" w14:textId="28BB053C" w:rsidR="00231DC8" w:rsidRDefault="00322C9D" w:rsidP="00E34238">
      <w:pPr>
        <w:rPr>
          <w:sz w:val="24"/>
          <w:szCs w:val="24"/>
        </w:rPr>
      </w:pPr>
      <w:commentRangeStart w:id="55"/>
      <w:commentRangeStart w:id="56"/>
      <w:r w:rsidRPr="00896726">
        <w:rPr>
          <w:b/>
          <w:bCs/>
          <w:sz w:val="24"/>
          <w:szCs w:val="24"/>
        </w:rPr>
        <w:t xml:space="preserve">Table </w:t>
      </w:r>
      <w:commentRangeEnd w:id="55"/>
      <w:r w:rsidR="00B004EB">
        <w:rPr>
          <w:rStyle w:val="CommentReference"/>
        </w:rPr>
        <w:commentReference w:id="55"/>
      </w:r>
      <w:commentRangeEnd w:id="56"/>
      <w:r w:rsidR="004B2039">
        <w:rPr>
          <w:rStyle w:val="CommentReference"/>
        </w:rPr>
        <w:commentReference w:id="56"/>
      </w:r>
      <w:r w:rsidR="005863AE">
        <w:rPr>
          <w:b/>
          <w:bCs/>
          <w:sz w:val="24"/>
          <w:szCs w:val="24"/>
        </w:rPr>
        <w:t>3</w:t>
      </w:r>
      <w:r w:rsidRPr="00896726">
        <w:rPr>
          <w:b/>
          <w:bCs/>
          <w:sz w:val="24"/>
          <w:szCs w:val="24"/>
        </w:rPr>
        <w:t>.</w:t>
      </w:r>
      <w:r>
        <w:rPr>
          <w:sz w:val="24"/>
          <w:szCs w:val="24"/>
        </w:rPr>
        <w:t xml:space="preserve"> Loading values for the </w:t>
      </w:r>
      <w:r w:rsidR="009B04B1">
        <w:rPr>
          <w:sz w:val="24"/>
          <w:szCs w:val="24"/>
        </w:rPr>
        <w:t xml:space="preserve">first four </w:t>
      </w:r>
      <w:r>
        <w:rPr>
          <w:sz w:val="24"/>
          <w:szCs w:val="24"/>
        </w:rPr>
        <w:t>principal components of eight numerical traits.</w:t>
      </w:r>
      <w:r w:rsidRPr="00F30E99">
        <w:rPr>
          <w:sz w:val="24"/>
          <w:szCs w:val="24"/>
        </w:rPr>
        <w:t xml:space="preserve"> </w:t>
      </w:r>
      <w:r w:rsidR="000F0691">
        <w:rPr>
          <w:sz w:val="24"/>
          <w:szCs w:val="24"/>
        </w:rPr>
        <w:t>Percentages underneath each PC c</w:t>
      </w:r>
      <w:r w:rsidR="00622F6D">
        <w:rPr>
          <w:sz w:val="24"/>
          <w:szCs w:val="24"/>
        </w:rPr>
        <w:t xml:space="preserve">olumn indicate the percentage of variance explained by each axis. </w:t>
      </w:r>
      <w:r>
        <w:rPr>
          <w:sz w:val="24"/>
          <w:szCs w:val="24"/>
        </w:rPr>
        <w:t>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C3A80" w:rsidRPr="00104A4C" w14:paraId="388D1AA9" w14:textId="77777777" w:rsidTr="000C6E7C">
        <w:trPr>
          <w:trHeight w:val="290"/>
        </w:trPr>
        <w:tc>
          <w:tcPr>
            <w:tcW w:w="3335" w:type="dxa"/>
            <w:tcBorders>
              <w:top w:val="single" w:sz="4" w:space="0" w:color="auto"/>
              <w:left w:val="nil"/>
              <w:bottom w:val="single" w:sz="4" w:space="0" w:color="auto"/>
              <w:right w:val="nil"/>
            </w:tcBorders>
            <w:noWrap/>
            <w:hideMark/>
          </w:tcPr>
          <w:p w14:paraId="38A58EB0" w14:textId="54C9F580" w:rsidR="00FC3A80" w:rsidRPr="00104A4C" w:rsidRDefault="00FC3A80" w:rsidP="006F058B">
            <w:pPr>
              <w:rPr>
                <w:rFonts w:eastAsia="Times New Roman"/>
                <w:kern w:val="0"/>
                <w:sz w:val="24"/>
                <w:szCs w:val="24"/>
                <w14:ligatures w14:val="none"/>
              </w:rPr>
            </w:pPr>
            <w:r>
              <w:rPr>
                <w:rFonts w:eastAsia="Times New Roman"/>
                <w:kern w:val="0"/>
                <w:sz w:val="24"/>
                <w:szCs w:val="24"/>
                <w14:ligatures w14:val="none"/>
              </w:rPr>
              <w:t>Trait</w:t>
            </w:r>
          </w:p>
        </w:tc>
        <w:tc>
          <w:tcPr>
            <w:tcW w:w="1116" w:type="dxa"/>
            <w:tcBorders>
              <w:top w:val="single" w:sz="4" w:space="0" w:color="auto"/>
              <w:left w:val="nil"/>
              <w:bottom w:val="single" w:sz="4" w:space="0" w:color="auto"/>
              <w:right w:val="nil"/>
            </w:tcBorders>
            <w:noWrap/>
            <w:hideMark/>
          </w:tcPr>
          <w:p w14:paraId="425FD326" w14:textId="61236381" w:rsidR="00FC3A80" w:rsidRPr="00104A4C" w:rsidRDefault="00FC3A80" w:rsidP="0075023E">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sidR="006F058B">
              <w:rPr>
                <w:rFonts w:eastAsia="Times New Roman"/>
                <w:color w:val="000000"/>
                <w:kern w:val="0"/>
                <w:sz w:val="24"/>
                <w:szCs w:val="24"/>
                <w14:ligatures w14:val="none"/>
              </w:rPr>
              <w:t xml:space="preserve"> (</w:t>
            </w:r>
            <w:r w:rsidR="000F0691">
              <w:rPr>
                <w:rFonts w:eastAsia="Times New Roman"/>
                <w:color w:val="000000"/>
                <w:kern w:val="0"/>
                <w:sz w:val="24"/>
                <w:szCs w:val="24"/>
                <w14:ligatures w14:val="none"/>
              </w:rPr>
              <w:t>39</w:t>
            </w:r>
            <w:r w:rsidR="006F058B">
              <w:rPr>
                <w:rFonts w:eastAsia="Times New Roman"/>
                <w:color w:val="000000"/>
                <w:kern w:val="0"/>
                <w:sz w:val="24"/>
                <w:szCs w:val="24"/>
                <w14:ligatures w14:val="none"/>
              </w:rPr>
              <w:t>%)</w:t>
            </w:r>
          </w:p>
        </w:tc>
        <w:tc>
          <w:tcPr>
            <w:tcW w:w="1116" w:type="dxa"/>
            <w:tcBorders>
              <w:top w:val="single" w:sz="4" w:space="0" w:color="auto"/>
              <w:left w:val="nil"/>
              <w:bottom w:val="single" w:sz="4" w:space="0" w:color="auto"/>
              <w:right w:val="nil"/>
            </w:tcBorders>
            <w:noWrap/>
            <w:hideMark/>
          </w:tcPr>
          <w:p w14:paraId="71343124" w14:textId="0DED8251" w:rsidR="00FC3A80" w:rsidRPr="00104A4C" w:rsidRDefault="00FC3A80" w:rsidP="0075023E">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sidR="006F058B">
              <w:rPr>
                <w:rFonts w:eastAsia="Times New Roman"/>
                <w:color w:val="000000"/>
                <w:kern w:val="0"/>
                <w:sz w:val="24"/>
                <w:szCs w:val="24"/>
                <w14:ligatures w14:val="none"/>
              </w:rPr>
              <w:t xml:space="preserve"> (</w:t>
            </w:r>
            <w:r w:rsidR="000F0691">
              <w:rPr>
                <w:rFonts w:eastAsia="Times New Roman"/>
                <w:color w:val="000000"/>
                <w:kern w:val="0"/>
                <w:sz w:val="24"/>
                <w:szCs w:val="24"/>
                <w14:ligatures w14:val="none"/>
              </w:rPr>
              <w:t>26</w:t>
            </w:r>
            <w:r w:rsidR="006F058B">
              <w:rPr>
                <w:rFonts w:eastAsia="Times New Roman"/>
                <w:color w:val="000000"/>
                <w:kern w:val="0"/>
                <w:sz w:val="24"/>
                <w:szCs w:val="24"/>
                <w14:ligatures w14:val="none"/>
              </w:rPr>
              <w:t>%)</w:t>
            </w:r>
          </w:p>
        </w:tc>
        <w:tc>
          <w:tcPr>
            <w:tcW w:w="1116" w:type="dxa"/>
            <w:tcBorders>
              <w:top w:val="single" w:sz="4" w:space="0" w:color="auto"/>
              <w:left w:val="nil"/>
              <w:bottom w:val="single" w:sz="4" w:space="0" w:color="auto"/>
              <w:right w:val="nil"/>
            </w:tcBorders>
            <w:noWrap/>
            <w:hideMark/>
          </w:tcPr>
          <w:p w14:paraId="7A4E3832" w14:textId="66416F5E" w:rsidR="00FC3A80" w:rsidRPr="00104A4C" w:rsidRDefault="00FC3A80" w:rsidP="0075023E">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sidR="00A22230">
              <w:rPr>
                <w:rFonts w:eastAsia="Times New Roman"/>
                <w:color w:val="000000"/>
                <w:kern w:val="0"/>
                <w:sz w:val="24"/>
                <w:szCs w:val="24"/>
                <w14:ligatures w14:val="none"/>
              </w:rPr>
              <w:t xml:space="preserve"> (</w:t>
            </w:r>
            <w:r w:rsidR="000F0691">
              <w:rPr>
                <w:rFonts w:eastAsia="Times New Roman"/>
                <w:color w:val="000000"/>
                <w:kern w:val="0"/>
                <w:sz w:val="24"/>
                <w:szCs w:val="24"/>
                <w14:ligatures w14:val="none"/>
              </w:rPr>
              <w:t>14</w:t>
            </w:r>
            <w:r w:rsidR="00A22230">
              <w:rPr>
                <w:rFonts w:eastAsia="Times New Roman"/>
                <w:color w:val="000000"/>
                <w:kern w:val="0"/>
                <w:sz w:val="24"/>
                <w:szCs w:val="24"/>
                <w14:ligatures w14:val="none"/>
              </w:rPr>
              <w:t>%)</w:t>
            </w:r>
          </w:p>
        </w:tc>
        <w:tc>
          <w:tcPr>
            <w:tcW w:w="1116" w:type="dxa"/>
            <w:tcBorders>
              <w:top w:val="single" w:sz="4" w:space="0" w:color="auto"/>
              <w:left w:val="nil"/>
              <w:bottom w:val="single" w:sz="4" w:space="0" w:color="auto"/>
              <w:right w:val="nil"/>
            </w:tcBorders>
            <w:noWrap/>
            <w:hideMark/>
          </w:tcPr>
          <w:p w14:paraId="25CEDBC3" w14:textId="4AE6B294" w:rsidR="00FC3A80" w:rsidRPr="00104A4C" w:rsidRDefault="00FC3A80" w:rsidP="0075023E">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sidR="00A22230">
              <w:rPr>
                <w:rFonts w:eastAsia="Times New Roman"/>
                <w:color w:val="000000"/>
                <w:kern w:val="0"/>
                <w:sz w:val="24"/>
                <w:szCs w:val="24"/>
                <w14:ligatures w14:val="none"/>
              </w:rPr>
              <w:t xml:space="preserve"> (</w:t>
            </w:r>
            <w:r w:rsidR="000F0691">
              <w:rPr>
                <w:rFonts w:eastAsia="Times New Roman"/>
                <w:color w:val="000000"/>
                <w:kern w:val="0"/>
                <w:sz w:val="24"/>
                <w:szCs w:val="24"/>
                <w14:ligatures w14:val="none"/>
              </w:rPr>
              <w:t>11</w:t>
            </w:r>
            <w:r w:rsidR="00A22230">
              <w:rPr>
                <w:rFonts w:eastAsia="Times New Roman"/>
                <w:color w:val="000000"/>
                <w:kern w:val="0"/>
                <w:sz w:val="24"/>
                <w:szCs w:val="24"/>
                <w14:ligatures w14:val="none"/>
              </w:rPr>
              <w:t>%)</w:t>
            </w:r>
          </w:p>
        </w:tc>
      </w:tr>
      <w:tr w:rsidR="000C6E7C" w:rsidRPr="00012474" w14:paraId="07030070" w14:textId="77777777" w:rsidTr="000C6E7C">
        <w:trPr>
          <w:trHeight w:val="290"/>
        </w:trPr>
        <w:tc>
          <w:tcPr>
            <w:tcW w:w="3335" w:type="dxa"/>
            <w:tcBorders>
              <w:top w:val="single" w:sz="4" w:space="0" w:color="auto"/>
              <w:left w:val="nil"/>
              <w:bottom w:val="nil"/>
              <w:right w:val="nil"/>
            </w:tcBorders>
            <w:noWrap/>
            <w:vAlign w:val="bottom"/>
            <w:hideMark/>
          </w:tcPr>
          <w:p w14:paraId="1844A575" w14:textId="1A62153B"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body_length</w:t>
            </w:r>
            <w:proofErr w:type="spellEnd"/>
          </w:p>
        </w:tc>
        <w:tc>
          <w:tcPr>
            <w:tcW w:w="1116" w:type="dxa"/>
            <w:tcBorders>
              <w:top w:val="single" w:sz="4" w:space="0" w:color="auto"/>
              <w:left w:val="nil"/>
              <w:bottom w:val="nil"/>
              <w:right w:val="nil"/>
            </w:tcBorders>
            <w:noWrap/>
            <w:vAlign w:val="bottom"/>
            <w:hideMark/>
          </w:tcPr>
          <w:p w14:paraId="1C8C27BD" w14:textId="6FB79EAD"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01</w:t>
            </w:r>
          </w:p>
        </w:tc>
        <w:tc>
          <w:tcPr>
            <w:tcW w:w="1116" w:type="dxa"/>
            <w:tcBorders>
              <w:top w:val="single" w:sz="4" w:space="0" w:color="auto"/>
              <w:left w:val="nil"/>
              <w:bottom w:val="nil"/>
              <w:right w:val="nil"/>
            </w:tcBorders>
            <w:noWrap/>
            <w:vAlign w:val="bottom"/>
            <w:hideMark/>
          </w:tcPr>
          <w:p w14:paraId="47DD33E8" w14:textId="66EFF9F4"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5</w:t>
            </w:r>
          </w:p>
        </w:tc>
        <w:tc>
          <w:tcPr>
            <w:tcW w:w="1116" w:type="dxa"/>
            <w:tcBorders>
              <w:top w:val="single" w:sz="4" w:space="0" w:color="auto"/>
              <w:left w:val="nil"/>
              <w:bottom w:val="nil"/>
              <w:right w:val="nil"/>
            </w:tcBorders>
            <w:noWrap/>
            <w:vAlign w:val="bottom"/>
            <w:hideMark/>
          </w:tcPr>
          <w:p w14:paraId="0C1D389B" w14:textId="173935E9"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3</w:t>
            </w:r>
          </w:p>
        </w:tc>
        <w:tc>
          <w:tcPr>
            <w:tcW w:w="1116" w:type="dxa"/>
            <w:tcBorders>
              <w:top w:val="single" w:sz="4" w:space="0" w:color="auto"/>
              <w:left w:val="nil"/>
              <w:bottom w:val="nil"/>
              <w:right w:val="nil"/>
            </w:tcBorders>
            <w:noWrap/>
            <w:vAlign w:val="bottom"/>
            <w:hideMark/>
          </w:tcPr>
          <w:p w14:paraId="5811464F" w14:textId="0ECF4618"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57</w:t>
            </w:r>
          </w:p>
        </w:tc>
      </w:tr>
      <w:tr w:rsidR="000C6E7C" w:rsidRPr="00012474" w14:paraId="60A6FBE8" w14:textId="77777777" w:rsidTr="000C6E7C">
        <w:trPr>
          <w:trHeight w:val="290"/>
        </w:trPr>
        <w:tc>
          <w:tcPr>
            <w:tcW w:w="3335" w:type="dxa"/>
            <w:tcBorders>
              <w:top w:val="nil"/>
              <w:left w:val="nil"/>
              <w:bottom w:val="nil"/>
              <w:right w:val="nil"/>
            </w:tcBorders>
            <w:noWrap/>
            <w:vAlign w:val="bottom"/>
            <w:hideMark/>
          </w:tcPr>
          <w:p w14:paraId="193469F5" w14:textId="3D325C25"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antenna_length_standard</w:t>
            </w:r>
            <w:proofErr w:type="spellEnd"/>
          </w:p>
        </w:tc>
        <w:tc>
          <w:tcPr>
            <w:tcW w:w="1116" w:type="dxa"/>
            <w:tcBorders>
              <w:top w:val="nil"/>
              <w:left w:val="nil"/>
              <w:bottom w:val="nil"/>
              <w:right w:val="nil"/>
            </w:tcBorders>
            <w:noWrap/>
            <w:vAlign w:val="bottom"/>
            <w:hideMark/>
          </w:tcPr>
          <w:p w14:paraId="0AD1A85C" w14:textId="0BBBB780"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51</w:t>
            </w:r>
          </w:p>
        </w:tc>
        <w:tc>
          <w:tcPr>
            <w:tcW w:w="1116" w:type="dxa"/>
            <w:tcBorders>
              <w:top w:val="nil"/>
              <w:left w:val="nil"/>
              <w:bottom w:val="nil"/>
              <w:right w:val="nil"/>
            </w:tcBorders>
            <w:noWrap/>
            <w:vAlign w:val="bottom"/>
            <w:hideMark/>
          </w:tcPr>
          <w:p w14:paraId="2834886C" w14:textId="0A148D2E"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15</w:t>
            </w:r>
          </w:p>
        </w:tc>
        <w:tc>
          <w:tcPr>
            <w:tcW w:w="1116" w:type="dxa"/>
            <w:tcBorders>
              <w:top w:val="nil"/>
              <w:left w:val="nil"/>
              <w:bottom w:val="nil"/>
              <w:right w:val="nil"/>
            </w:tcBorders>
            <w:noWrap/>
            <w:vAlign w:val="bottom"/>
            <w:hideMark/>
          </w:tcPr>
          <w:p w14:paraId="02625727" w14:textId="24E69A20"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05</w:t>
            </w:r>
          </w:p>
        </w:tc>
        <w:tc>
          <w:tcPr>
            <w:tcW w:w="1116" w:type="dxa"/>
            <w:tcBorders>
              <w:top w:val="nil"/>
              <w:left w:val="nil"/>
              <w:bottom w:val="nil"/>
              <w:right w:val="nil"/>
            </w:tcBorders>
            <w:noWrap/>
            <w:vAlign w:val="bottom"/>
            <w:hideMark/>
          </w:tcPr>
          <w:p w14:paraId="11B62453" w14:textId="2C341402"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05</w:t>
            </w:r>
          </w:p>
        </w:tc>
      </w:tr>
      <w:tr w:rsidR="000C6E7C" w:rsidRPr="00012474" w14:paraId="05CDD4C3" w14:textId="77777777" w:rsidTr="000C6E7C">
        <w:trPr>
          <w:trHeight w:val="290"/>
        </w:trPr>
        <w:tc>
          <w:tcPr>
            <w:tcW w:w="3335" w:type="dxa"/>
            <w:tcBorders>
              <w:top w:val="nil"/>
              <w:left w:val="nil"/>
              <w:bottom w:val="nil"/>
              <w:right w:val="nil"/>
            </w:tcBorders>
            <w:noWrap/>
            <w:vAlign w:val="bottom"/>
            <w:hideMark/>
          </w:tcPr>
          <w:p w14:paraId="011AE002" w14:textId="765D4C89"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eye_protrusion_standard</w:t>
            </w:r>
            <w:proofErr w:type="spellEnd"/>
          </w:p>
        </w:tc>
        <w:tc>
          <w:tcPr>
            <w:tcW w:w="1116" w:type="dxa"/>
            <w:tcBorders>
              <w:top w:val="nil"/>
              <w:left w:val="nil"/>
              <w:bottom w:val="nil"/>
              <w:right w:val="nil"/>
            </w:tcBorders>
            <w:noWrap/>
            <w:vAlign w:val="bottom"/>
            <w:hideMark/>
          </w:tcPr>
          <w:p w14:paraId="7F104F57" w14:textId="71CFFB58"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37</w:t>
            </w:r>
          </w:p>
        </w:tc>
        <w:tc>
          <w:tcPr>
            <w:tcW w:w="1116" w:type="dxa"/>
            <w:tcBorders>
              <w:top w:val="nil"/>
              <w:left w:val="nil"/>
              <w:bottom w:val="nil"/>
              <w:right w:val="nil"/>
            </w:tcBorders>
            <w:noWrap/>
            <w:vAlign w:val="bottom"/>
            <w:hideMark/>
          </w:tcPr>
          <w:p w14:paraId="2FC0B9AA" w14:textId="01A00BC6"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41</w:t>
            </w:r>
          </w:p>
        </w:tc>
        <w:tc>
          <w:tcPr>
            <w:tcW w:w="1116" w:type="dxa"/>
            <w:tcBorders>
              <w:top w:val="nil"/>
              <w:left w:val="nil"/>
              <w:bottom w:val="nil"/>
              <w:right w:val="nil"/>
            </w:tcBorders>
            <w:noWrap/>
            <w:vAlign w:val="bottom"/>
            <w:hideMark/>
          </w:tcPr>
          <w:p w14:paraId="0F9F73EB" w14:textId="671AB0AF"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17</w:t>
            </w:r>
          </w:p>
        </w:tc>
        <w:tc>
          <w:tcPr>
            <w:tcW w:w="1116" w:type="dxa"/>
            <w:tcBorders>
              <w:top w:val="nil"/>
              <w:left w:val="nil"/>
              <w:bottom w:val="nil"/>
              <w:right w:val="nil"/>
            </w:tcBorders>
            <w:noWrap/>
            <w:vAlign w:val="bottom"/>
            <w:hideMark/>
          </w:tcPr>
          <w:p w14:paraId="732ECAF2" w14:textId="42A20A84"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5</w:t>
            </w:r>
          </w:p>
        </w:tc>
      </w:tr>
      <w:tr w:rsidR="000C6E7C" w:rsidRPr="00012474" w14:paraId="0A89E377" w14:textId="77777777" w:rsidTr="000C6E7C">
        <w:trPr>
          <w:trHeight w:val="290"/>
        </w:trPr>
        <w:tc>
          <w:tcPr>
            <w:tcW w:w="3335" w:type="dxa"/>
            <w:tcBorders>
              <w:top w:val="nil"/>
              <w:left w:val="nil"/>
              <w:bottom w:val="nil"/>
              <w:right w:val="nil"/>
            </w:tcBorders>
            <w:noWrap/>
            <w:vAlign w:val="bottom"/>
            <w:hideMark/>
          </w:tcPr>
          <w:p w14:paraId="4468018D" w14:textId="381FC20E"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eye_length_standard</w:t>
            </w:r>
            <w:proofErr w:type="spellEnd"/>
          </w:p>
        </w:tc>
        <w:tc>
          <w:tcPr>
            <w:tcW w:w="1116" w:type="dxa"/>
            <w:tcBorders>
              <w:top w:val="nil"/>
              <w:left w:val="nil"/>
              <w:bottom w:val="nil"/>
              <w:right w:val="nil"/>
            </w:tcBorders>
            <w:noWrap/>
            <w:vAlign w:val="bottom"/>
            <w:hideMark/>
          </w:tcPr>
          <w:p w14:paraId="6510475A" w14:textId="672CA35B"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33</w:t>
            </w:r>
          </w:p>
        </w:tc>
        <w:tc>
          <w:tcPr>
            <w:tcW w:w="1116" w:type="dxa"/>
            <w:tcBorders>
              <w:top w:val="nil"/>
              <w:left w:val="nil"/>
              <w:bottom w:val="nil"/>
              <w:right w:val="nil"/>
            </w:tcBorders>
            <w:noWrap/>
            <w:vAlign w:val="bottom"/>
            <w:hideMark/>
          </w:tcPr>
          <w:p w14:paraId="3C8E2C53" w14:textId="7908E8A6"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48</w:t>
            </w:r>
          </w:p>
        </w:tc>
        <w:tc>
          <w:tcPr>
            <w:tcW w:w="1116" w:type="dxa"/>
            <w:tcBorders>
              <w:top w:val="nil"/>
              <w:left w:val="nil"/>
              <w:bottom w:val="nil"/>
              <w:right w:val="nil"/>
            </w:tcBorders>
            <w:noWrap/>
            <w:vAlign w:val="bottom"/>
            <w:hideMark/>
          </w:tcPr>
          <w:p w14:paraId="354743D2" w14:textId="4B154D37"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7</w:t>
            </w:r>
          </w:p>
        </w:tc>
        <w:tc>
          <w:tcPr>
            <w:tcW w:w="1116" w:type="dxa"/>
            <w:tcBorders>
              <w:top w:val="nil"/>
              <w:left w:val="nil"/>
              <w:bottom w:val="nil"/>
              <w:right w:val="nil"/>
            </w:tcBorders>
            <w:noWrap/>
            <w:vAlign w:val="bottom"/>
            <w:hideMark/>
          </w:tcPr>
          <w:p w14:paraId="0A0196B3" w14:textId="323CCC32"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1</w:t>
            </w:r>
          </w:p>
        </w:tc>
      </w:tr>
      <w:tr w:rsidR="000C6E7C" w:rsidRPr="00012474" w14:paraId="3BC37094" w14:textId="77777777" w:rsidTr="000C6E7C">
        <w:trPr>
          <w:trHeight w:val="290"/>
        </w:trPr>
        <w:tc>
          <w:tcPr>
            <w:tcW w:w="3335" w:type="dxa"/>
            <w:tcBorders>
              <w:top w:val="nil"/>
              <w:left w:val="nil"/>
              <w:bottom w:val="nil"/>
              <w:right w:val="nil"/>
            </w:tcBorders>
            <w:noWrap/>
            <w:vAlign w:val="bottom"/>
            <w:hideMark/>
          </w:tcPr>
          <w:p w14:paraId="66E806AC" w14:textId="7F9F731C"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pronotum_width_standard</w:t>
            </w:r>
            <w:proofErr w:type="spellEnd"/>
          </w:p>
        </w:tc>
        <w:tc>
          <w:tcPr>
            <w:tcW w:w="1116" w:type="dxa"/>
            <w:tcBorders>
              <w:top w:val="nil"/>
              <w:left w:val="nil"/>
              <w:bottom w:val="nil"/>
              <w:right w:val="nil"/>
            </w:tcBorders>
            <w:noWrap/>
            <w:vAlign w:val="bottom"/>
            <w:hideMark/>
          </w:tcPr>
          <w:p w14:paraId="6E54E865" w14:textId="346EE5C3"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43</w:t>
            </w:r>
          </w:p>
        </w:tc>
        <w:tc>
          <w:tcPr>
            <w:tcW w:w="1116" w:type="dxa"/>
            <w:tcBorders>
              <w:top w:val="nil"/>
              <w:left w:val="nil"/>
              <w:bottom w:val="nil"/>
              <w:right w:val="nil"/>
            </w:tcBorders>
            <w:noWrap/>
            <w:vAlign w:val="bottom"/>
            <w:hideMark/>
          </w:tcPr>
          <w:p w14:paraId="4A646AD2" w14:textId="1B4CF242"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4</w:t>
            </w:r>
          </w:p>
        </w:tc>
        <w:tc>
          <w:tcPr>
            <w:tcW w:w="1116" w:type="dxa"/>
            <w:tcBorders>
              <w:top w:val="nil"/>
              <w:left w:val="nil"/>
              <w:bottom w:val="nil"/>
              <w:right w:val="nil"/>
            </w:tcBorders>
            <w:noWrap/>
            <w:vAlign w:val="bottom"/>
            <w:hideMark/>
          </w:tcPr>
          <w:p w14:paraId="0962C525" w14:textId="1C1B4AEC"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06</w:t>
            </w:r>
          </w:p>
        </w:tc>
        <w:tc>
          <w:tcPr>
            <w:tcW w:w="1116" w:type="dxa"/>
            <w:tcBorders>
              <w:top w:val="nil"/>
              <w:left w:val="nil"/>
              <w:bottom w:val="nil"/>
              <w:right w:val="nil"/>
            </w:tcBorders>
            <w:noWrap/>
            <w:vAlign w:val="bottom"/>
            <w:hideMark/>
          </w:tcPr>
          <w:p w14:paraId="2D31E187" w14:textId="0E170E26"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4</w:t>
            </w:r>
          </w:p>
        </w:tc>
      </w:tr>
      <w:tr w:rsidR="000C6E7C" w:rsidRPr="00012474" w14:paraId="6A9BAA87" w14:textId="77777777" w:rsidTr="000C6E7C">
        <w:trPr>
          <w:trHeight w:val="290"/>
        </w:trPr>
        <w:tc>
          <w:tcPr>
            <w:tcW w:w="3335" w:type="dxa"/>
            <w:tcBorders>
              <w:top w:val="nil"/>
              <w:left w:val="nil"/>
              <w:bottom w:val="nil"/>
              <w:right w:val="nil"/>
            </w:tcBorders>
            <w:noWrap/>
            <w:vAlign w:val="bottom"/>
            <w:hideMark/>
          </w:tcPr>
          <w:p w14:paraId="53C2AA7E" w14:textId="36D1E130"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abdomen_width_standard</w:t>
            </w:r>
            <w:proofErr w:type="spellEnd"/>
          </w:p>
        </w:tc>
        <w:tc>
          <w:tcPr>
            <w:tcW w:w="1116" w:type="dxa"/>
            <w:tcBorders>
              <w:top w:val="nil"/>
              <w:left w:val="nil"/>
              <w:bottom w:val="nil"/>
              <w:right w:val="nil"/>
            </w:tcBorders>
            <w:noWrap/>
            <w:vAlign w:val="bottom"/>
            <w:hideMark/>
          </w:tcPr>
          <w:p w14:paraId="6E137D9C" w14:textId="4472C54C"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2</w:t>
            </w:r>
          </w:p>
        </w:tc>
        <w:tc>
          <w:tcPr>
            <w:tcW w:w="1116" w:type="dxa"/>
            <w:tcBorders>
              <w:top w:val="nil"/>
              <w:left w:val="nil"/>
              <w:bottom w:val="nil"/>
              <w:right w:val="nil"/>
            </w:tcBorders>
            <w:noWrap/>
            <w:vAlign w:val="bottom"/>
            <w:hideMark/>
          </w:tcPr>
          <w:p w14:paraId="7CC6C1B4" w14:textId="00F51E8A"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32</w:t>
            </w:r>
          </w:p>
        </w:tc>
        <w:tc>
          <w:tcPr>
            <w:tcW w:w="1116" w:type="dxa"/>
            <w:tcBorders>
              <w:top w:val="nil"/>
              <w:left w:val="nil"/>
              <w:bottom w:val="nil"/>
              <w:right w:val="nil"/>
            </w:tcBorders>
            <w:noWrap/>
            <w:vAlign w:val="bottom"/>
            <w:hideMark/>
          </w:tcPr>
          <w:p w14:paraId="7002164A" w14:textId="03BB1A8D"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52</w:t>
            </w:r>
          </w:p>
        </w:tc>
        <w:tc>
          <w:tcPr>
            <w:tcW w:w="1116" w:type="dxa"/>
            <w:tcBorders>
              <w:top w:val="nil"/>
              <w:left w:val="nil"/>
              <w:bottom w:val="nil"/>
              <w:right w:val="nil"/>
            </w:tcBorders>
            <w:noWrap/>
            <w:vAlign w:val="bottom"/>
            <w:hideMark/>
          </w:tcPr>
          <w:p w14:paraId="1B1E177C" w14:textId="745EB78A"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58</w:t>
            </w:r>
          </w:p>
        </w:tc>
      </w:tr>
      <w:tr w:rsidR="000C6E7C" w:rsidRPr="00012474" w14:paraId="5E9C4296" w14:textId="77777777" w:rsidTr="000C6E7C">
        <w:trPr>
          <w:trHeight w:val="290"/>
        </w:trPr>
        <w:tc>
          <w:tcPr>
            <w:tcW w:w="3335" w:type="dxa"/>
            <w:tcBorders>
              <w:top w:val="nil"/>
              <w:left w:val="nil"/>
              <w:bottom w:val="nil"/>
              <w:right w:val="nil"/>
            </w:tcBorders>
            <w:noWrap/>
            <w:vAlign w:val="bottom"/>
            <w:hideMark/>
          </w:tcPr>
          <w:p w14:paraId="70E9DFB9" w14:textId="475B3FC1"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lastRenderedPageBreak/>
              <w:t>rear_leg_length_standard</w:t>
            </w:r>
            <w:proofErr w:type="spellEnd"/>
          </w:p>
        </w:tc>
        <w:tc>
          <w:tcPr>
            <w:tcW w:w="1116" w:type="dxa"/>
            <w:tcBorders>
              <w:top w:val="nil"/>
              <w:left w:val="nil"/>
              <w:bottom w:val="nil"/>
              <w:right w:val="nil"/>
            </w:tcBorders>
            <w:noWrap/>
            <w:vAlign w:val="bottom"/>
            <w:hideMark/>
          </w:tcPr>
          <w:p w14:paraId="57389E83" w14:textId="0F1D08D6"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45</w:t>
            </w:r>
          </w:p>
        </w:tc>
        <w:tc>
          <w:tcPr>
            <w:tcW w:w="1116" w:type="dxa"/>
            <w:tcBorders>
              <w:top w:val="nil"/>
              <w:left w:val="nil"/>
              <w:bottom w:val="nil"/>
              <w:right w:val="nil"/>
            </w:tcBorders>
            <w:noWrap/>
            <w:vAlign w:val="bottom"/>
            <w:hideMark/>
          </w:tcPr>
          <w:p w14:paraId="3225ED6B" w14:textId="663E3883"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nil"/>
              <w:right w:val="nil"/>
            </w:tcBorders>
            <w:noWrap/>
            <w:vAlign w:val="bottom"/>
            <w:hideMark/>
          </w:tcPr>
          <w:p w14:paraId="7411F5F0" w14:textId="4812E0FA"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1</w:t>
            </w:r>
          </w:p>
        </w:tc>
        <w:tc>
          <w:tcPr>
            <w:tcW w:w="1116" w:type="dxa"/>
            <w:tcBorders>
              <w:top w:val="nil"/>
              <w:left w:val="nil"/>
              <w:bottom w:val="nil"/>
              <w:right w:val="nil"/>
            </w:tcBorders>
            <w:noWrap/>
            <w:vAlign w:val="bottom"/>
            <w:hideMark/>
          </w:tcPr>
          <w:p w14:paraId="7014F0BF" w14:textId="1890AB50"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1</w:t>
            </w:r>
          </w:p>
        </w:tc>
      </w:tr>
      <w:tr w:rsidR="000C6E7C" w:rsidRPr="00012474" w14:paraId="0B28AACF" w14:textId="77777777" w:rsidTr="000C6E7C">
        <w:trPr>
          <w:trHeight w:val="290"/>
        </w:trPr>
        <w:tc>
          <w:tcPr>
            <w:tcW w:w="3335" w:type="dxa"/>
            <w:tcBorders>
              <w:top w:val="nil"/>
              <w:left w:val="nil"/>
              <w:bottom w:val="single" w:sz="4" w:space="0" w:color="auto"/>
              <w:right w:val="nil"/>
            </w:tcBorders>
            <w:noWrap/>
            <w:vAlign w:val="bottom"/>
            <w:hideMark/>
          </w:tcPr>
          <w:p w14:paraId="2BB364D0" w14:textId="4CBAD406" w:rsidR="000C6E7C" w:rsidRPr="000C6E7C" w:rsidRDefault="000C6E7C" w:rsidP="000C6E7C">
            <w:pPr>
              <w:rPr>
                <w:rFonts w:eastAsia="Times New Roman"/>
                <w:color w:val="000000"/>
                <w:kern w:val="0"/>
                <w:sz w:val="24"/>
                <w:szCs w:val="24"/>
                <w14:ligatures w14:val="none"/>
              </w:rPr>
            </w:pPr>
            <w:proofErr w:type="spellStart"/>
            <w:r w:rsidRPr="000C6E7C">
              <w:rPr>
                <w:color w:val="000000"/>
                <w:sz w:val="24"/>
                <w:szCs w:val="24"/>
              </w:rPr>
              <w:t>rear_trochanter_length_standard</w:t>
            </w:r>
            <w:proofErr w:type="spellEnd"/>
          </w:p>
        </w:tc>
        <w:tc>
          <w:tcPr>
            <w:tcW w:w="1116" w:type="dxa"/>
            <w:tcBorders>
              <w:top w:val="nil"/>
              <w:left w:val="nil"/>
              <w:bottom w:val="single" w:sz="4" w:space="0" w:color="auto"/>
              <w:right w:val="nil"/>
            </w:tcBorders>
            <w:noWrap/>
            <w:vAlign w:val="bottom"/>
            <w:hideMark/>
          </w:tcPr>
          <w:p w14:paraId="1C2F3DC1" w14:textId="552DB504"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5</w:t>
            </w:r>
          </w:p>
        </w:tc>
        <w:tc>
          <w:tcPr>
            <w:tcW w:w="1116" w:type="dxa"/>
            <w:tcBorders>
              <w:top w:val="nil"/>
              <w:left w:val="nil"/>
              <w:bottom w:val="single" w:sz="4" w:space="0" w:color="auto"/>
              <w:right w:val="nil"/>
            </w:tcBorders>
            <w:noWrap/>
            <w:vAlign w:val="bottom"/>
            <w:hideMark/>
          </w:tcPr>
          <w:p w14:paraId="5B60E5CF" w14:textId="1BE0ECC5"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single" w:sz="4" w:space="0" w:color="auto"/>
              <w:right w:val="nil"/>
            </w:tcBorders>
            <w:noWrap/>
            <w:vAlign w:val="bottom"/>
            <w:hideMark/>
          </w:tcPr>
          <w:p w14:paraId="2F5D2817" w14:textId="456844E2"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7</w:t>
            </w:r>
          </w:p>
        </w:tc>
        <w:tc>
          <w:tcPr>
            <w:tcW w:w="1116" w:type="dxa"/>
            <w:tcBorders>
              <w:top w:val="nil"/>
              <w:left w:val="nil"/>
              <w:bottom w:val="single" w:sz="4" w:space="0" w:color="auto"/>
              <w:right w:val="nil"/>
            </w:tcBorders>
            <w:noWrap/>
            <w:vAlign w:val="bottom"/>
            <w:hideMark/>
          </w:tcPr>
          <w:p w14:paraId="23D7D7CB" w14:textId="1CD28BD7" w:rsidR="000C6E7C" w:rsidRPr="000C6E7C" w:rsidRDefault="000C6E7C" w:rsidP="0075023E">
            <w:pPr>
              <w:jc w:val="right"/>
              <w:rPr>
                <w:rFonts w:eastAsia="Times New Roman"/>
                <w:color w:val="000000"/>
                <w:kern w:val="0"/>
                <w:sz w:val="24"/>
                <w:szCs w:val="24"/>
                <w14:ligatures w14:val="none"/>
              </w:rPr>
            </w:pPr>
            <w:r w:rsidRPr="000C6E7C">
              <w:rPr>
                <w:color w:val="000000"/>
                <w:sz w:val="24"/>
                <w:szCs w:val="24"/>
              </w:rPr>
              <w:t>0.17</w:t>
            </w:r>
          </w:p>
        </w:tc>
      </w:tr>
    </w:tbl>
    <w:p w14:paraId="78822A04" w14:textId="77777777" w:rsidR="00126021" w:rsidRDefault="00126021" w:rsidP="00E34238">
      <w:pPr>
        <w:rPr>
          <w:sz w:val="24"/>
          <w:szCs w:val="24"/>
        </w:rPr>
      </w:pPr>
    </w:p>
    <w:p w14:paraId="4EAB1EFC" w14:textId="49E27F5B" w:rsidR="00BD10E1" w:rsidRDefault="00724236" w:rsidP="00E34238">
      <w:pPr>
        <w:rPr>
          <w:sz w:val="24"/>
          <w:szCs w:val="24"/>
        </w:rPr>
      </w:pPr>
      <w:r>
        <w:rPr>
          <w:sz w:val="24"/>
          <w:szCs w:val="24"/>
        </w:rPr>
        <w:tab/>
      </w:r>
      <w:del w:id="57" w:author="Perry, Kayla" w:date="2025-09-24T09:35:00Z" w16du:dateUtc="2025-09-24T13:35:00Z">
        <w:r w:rsidR="00827517" w:rsidDel="007A28C7">
          <w:rPr>
            <w:sz w:val="24"/>
            <w:szCs w:val="24"/>
          </w:rPr>
          <w:delText>While f</w:delText>
        </w:r>
        <w:r w:rsidR="00755A41" w:rsidDel="007A28C7">
          <w:rPr>
            <w:sz w:val="24"/>
            <w:szCs w:val="24"/>
          </w:rPr>
          <w:delText>unctional alpha-diversity</w:delText>
        </w:r>
        <w:r w:rsidR="00827517" w:rsidDel="007A28C7">
          <w:rPr>
            <w:sz w:val="24"/>
            <w:szCs w:val="24"/>
          </w:rPr>
          <w:delText xml:space="preserve"> was similar among forest management treatments and across years</w:delText>
        </w:r>
        <w:r w:rsidR="00C74E2F" w:rsidDel="007A28C7">
          <w:rPr>
            <w:sz w:val="24"/>
            <w:szCs w:val="24"/>
          </w:rPr>
          <w:delText>,</w:delText>
        </w:r>
        <w:r w:rsidR="00FF00FD" w:rsidDel="007A28C7">
          <w:rPr>
            <w:sz w:val="24"/>
            <w:szCs w:val="24"/>
          </w:rPr>
          <w:delText xml:space="preserve"> </w:delText>
        </w:r>
        <w:r w:rsidR="00991267" w:rsidDel="007A28C7">
          <w:rPr>
            <w:sz w:val="24"/>
            <w:szCs w:val="24"/>
          </w:rPr>
          <w:delText>k</w:delText>
        </w:r>
      </w:del>
      <w:commentRangeStart w:id="58"/>
      <w:ins w:id="59" w:author="Perry, Kayla" w:date="2025-09-24T09:35:00Z" w16du:dateUtc="2025-09-24T13:35:00Z">
        <w:r w:rsidR="007A28C7">
          <w:rPr>
            <w:sz w:val="24"/>
            <w:szCs w:val="24"/>
          </w:rPr>
          <w:t>K</w:t>
        </w:r>
      </w:ins>
      <w:r w:rsidR="00991267">
        <w:rPr>
          <w:sz w:val="24"/>
          <w:szCs w:val="24"/>
        </w:rPr>
        <w:t xml:space="preserve">ey </w:t>
      </w:r>
      <w:r w:rsidR="00B7764E">
        <w:rPr>
          <w:sz w:val="24"/>
          <w:szCs w:val="24"/>
        </w:rPr>
        <w:t xml:space="preserve">PC </w:t>
      </w:r>
      <w:r w:rsidR="00991267">
        <w:rPr>
          <w:sz w:val="24"/>
          <w:szCs w:val="24"/>
        </w:rPr>
        <w:t xml:space="preserve">axes of morphological </w:t>
      </w:r>
      <w:r w:rsidR="00B7764E">
        <w:rPr>
          <w:sz w:val="24"/>
          <w:szCs w:val="24"/>
        </w:rPr>
        <w:t>trait</w:t>
      </w:r>
      <w:commentRangeEnd w:id="58"/>
      <w:r w:rsidR="006E1BD4">
        <w:rPr>
          <w:rStyle w:val="CommentReference"/>
        </w:rPr>
        <w:commentReference w:id="58"/>
      </w:r>
      <w:r w:rsidR="00B7764E">
        <w:rPr>
          <w:sz w:val="24"/>
          <w:szCs w:val="24"/>
        </w:rPr>
        <w:t xml:space="preserve">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A1373A">
        <w:rPr>
          <w:sz w:val="24"/>
          <w:szCs w:val="24"/>
        </w:rPr>
        <w:t xml:space="preserve"> (Tables 4-5)</w:t>
      </w:r>
      <w:ins w:id="60" w:author="Perry, Kayla" w:date="2025-09-24T09:35:00Z" w16du:dateUtc="2025-09-24T13:35:00Z">
        <w:r w:rsidR="007A28C7">
          <w:rPr>
            <w:sz w:val="24"/>
            <w:szCs w:val="24"/>
          </w:rPr>
          <w:t>, but functional alpha-diversity was similar among forest management treatments and across years</w:t>
        </w:r>
      </w:ins>
      <w:r w:rsidR="00372BFE">
        <w:rPr>
          <w:sz w:val="24"/>
          <w:szCs w:val="24"/>
        </w:rPr>
        <w:t>.</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w:t>
      </w:r>
      <w:proofErr w:type="gramStart"/>
      <w:r w:rsidR="00B1201C">
        <w:rPr>
          <w:sz w:val="24"/>
          <w:szCs w:val="24"/>
        </w:rPr>
        <w:t>Thus</w:t>
      </w:r>
      <w:proofErr w:type="gramEnd"/>
      <w:r w:rsidR="00B1201C">
        <w:rPr>
          <w:sz w:val="24"/>
          <w:szCs w:val="24"/>
        </w:rPr>
        <w:t xml:space="preserve"> species caught in salvaged plots tended to have a trait syndrome associated with </w:t>
      </w:r>
      <w:r w:rsidR="004D2996">
        <w:rPr>
          <w:sz w:val="24"/>
          <w:szCs w:val="24"/>
        </w:rPr>
        <w:t xml:space="preserve">longer rear trochanters, wider </w:t>
      </w:r>
      <w:proofErr w:type="spellStart"/>
      <w:r w:rsidR="004D2996">
        <w:rPr>
          <w:sz w:val="24"/>
          <w:szCs w:val="24"/>
        </w:rPr>
        <w:t>pronota</w:t>
      </w:r>
      <w:proofErr w:type="spellEnd"/>
      <w:r w:rsidR="004D2996">
        <w:rPr>
          <w:sz w:val="24"/>
          <w:szCs w:val="24"/>
        </w:rPr>
        <w:t>,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the main contributor to this pattern</w:t>
      </w:r>
      <w:r w:rsidR="00A61883">
        <w:rPr>
          <w:sz w:val="24"/>
          <w:szCs w:val="24"/>
        </w:rPr>
        <w:t xml:space="preserve">, with species abundant in salvaged plots having </w:t>
      </w:r>
      <w:r w:rsidR="00F24DBB">
        <w:rPr>
          <w:sz w:val="24"/>
          <w:szCs w:val="24"/>
        </w:rPr>
        <w:t xml:space="preserve">proportionally </w:t>
      </w:r>
      <w:r w:rsidR="00A61883">
        <w:rPr>
          <w:sz w:val="24"/>
          <w:szCs w:val="24"/>
        </w:rPr>
        <w:t>longer rear trochanters</w:t>
      </w:r>
      <w:r w:rsidR="00A252A1">
        <w:rPr>
          <w:sz w:val="24"/>
          <w:szCs w:val="24"/>
        </w:rPr>
        <w:t xml:space="preserve"> (</w:t>
      </w:r>
      <w:r w:rsidR="00BD7E99">
        <w:rPr>
          <w:sz w:val="24"/>
          <w:szCs w:val="24"/>
        </w:rPr>
        <w:t xml:space="preserve">Fig. </w:t>
      </w:r>
      <w:r w:rsidR="004400FC">
        <w:rPr>
          <w:sz w:val="24"/>
          <w:szCs w:val="24"/>
        </w:rPr>
        <w:t>5</w:t>
      </w:r>
      <w:r w:rsidR="00C658E0">
        <w:rPr>
          <w:sz w:val="24"/>
          <w:szCs w:val="24"/>
        </w:rPr>
        <w:t>D</w:t>
      </w:r>
      <w:r w:rsidR="00BD7E99">
        <w:rPr>
          <w:sz w:val="24"/>
          <w:szCs w:val="24"/>
        </w:rPr>
        <w:t>)</w:t>
      </w:r>
      <w:r w:rsidR="00A21554">
        <w:rPr>
          <w:sz w:val="24"/>
          <w:szCs w:val="24"/>
        </w:rPr>
        <w:t xml:space="preserve">.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ins w:id="61" w:author="Perry, Kayla" w:date="2025-09-24T10:16:00Z" w16du:dateUtc="2025-09-24T14:16:00Z">
        <w:r w:rsidR="0015712A">
          <w:rPr>
            <w:sz w:val="24"/>
            <w:szCs w:val="24"/>
          </w:rPr>
          <w:t xml:space="preserve"> or forest</w:t>
        </w:r>
      </w:ins>
      <w:r w:rsidR="00D61F48">
        <w:rPr>
          <w:sz w:val="24"/>
          <w:szCs w:val="24"/>
        </w:rPr>
        <w:t xml:space="preserve"> plots</w:t>
      </w:r>
      <w:del w:id="62" w:author="Perry, Kayla" w:date="2025-09-24T10:16:00Z" w16du:dateUtc="2025-09-24T14:16:00Z">
        <w:r w:rsidR="003E44E9" w:rsidDel="0015712A">
          <w:rPr>
            <w:sz w:val="24"/>
            <w:szCs w:val="24"/>
          </w:rPr>
          <w:delText xml:space="preserve"> or </w:delText>
        </w:r>
        <w:r w:rsidR="00BD5460" w:rsidDel="0015712A">
          <w:rPr>
            <w:sz w:val="24"/>
            <w:szCs w:val="24"/>
          </w:rPr>
          <w:delText>forest controls</w:delText>
        </w:r>
      </w:del>
      <w:r w:rsidR="00BE73DC">
        <w:rPr>
          <w:sz w:val="24"/>
          <w:szCs w:val="24"/>
        </w:rPr>
        <w:t xml:space="preserve">. </w:t>
      </w:r>
      <w:r w:rsidR="00222966">
        <w:rPr>
          <w:sz w:val="24"/>
          <w:szCs w:val="24"/>
        </w:rPr>
        <w:t>Thus,</w:t>
      </w:r>
      <w:r w:rsidR="00BE73DC">
        <w:rPr>
          <w:sz w:val="24"/>
          <w:szCs w:val="24"/>
        </w:rPr>
        <w:t xml:space="preserve"> salvaged plots had </w:t>
      </w:r>
      <w:r w:rsidR="00687F00">
        <w:rPr>
          <w:sz w:val="24"/>
          <w:szCs w:val="24"/>
        </w:rPr>
        <w:t xml:space="preserve">a high abundance of species </w:t>
      </w:r>
      <w:r w:rsidR="00A11F07">
        <w:rPr>
          <w:sz w:val="24"/>
          <w:szCs w:val="24"/>
        </w:rPr>
        <w:t>with a trait syndrome associated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 xml:space="preserve">Supporting this </w:t>
      </w:r>
      <w:ins w:id="63" w:author="Perry, Kayla" w:date="2025-09-24T10:17:00Z" w16du:dateUtc="2025-09-24T14:17:00Z">
        <w:r w:rsidR="0015712A">
          <w:rPr>
            <w:sz w:val="24"/>
            <w:szCs w:val="24"/>
          </w:rPr>
          <w:t>pattern</w:t>
        </w:r>
      </w:ins>
      <w:del w:id="64" w:author="Perry, Kayla" w:date="2025-09-24T10:17:00Z" w16du:dateUtc="2025-09-24T14:17:00Z">
        <w:r w:rsidR="00750245" w:rsidDel="006D0E99">
          <w:rPr>
            <w:sz w:val="24"/>
            <w:szCs w:val="24"/>
          </w:rPr>
          <w:delText>trend</w:delText>
        </w:r>
      </w:del>
      <w:r w:rsidR="00750245">
        <w:rPr>
          <w:sz w:val="24"/>
          <w:szCs w:val="24"/>
        </w:rPr>
        <w:t xml:space="preserve">, we found that </w:t>
      </w:r>
      <w:r w:rsidR="00B314F7">
        <w:rPr>
          <w:sz w:val="24"/>
          <w:szCs w:val="24"/>
        </w:rPr>
        <w:t>mean body length</w:t>
      </w:r>
      <w:r w:rsidR="00E5635D">
        <w:rPr>
          <w:sz w:val="24"/>
          <w:szCs w:val="24"/>
        </w:rPr>
        <w:t xml:space="preserve"> was </w:t>
      </w:r>
      <w:r w:rsidR="0083645C">
        <w:rPr>
          <w:sz w:val="24"/>
          <w:szCs w:val="24"/>
        </w:rPr>
        <w:t>lowest for beetles caught in salvaged plots</w:t>
      </w:r>
      <w:r w:rsidR="00D03DF9">
        <w:rPr>
          <w:sz w:val="24"/>
          <w:szCs w:val="24"/>
        </w:rPr>
        <w:t>, with windthrow intermediate</w:t>
      </w:r>
      <w:r w:rsidR="006947AA">
        <w:rPr>
          <w:sz w:val="24"/>
          <w:szCs w:val="24"/>
        </w:rPr>
        <w:t xml:space="preserve"> (Fig. 5A)</w:t>
      </w:r>
      <w:r w:rsidR="00D03DF9">
        <w:rPr>
          <w:sz w:val="24"/>
          <w:szCs w:val="24"/>
        </w:rPr>
        <w:t>.</w:t>
      </w:r>
      <w:r w:rsidR="00363732">
        <w:rPr>
          <w:sz w:val="24"/>
          <w:szCs w:val="24"/>
        </w:rPr>
        <w:t xml:space="preserve"> </w:t>
      </w:r>
      <w:commentRangeStart w:id="65"/>
      <w:commentRangeStart w:id="66"/>
      <w:r w:rsidR="00AD51BF">
        <w:rPr>
          <w:sz w:val="24"/>
          <w:szCs w:val="24"/>
        </w:rPr>
        <w:t xml:space="preserve">The </w:t>
      </w:r>
      <w:r w:rsidR="00E12BA6">
        <w:rPr>
          <w:sz w:val="24"/>
          <w:szCs w:val="24"/>
        </w:rPr>
        <w:t xml:space="preserve">eye length as a fraction of body length was greatest for beetles caught in </w:t>
      </w:r>
      <w:r w:rsidR="00BA17F5">
        <w:rPr>
          <w:sz w:val="24"/>
          <w:szCs w:val="24"/>
        </w:rPr>
        <w:t>salvaged plots</w:t>
      </w:r>
      <w:r w:rsidR="006947AA">
        <w:rPr>
          <w:sz w:val="24"/>
          <w:szCs w:val="24"/>
        </w:rPr>
        <w:t xml:space="preserve"> (Fig. 5C)</w:t>
      </w:r>
      <w:r w:rsidR="00BA17F5">
        <w:rPr>
          <w:sz w:val="24"/>
          <w:szCs w:val="24"/>
        </w:rPr>
        <w:t>.</w:t>
      </w:r>
      <w:r w:rsidR="0063560D">
        <w:rPr>
          <w:sz w:val="24"/>
          <w:szCs w:val="24"/>
        </w:rPr>
        <w:t xml:space="preserve"> </w:t>
      </w:r>
      <w:r w:rsidR="00AA7328">
        <w:rPr>
          <w:sz w:val="24"/>
          <w:szCs w:val="24"/>
        </w:rPr>
        <w:t xml:space="preserve">Finally, salvaged plots had </w:t>
      </w:r>
      <w:r w:rsidR="0018114D">
        <w:rPr>
          <w:sz w:val="24"/>
          <w:szCs w:val="24"/>
        </w:rPr>
        <w:t xml:space="preserve">a lower CWM of </w:t>
      </w:r>
      <w:r w:rsidR="00D17E1A">
        <w:rPr>
          <w:sz w:val="24"/>
          <w:szCs w:val="24"/>
        </w:rPr>
        <w:t>PC3 t</w:t>
      </w:r>
      <w:r w:rsidR="0018114D">
        <w:rPr>
          <w:sz w:val="24"/>
          <w:szCs w:val="24"/>
        </w:rPr>
        <w:t xml:space="preserve">han forest </w:t>
      </w:r>
      <w:ins w:id="67" w:author="Perry, Kayla" w:date="2025-09-24T10:18:00Z" w16du:dateUtc="2025-09-24T14:18:00Z">
        <w:r w:rsidR="007E7DB5">
          <w:rPr>
            <w:sz w:val="24"/>
            <w:szCs w:val="24"/>
          </w:rPr>
          <w:t>plots</w:t>
        </w:r>
      </w:ins>
      <w:del w:id="68" w:author="Perry, Kayla" w:date="2025-09-24T10:18:00Z" w16du:dateUtc="2025-09-24T14:18:00Z">
        <w:r w:rsidR="0018114D" w:rsidDel="007E7DB5">
          <w:rPr>
            <w:sz w:val="24"/>
            <w:szCs w:val="24"/>
          </w:rPr>
          <w:delText>controls</w:delText>
        </w:r>
      </w:del>
      <w:r w:rsidR="0018114D">
        <w:rPr>
          <w:sz w:val="24"/>
          <w:szCs w:val="24"/>
        </w:rPr>
        <w:t xml:space="preserve">, indicating </w:t>
      </w:r>
      <w:r w:rsidR="00AB4F23">
        <w:rPr>
          <w:sz w:val="24"/>
          <w:szCs w:val="24"/>
        </w:rPr>
        <w:t xml:space="preserve">beetle species </w:t>
      </w:r>
      <w:r w:rsidR="00715778">
        <w:rPr>
          <w:sz w:val="24"/>
          <w:szCs w:val="24"/>
        </w:rPr>
        <w:t xml:space="preserve">with </w:t>
      </w:r>
      <w:r w:rsidR="00AB4F23">
        <w:rPr>
          <w:sz w:val="24"/>
          <w:szCs w:val="24"/>
        </w:rPr>
        <w:t>more elongated eyes</w:t>
      </w:r>
      <w:commentRangeEnd w:id="65"/>
      <w:r w:rsidR="00C00E82">
        <w:rPr>
          <w:rStyle w:val="CommentReference"/>
        </w:rPr>
        <w:commentReference w:id="65"/>
      </w:r>
      <w:commentRangeEnd w:id="66"/>
      <w:r w:rsidR="00DF1046">
        <w:rPr>
          <w:rStyle w:val="CommentReference"/>
        </w:rPr>
        <w:commentReference w:id="66"/>
      </w:r>
      <w:r w:rsidR="00715778">
        <w:rPr>
          <w:sz w:val="24"/>
          <w:szCs w:val="24"/>
        </w:rPr>
        <w:t xml:space="preserve"> </w:t>
      </w:r>
      <w:r w:rsidR="00A2442A">
        <w:rPr>
          <w:sz w:val="24"/>
          <w:szCs w:val="24"/>
        </w:rPr>
        <w:t xml:space="preserve">(i.e., </w:t>
      </w:r>
      <w:r w:rsidR="00AB4F23">
        <w:rPr>
          <w:sz w:val="24"/>
          <w:szCs w:val="24"/>
        </w:rPr>
        <w:t>lower</w:t>
      </w:r>
      <w:r w:rsidR="00A2442A">
        <w:rPr>
          <w:sz w:val="24"/>
          <w:szCs w:val="24"/>
        </w:rPr>
        <w:t xml:space="preserve"> </w:t>
      </w:r>
      <w:r w:rsidR="00FC1F9A">
        <w:rPr>
          <w:sz w:val="24"/>
          <w:szCs w:val="24"/>
        </w:rPr>
        <w:t>[</w:t>
      </w:r>
      <w:r w:rsidR="00A2442A">
        <w:rPr>
          <w:sz w:val="24"/>
          <w:szCs w:val="24"/>
        </w:rPr>
        <w:t>eye protrusion / eye length</w:t>
      </w:r>
      <w:r w:rsidR="00FC1F9A">
        <w:rPr>
          <w:sz w:val="24"/>
          <w:szCs w:val="24"/>
        </w:rPr>
        <w:t>]</w:t>
      </w:r>
      <w:r w:rsidR="00A2442A">
        <w:rPr>
          <w:sz w:val="24"/>
          <w:szCs w:val="24"/>
        </w:rPr>
        <w:t xml:space="preserve"> ratio) and wider abdomens</w:t>
      </w:r>
      <w:r w:rsidR="003D710A">
        <w:rPr>
          <w:sz w:val="24"/>
          <w:szCs w:val="24"/>
        </w:rPr>
        <w:t>.</w:t>
      </w:r>
      <w:r w:rsidR="00731A2B">
        <w:rPr>
          <w:sz w:val="24"/>
          <w:szCs w:val="24"/>
        </w:rPr>
        <w:t xml:space="preserve"> </w:t>
      </w:r>
      <w:r w:rsidR="002A5E8B">
        <w:rPr>
          <w:sz w:val="24"/>
          <w:szCs w:val="24"/>
        </w:rPr>
        <w:t>Eye</w:t>
      </w:r>
      <w:r w:rsidR="00E43D91">
        <w:rPr>
          <w:sz w:val="24"/>
          <w:szCs w:val="24"/>
        </w:rPr>
        <w:t xml:space="preserve"> shape was the primary driver of this pattern, rather than </w:t>
      </w:r>
      <w:r w:rsidR="002C35C4">
        <w:rPr>
          <w:sz w:val="24"/>
          <w:szCs w:val="24"/>
        </w:rPr>
        <w:t>abdomen width</w:t>
      </w:r>
      <w:r w:rsidR="003426AF">
        <w:rPr>
          <w:sz w:val="24"/>
          <w:szCs w:val="24"/>
        </w:rPr>
        <w:t xml:space="preserve"> </w:t>
      </w:r>
      <w:r w:rsidR="007A2C70">
        <w:rPr>
          <w:sz w:val="24"/>
          <w:szCs w:val="24"/>
        </w:rPr>
        <w:t>(</w:t>
      </w:r>
      <w:r w:rsidR="0022164F">
        <w:rPr>
          <w:sz w:val="24"/>
          <w:szCs w:val="24"/>
        </w:rPr>
        <w:t>Table 4</w:t>
      </w:r>
      <w:r w:rsidR="007A2C70">
        <w:rPr>
          <w:sz w:val="24"/>
          <w:szCs w:val="24"/>
        </w:rPr>
        <w:t>)</w:t>
      </w:r>
      <w:r w:rsidR="002C35C4">
        <w:rPr>
          <w:sz w:val="24"/>
          <w:szCs w:val="24"/>
        </w:rPr>
        <w:t>.</w:t>
      </w:r>
    </w:p>
    <w:p w14:paraId="72E64BC7" w14:textId="77777777" w:rsidR="007C1E70" w:rsidRDefault="007C1E70" w:rsidP="00E34238">
      <w:pPr>
        <w:rPr>
          <w:sz w:val="24"/>
          <w:szCs w:val="24"/>
        </w:rPr>
      </w:pPr>
    </w:p>
    <w:p w14:paraId="29A617B7" w14:textId="42D97E43" w:rsidR="00BD2EEC" w:rsidRDefault="00FD7483" w:rsidP="00F34DE3">
      <w:pPr>
        <w:rPr>
          <w:sz w:val="24"/>
          <w:szCs w:val="24"/>
        </w:rPr>
      </w:pPr>
      <w:r>
        <w:rPr>
          <w:sz w:val="24"/>
          <w:szCs w:val="24"/>
        </w:rPr>
        <w:tab/>
      </w:r>
      <w:r w:rsidR="00886CAF">
        <w:rPr>
          <w:sz w:val="24"/>
          <w:szCs w:val="24"/>
        </w:rPr>
        <w:t xml:space="preserve">Two CWM traits showed significant patterns of </w:t>
      </w:r>
      <w:proofErr w:type="gramStart"/>
      <w:r w:rsidR="00886CAF">
        <w:rPr>
          <w:sz w:val="24"/>
          <w:szCs w:val="24"/>
        </w:rPr>
        <w:t>change between</w:t>
      </w:r>
      <w:proofErr w:type="gramEnd"/>
      <w:r w:rsidR="00886CAF">
        <w:rPr>
          <w:sz w:val="24"/>
          <w:szCs w:val="24"/>
        </w:rPr>
        <w:t xml:space="preserve"> years</w:t>
      </w:r>
      <w:r w:rsidR="00BA6961">
        <w:rPr>
          <w:sz w:val="24"/>
          <w:szCs w:val="24"/>
        </w:rPr>
        <w:t xml:space="preserve">. </w:t>
      </w:r>
      <w:r w:rsidR="00FC1F9A">
        <w:rPr>
          <w:sz w:val="24"/>
          <w:szCs w:val="24"/>
        </w:rPr>
        <w:t xml:space="preserve">The </w:t>
      </w:r>
      <w:r w:rsidR="00F0305B">
        <w:rPr>
          <w:sz w:val="24"/>
          <w:szCs w:val="24"/>
        </w:rPr>
        <w:t xml:space="preserve">CWM </w:t>
      </w:r>
      <w:r w:rsidR="00FC1F9A">
        <w:rPr>
          <w:sz w:val="24"/>
          <w:szCs w:val="24"/>
        </w:rPr>
        <w:t xml:space="preserve">[antenna length / rear leg length] ratio </w:t>
      </w:r>
      <w:r w:rsidR="00F0305B">
        <w:rPr>
          <w:sz w:val="24"/>
          <w:szCs w:val="24"/>
        </w:rPr>
        <w:t>decreased from 2015 to 2022</w:t>
      </w:r>
      <w:r w:rsidR="00B76ED3">
        <w:rPr>
          <w:sz w:val="24"/>
          <w:szCs w:val="24"/>
        </w:rPr>
        <w:t xml:space="preserve">, indicating that species with </w:t>
      </w:r>
      <w:r w:rsidR="007B1CC7">
        <w:rPr>
          <w:sz w:val="24"/>
          <w:szCs w:val="24"/>
        </w:rPr>
        <w:t xml:space="preserve">long antenna relative to their </w:t>
      </w:r>
      <w:r w:rsidR="00DB4B8F">
        <w:rPr>
          <w:sz w:val="24"/>
          <w:szCs w:val="24"/>
        </w:rPr>
        <w:t xml:space="preserve">rear </w:t>
      </w:r>
      <w:r w:rsidR="007B1CC7">
        <w:rPr>
          <w:sz w:val="24"/>
          <w:szCs w:val="24"/>
        </w:rPr>
        <w:t xml:space="preserve">legs </w:t>
      </w:r>
      <w:r w:rsidR="00DB4B8F">
        <w:rPr>
          <w:sz w:val="24"/>
          <w:szCs w:val="24"/>
        </w:rPr>
        <w:t>were more common in 2015 than in 2022.</w:t>
      </w:r>
      <w:del w:id="69" w:author="Perry, Kayla" w:date="2025-09-24T10:53:00Z" w16du:dateUtc="2025-09-24T14:53:00Z">
        <w:r w:rsidR="007106A2" w:rsidDel="00037646">
          <w:rPr>
            <w:sz w:val="24"/>
            <w:szCs w:val="24"/>
          </w:rPr>
          <w:delText xml:space="preserve"> </w:delText>
        </w:r>
        <w:r w:rsidR="00FD6DF9" w:rsidDel="00037646">
          <w:rPr>
            <w:sz w:val="24"/>
            <w:szCs w:val="24"/>
          </w:rPr>
          <w:delText xml:space="preserve">This is consistent with a </w:delText>
        </w:r>
        <w:r w:rsidR="00C92D04" w:rsidDel="00037646">
          <w:rPr>
            <w:sz w:val="24"/>
            <w:szCs w:val="24"/>
          </w:rPr>
          <w:delText>marginally significant</w:delText>
        </w:r>
        <w:r w:rsidR="00FD6DF9" w:rsidDel="00037646">
          <w:rPr>
            <w:sz w:val="24"/>
            <w:szCs w:val="24"/>
          </w:rPr>
          <w:delText xml:space="preserve"> trend of</w:delText>
        </w:r>
        <w:commentRangeStart w:id="70"/>
        <w:r w:rsidR="00FD6DF9" w:rsidDel="00037646">
          <w:rPr>
            <w:sz w:val="24"/>
            <w:szCs w:val="24"/>
          </w:rPr>
          <w:delText xml:space="preserve"> decreased </w:delText>
        </w:r>
        <w:r w:rsidR="00B22327" w:rsidDel="00037646">
          <w:rPr>
            <w:sz w:val="24"/>
            <w:szCs w:val="24"/>
          </w:rPr>
          <w:delText>CWM antenna length in 2022</w:delText>
        </w:r>
        <w:commentRangeEnd w:id="70"/>
        <w:r w:rsidR="007E7A05" w:rsidDel="00037646">
          <w:rPr>
            <w:rStyle w:val="CommentReference"/>
          </w:rPr>
          <w:commentReference w:id="70"/>
        </w:r>
        <w:r w:rsidR="00146D6F" w:rsidDel="00037646">
          <w:rPr>
            <w:sz w:val="24"/>
            <w:szCs w:val="24"/>
          </w:rPr>
          <w:delText>, especially in salvaged plots</w:delText>
        </w:r>
      </w:del>
      <w:r w:rsidR="00146D6F">
        <w:rPr>
          <w:sz w:val="24"/>
          <w:szCs w:val="24"/>
        </w:rPr>
        <w:t xml:space="preserve"> (Fig. 5E</w:t>
      </w:r>
      <w:r w:rsidR="00A1373A">
        <w:rPr>
          <w:sz w:val="24"/>
          <w:szCs w:val="24"/>
        </w:rPr>
        <w:t>, Table 4</w:t>
      </w:r>
      <w:r w:rsidR="00146D6F">
        <w:rPr>
          <w:sz w:val="24"/>
          <w:szCs w:val="24"/>
        </w:rPr>
        <w:t>).</w:t>
      </w:r>
      <w:r w:rsidR="002F2243">
        <w:rPr>
          <w:sz w:val="24"/>
          <w:szCs w:val="24"/>
        </w:rPr>
        <w:t xml:space="preserve"> </w:t>
      </w:r>
      <w:r w:rsidR="004F7791">
        <w:rPr>
          <w:sz w:val="24"/>
          <w:szCs w:val="24"/>
        </w:rPr>
        <w:t xml:space="preserve">Finally, </w:t>
      </w:r>
      <w:r w:rsidR="0039516C">
        <w:rPr>
          <w:sz w:val="24"/>
          <w:szCs w:val="24"/>
        </w:rPr>
        <w:t xml:space="preserve">the CWM flight capability of ground beetles showed a significant interaction between treatment and year. </w:t>
      </w:r>
      <w:r w:rsidR="002130D5">
        <w:rPr>
          <w:sz w:val="24"/>
          <w:szCs w:val="24"/>
        </w:rPr>
        <w:t xml:space="preserve">Species capable of flight </w:t>
      </w:r>
      <w:r w:rsidR="00944F05">
        <w:rPr>
          <w:sz w:val="24"/>
          <w:szCs w:val="24"/>
        </w:rPr>
        <w:t>were more common in salvaged plots than windthrow or undisturbed forest in 2015, but this pattern</w:t>
      </w:r>
      <w:r w:rsidR="008137A4">
        <w:rPr>
          <w:sz w:val="24"/>
          <w:szCs w:val="24"/>
        </w:rPr>
        <w:t xml:space="preserve"> largely disappeared by 2022</w:t>
      </w:r>
      <w:r w:rsidR="00EB3CEE">
        <w:rPr>
          <w:sz w:val="24"/>
          <w:szCs w:val="24"/>
        </w:rPr>
        <w:t xml:space="preserve"> (</w:t>
      </w:r>
      <w:r w:rsidR="002F2243">
        <w:rPr>
          <w:sz w:val="24"/>
          <w:szCs w:val="24"/>
        </w:rPr>
        <w:t xml:space="preserve">Fig. 5B, </w:t>
      </w:r>
      <w:r w:rsidR="00EB3CEE">
        <w:rPr>
          <w:sz w:val="24"/>
          <w:szCs w:val="24"/>
        </w:rPr>
        <w:t>Tables 4-5)</w:t>
      </w:r>
      <w:r w:rsidR="008137A4">
        <w:rPr>
          <w:sz w:val="24"/>
          <w:szCs w:val="24"/>
        </w:rPr>
        <w:t>.</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0AAEB128" w:rsidR="00464BF1" w:rsidRDefault="00F766E5" w:rsidP="00F34DE3">
      <w:pPr>
        <w:rPr>
          <w:sz w:val="24"/>
          <w:szCs w:val="24"/>
        </w:rPr>
      </w:pPr>
      <w:r w:rsidRPr="00F766E5">
        <w:rPr>
          <w:noProof/>
          <w:sz w:val="24"/>
          <w:szCs w:val="24"/>
        </w:rPr>
        <w:lastRenderedPageBreak/>
        <w:drawing>
          <wp:inline distT="0" distB="0" distL="0" distR="0" wp14:anchorId="6ACF0FF0" wp14:editId="072A6EBA">
            <wp:extent cx="5943600" cy="4634230"/>
            <wp:effectExtent l="0" t="0" r="0" b="0"/>
            <wp:docPr id="155464508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645086"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943600" cy="4634230"/>
                    </a:xfrm>
                    <a:prstGeom prst="rect">
                      <a:avLst/>
                    </a:prstGeom>
                  </pic:spPr>
                </pic:pic>
              </a:graphicData>
            </a:graphic>
          </wp:inline>
        </w:drawing>
      </w:r>
    </w:p>
    <w:p w14:paraId="45860A5A" w14:textId="77777777" w:rsidR="00B42230" w:rsidRDefault="00B42230" w:rsidP="00F34DE3">
      <w:pPr>
        <w:rPr>
          <w:sz w:val="24"/>
          <w:szCs w:val="24"/>
        </w:rPr>
      </w:pPr>
    </w:p>
    <w:p w14:paraId="071B4826" w14:textId="7E42F742" w:rsidR="00E65376" w:rsidRDefault="00464BF1" w:rsidP="00F34DE3">
      <w:pPr>
        <w:rPr>
          <w:sz w:val="24"/>
          <w:szCs w:val="24"/>
        </w:rPr>
      </w:pPr>
      <w:commentRangeStart w:id="71"/>
      <w:commentRangeStart w:id="72"/>
      <w:commentRangeStart w:id="73"/>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commentRangeEnd w:id="71"/>
      <w:r w:rsidR="00C84BCB">
        <w:rPr>
          <w:rStyle w:val="CommentReference"/>
        </w:rPr>
        <w:commentReference w:id="71"/>
      </w:r>
      <w:commentRangeEnd w:id="72"/>
      <w:r w:rsidR="00C0356C">
        <w:rPr>
          <w:rStyle w:val="CommentReference"/>
        </w:rPr>
        <w:commentReference w:id="72"/>
      </w:r>
      <w:commentRangeEnd w:id="73"/>
      <w:r w:rsidR="00CD30E6">
        <w:rPr>
          <w:rStyle w:val="CommentReference"/>
        </w:rPr>
        <w:commentReference w:id="73"/>
      </w:r>
      <w:r w:rsidR="00BD50B5">
        <w:rPr>
          <w:sz w:val="24"/>
          <w:szCs w:val="24"/>
        </w:rPr>
        <w:t xml:space="preserve">Community-weighted mean </w:t>
      </w:r>
      <w:r w:rsidR="00E65376">
        <w:rPr>
          <w:sz w:val="24"/>
          <w:szCs w:val="24"/>
        </w:rPr>
        <w:t>traits of ground beetles collected in windthrow, salvaged, and undisturbed forest plots in 2015 and 2022</w:t>
      </w:r>
      <w:r w:rsidR="00FE4D0D">
        <w:rPr>
          <w:sz w:val="24"/>
          <w:szCs w:val="24"/>
        </w:rPr>
        <w:t xml:space="preserve">.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A) Body length, measured as the sum of head length, pronotum length, and elytron length</w:t>
      </w:r>
      <w:r w:rsidR="009B6D1C">
        <w:rPr>
          <w:sz w:val="24"/>
          <w:szCs w:val="24"/>
        </w:rPr>
        <w:t xml:space="preserve">. (B) </w:t>
      </w:r>
      <w:commentRangeStart w:id="74"/>
      <w:r w:rsidR="00CF2D33">
        <w:rPr>
          <w:sz w:val="24"/>
          <w:szCs w:val="24"/>
        </w:rPr>
        <w:t xml:space="preserve">Proportion of individual </w:t>
      </w:r>
      <w:commentRangeEnd w:id="74"/>
      <w:r w:rsidR="00CD30E6">
        <w:rPr>
          <w:rStyle w:val="CommentReference"/>
        </w:rPr>
        <w:commentReference w:id="74"/>
      </w:r>
      <w:r w:rsidR="00CF2D33">
        <w:rPr>
          <w:sz w:val="24"/>
          <w:szCs w:val="24"/>
        </w:rPr>
        <w:t>ground beetles caught which are flight capable</w:t>
      </w:r>
      <w:r w:rsidR="00AE45EE">
        <w:rPr>
          <w:sz w:val="24"/>
          <w:szCs w:val="24"/>
        </w:rPr>
        <w:t>, as indicated in the literature. (C) Eye length (</w:t>
      </w:r>
      <w:r w:rsidR="001F204D">
        <w:rPr>
          <w:sz w:val="24"/>
          <w:szCs w:val="24"/>
        </w:rPr>
        <w:t xml:space="preserve">posterior to anterior edge) </w:t>
      </w:r>
      <w:r w:rsidR="00794001">
        <w:rPr>
          <w:sz w:val="24"/>
          <w:szCs w:val="24"/>
        </w:rPr>
        <w:t>standardized to body length</w:t>
      </w:r>
      <w:r w:rsidR="001F204D">
        <w:rPr>
          <w:sz w:val="24"/>
          <w:szCs w:val="24"/>
        </w:rPr>
        <w:t>. (D) Meta-trochanter length</w:t>
      </w:r>
      <w:r w:rsidR="00794001">
        <w:rPr>
          <w:sz w:val="24"/>
          <w:szCs w:val="24"/>
        </w:rPr>
        <w:t xml:space="preserve"> standardized to body length. (E) Antenna length standardized to body length. (F) </w:t>
      </w:r>
      <w:commentRangeStart w:id="75"/>
      <w:r w:rsidR="006638E1">
        <w:rPr>
          <w:sz w:val="24"/>
          <w:szCs w:val="24"/>
        </w:rPr>
        <w:t>Mean water affinity</w:t>
      </w:r>
      <w:commentRangeEnd w:id="75"/>
      <w:r w:rsidR="0090719B">
        <w:rPr>
          <w:rStyle w:val="CommentReference"/>
        </w:rPr>
        <w:commentReference w:id="75"/>
      </w:r>
      <w:r w:rsidR="006638E1">
        <w:rPr>
          <w:sz w:val="24"/>
          <w:szCs w:val="24"/>
        </w:rPr>
        <w:t xml:space="preserve">, as indicated by the </w:t>
      </w:r>
      <w:r w:rsidR="006122E2">
        <w:rPr>
          <w:sz w:val="24"/>
          <w:szCs w:val="24"/>
        </w:rPr>
        <w:t>moisture level of soils where the species has been caught in the literature.</w:t>
      </w:r>
    </w:p>
    <w:p w14:paraId="6BE6B676" w14:textId="77777777" w:rsidR="00BD2EEC" w:rsidRDefault="00BD2EEC" w:rsidP="00F34DE3">
      <w:pPr>
        <w:rPr>
          <w:sz w:val="24"/>
          <w:szCs w:val="24"/>
        </w:rPr>
      </w:pPr>
    </w:p>
    <w:p w14:paraId="549EC19A" w14:textId="6F251DB2" w:rsidR="00F34DE3" w:rsidRDefault="00F34DE3" w:rsidP="00F34DE3">
      <w:pPr>
        <w:rPr>
          <w:sz w:val="24"/>
          <w:szCs w:val="24"/>
        </w:rPr>
      </w:pPr>
      <w:r w:rsidRPr="0032352A">
        <w:rPr>
          <w:b/>
          <w:bCs/>
          <w:sz w:val="24"/>
          <w:szCs w:val="24"/>
        </w:rPr>
        <w:t>Table</w:t>
      </w:r>
      <w:r w:rsidR="007D436B">
        <w:rPr>
          <w:b/>
          <w:bCs/>
          <w:sz w:val="24"/>
          <w:szCs w:val="24"/>
        </w:rPr>
        <w:t xml:space="preserve"> </w:t>
      </w:r>
      <w:r w:rsidR="00603EB1">
        <w:rPr>
          <w:b/>
          <w:bCs/>
          <w:sz w:val="24"/>
          <w:szCs w:val="24"/>
        </w:rPr>
        <w:t>4</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w:t>
      </w:r>
      <w:del w:id="76" w:author="Perry, Kayla" w:date="2025-09-24T11:06:00Z" w16du:dateUtc="2025-09-24T15:06:00Z">
        <w:r w:rsidR="00F65281" w:rsidDel="00F9564A">
          <w:rPr>
            <w:sz w:val="24"/>
            <w:szCs w:val="24"/>
          </w:rPr>
          <w:delText xml:space="preserve"> </w:delText>
        </w:r>
      </w:del>
      <w:r w:rsidR="00F65281">
        <w:rPr>
          <w:sz w:val="24"/>
          <w:szCs w:val="24"/>
        </w:rPr>
        <w:t>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w:t>
      </w:r>
      <w:proofErr w:type="spellStart"/>
      <w:r w:rsidR="00310A25">
        <w:rPr>
          <w:sz w:val="24"/>
          <w:szCs w:val="24"/>
        </w:rPr>
        <w:t>Powdermill</w:t>
      </w:r>
      <w:proofErr w:type="spellEnd"/>
      <w:r w:rsidR="00310A25">
        <w:rPr>
          <w:sz w:val="24"/>
          <w:szCs w:val="24"/>
        </w:rPr>
        <w:t xml:space="preserve">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B24881">
        <w:rPr>
          <w:sz w:val="24"/>
          <w:szCs w:val="24"/>
        </w:rPr>
        <w:t xml:space="preserve"> </w:t>
      </w:r>
      <w:r w:rsidR="0038205F">
        <w:rPr>
          <w:sz w:val="24"/>
          <w:szCs w:val="24"/>
        </w:rPr>
        <w:t xml:space="preserve">Beetles were collected between 27 May to 17 </w:t>
      </w:r>
      <w:proofErr w:type="gramStart"/>
      <w:r w:rsidR="0038205F">
        <w:rPr>
          <w:sz w:val="24"/>
          <w:szCs w:val="24"/>
        </w:rPr>
        <w:t>August,</w:t>
      </w:r>
      <w:proofErr w:type="gramEnd"/>
      <w:r w:rsidR="0038205F">
        <w:rPr>
          <w:sz w:val="24"/>
          <w:szCs w:val="24"/>
        </w:rPr>
        <w:t xml:space="preserve"> 2015, and from 1 June to </w:t>
      </w:r>
      <w:commentRangeStart w:id="77"/>
      <w:commentRangeStart w:id="78"/>
      <w:commentRangeEnd w:id="77"/>
      <w:r w:rsidR="0038205F">
        <w:rPr>
          <w:rStyle w:val="CommentReference"/>
        </w:rPr>
        <w:commentReference w:id="77"/>
      </w:r>
      <w:commentRangeEnd w:id="78"/>
      <w:r w:rsidR="0038205F">
        <w:rPr>
          <w:rStyle w:val="CommentReference"/>
        </w:rPr>
        <w:commentReference w:id="78"/>
      </w:r>
      <w:r w:rsidR="0038205F">
        <w:rPr>
          <w:sz w:val="24"/>
          <w:szCs w:val="24"/>
        </w:rPr>
        <w:t xml:space="preserve">23 </w:t>
      </w:r>
      <w:proofErr w:type="gramStart"/>
      <w:r w:rsidR="0038205F">
        <w:rPr>
          <w:sz w:val="24"/>
          <w:szCs w:val="24"/>
        </w:rPr>
        <w:t>August,</w:t>
      </w:r>
      <w:proofErr w:type="gramEnd"/>
      <w:r w:rsidR="0038205F">
        <w:rPr>
          <w:sz w:val="24"/>
          <w:szCs w:val="24"/>
        </w:rPr>
        <w:t xml:space="preserve">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79" w:name="_Hlk207132687"/>
            <w:r w:rsidRPr="005D3FF5">
              <w:rPr>
                <w:spacing w:val="0"/>
                <w:sz w:val="20"/>
              </w:rPr>
              <w:lastRenderedPageBreak/>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commentRangeStart w:id="80"/>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commentRangeEnd w:id="80"/>
            <w:r w:rsidR="00BD5D09">
              <w:rPr>
                <w:rStyle w:val="CommentReference"/>
                <w:spacing w:val="0"/>
              </w:rPr>
              <w:commentReference w:id="80"/>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79"/>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717B8FD0"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w:t>
            </w:r>
            <w:r w:rsidR="00286E25">
              <w:rPr>
                <w:b/>
                <w:bCs/>
                <w:color w:val="000000" w:themeColor="text1"/>
                <w:spacing w:val="0"/>
                <w:sz w:val="20"/>
              </w:rPr>
              <w:t>7</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174148E1" w:rsidR="00EE4E40" w:rsidRPr="005D3FF5" w:rsidRDefault="00EE4E40" w:rsidP="00596D6A">
            <w:pPr>
              <w:rPr>
                <w:color w:val="000000" w:themeColor="text1"/>
                <w:spacing w:val="0"/>
                <w:sz w:val="20"/>
              </w:rPr>
            </w:pPr>
            <w:r w:rsidRPr="005D3FF5">
              <w:rPr>
                <w:color w:val="000000" w:themeColor="text1"/>
                <w:spacing w:val="0"/>
                <w:sz w:val="20"/>
              </w:rPr>
              <w:t>F=1.</w:t>
            </w:r>
            <w:r w:rsidR="00286E25">
              <w:rPr>
                <w:color w:val="000000" w:themeColor="text1"/>
                <w:spacing w:val="0"/>
                <w:sz w:val="20"/>
              </w:rPr>
              <w:t>9</w:t>
            </w:r>
          </w:p>
        </w:tc>
        <w:tc>
          <w:tcPr>
            <w:tcW w:w="1134" w:type="dxa"/>
          </w:tcPr>
          <w:p w14:paraId="347B7BF2" w14:textId="393681D1"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22CDC3A3" w14:textId="4E78AB2D" w:rsidR="00EE4E40" w:rsidRPr="005D3FF5" w:rsidRDefault="00EE4E40" w:rsidP="00596D6A">
            <w:pPr>
              <w:rPr>
                <w:b/>
                <w:bCs/>
                <w:color w:val="000000" w:themeColor="text1"/>
                <w:spacing w:val="0"/>
                <w:sz w:val="20"/>
              </w:rPr>
            </w:pPr>
            <w:r w:rsidRPr="005D3FF5">
              <w:rPr>
                <w:b/>
                <w:bCs/>
                <w:color w:val="000000" w:themeColor="text1"/>
                <w:spacing w:val="0"/>
                <w:sz w:val="20"/>
              </w:rPr>
              <w:t>F=4.</w:t>
            </w:r>
            <w:r w:rsidR="00286E25">
              <w:rPr>
                <w:b/>
                <w:bCs/>
                <w:color w:val="000000" w:themeColor="text1"/>
                <w:spacing w:val="0"/>
                <w:sz w:val="20"/>
              </w:rPr>
              <w:t>5</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72DE43C5" w:rsidR="00EE4E40" w:rsidRPr="005D3FF5" w:rsidRDefault="00EE4E40" w:rsidP="00596D6A">
            <w:pPr>
              <w:rPr>
                <w:b/>
                <w:bCs/>
                <w:color w:val="000000" w:themeColor="text1"/>
                <w:spacing w:val="0"/>
                <w:sz w:val="20"/>
              </w:rPr>
            </w:pPr>
            <w:r w:rsidRPr="005D3FF5">
              <w:rPr>
                <w:b/>
                <w:bCs/>
                <w:color w:val="000000" w:themeColor="text1"/>
                <w:spacing w:val="0"/>
                <w:sz w:val="20"/>
              </w:rPr>
              <w:t>F=3.6</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649CDFA6" w:rsidR="00EE4E40" w:rsidRPr="005D3FF5" w:rsidRDefault="00EE4E40" w:rsidP="00596D6A">
            <w:pPr>
              <w:rPr>
                <w:color w:val="000000" w:themeColor="text1"/>
                <w:spacing w:val="0"/>
                <w:sz w:val="20"/>
              </w:rPr>
            </w:pPr>
            <w:r w:rsidRPr="005D3FF5">
              <w:rPr>
                <w:color w:val="000000" w:themeColor="text1"/>
                <w:spacing w:val="0"/>
                <w:sz w:val="20"/>
              </w:rPr>
              <w:t>F=0.0</w:t>
            </w:r>
            <w:r w:rsidR="007D6214">
              <w:rPr>
                <w:color w:val="000000" w:themeColor="text1"/>
                <w:spacing w:val="0"/>
                <w:sz w:val="20"/>
              </w:rPr>
              <w:t>1</w:t>
            </w:r>
          </w:p>
        </w:tc>
        <w:tc>
          <w:tcPr>
            <w:tcW w:w="1134" w:type="dxa"/>
          </w:tcPr>
          <w:p w14:paraId="5C934A40" w14:textId="55861EAB"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6C6CC449" w14:textId="231B4E77" w:rsidR="00EE4E40" w:rsidRPr="005D3FF5" w:rsidRDefault="00EE4E40" w:rsidP="00596D6A">
            <w:pPr>
              <w:rPr>
                <w:color w:val="000000" w:themeColor="text1"/>
                <w:spacing w:val="0"/>
                <w:sz w:val="20"/>
              </w:rPr>
            </w:pPr>
            <w:r w:rsidRPr="005D3FF5">
              <w:rPr>
                <w:color w:val="000000" w:themeColor="text1"/>
                <w:spacing w:val="0"/>
                <w:sz w:val="20"/>
              </w:rPr>
              <w:t>F=2.4</w:t>
            </w:r>
          </w:p>
        </w:tc>
        <w:tc>
          <w:tcPr>
            <w:tcW w:w="571" w:type="dxa"/>
          </w:tcPr>
          <w:p w14:paraId="00472C79" w14:textId="712A12AA"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1F8ED679" w:rsidR="00EE4E40" w:rsidRPr="005D3FF5" w:rsidRDefault="00EE4E40" w:rsidP="00596D6A">
            <w:pPr>
              <w:rPr>
                <w:color w:val="000000" w:themeColor="text1"/>
                <w:spacing w:val="0"/>
                <w:sz w:val="20"/>
              </w:rPr>
            </w:pPr>
            <w:r w:rsidRPr="005D3FF5">
              <w:rPr>
                <w:color w:val="000000" w:themeColor="text1"/>
                <w:spacing w:val="0"/>
                <w:sz w:val="20"/>
              </w:rPr>
              <w:t>F=0.7</w:t>
            </w:r>
          </w:p>
        </w:tc>
        <w:tc>
          <w:tcPr>
            <w:tcW w:w="992" w:type="dxa"/>
          </w:tcPr>
          <w:p w14:paraId="4C86C089" w14:textId="61612355" w:rsidR="00EE4E40" w:rsidRPr="005D3FF5" w:rsidRDefault="004D6FAF" w:rsidP="00596D6A">
            <w:pPr>
              <w:rPr>
                <w:color w:val="000000" w:themeColor="text1"/>
                <w:spacing w:val="0"/>
                <w:sz w:val="20"/>
              </w:rPr>
            </w:pPr>
            <w:r>
              <w:rPr>
                <w:color w:val="000000" w:themeColor="text1"/>
                <w:spacing w:val="0"/>
                <w:sz w:val="20"/>
              </w:rPr>
              <w:t>-</w:t>
            </w:r>
          </w:p>
        </w:tc>
        <w:tc>
          <w:tcPr>
            <w:tcW w:w="993" w:type="dxa"/>
          </w:tcPr>
          <w:p w14:paraId="6F26F215" w14:textId="2D07FF8B" w:rsidR="00EE4E40" w:rsidRPr="005D3FF5" w:rsidRDefault="00EE4E40" w:rsidP="00596D6A">
            <w:pPr>
              <w:rPr>
                <w:color w:val="000000" w:themeColor="text1"/>
                <w:spacing w:val="0"/>
                <w:sz w:val="20"/>
              </w:rPr>
            </w:pPr>
            <w:r w:rsidRPr="005D3FF5">
              <w:rPr>
                <w:color w:val="000000" w:themeColor="text1"/>
                <w:spacing w:val="0"/>
                <w:sz w:val="20"/>
              </w:rPr>
              <w:t>F=3.</w:t>
            </w:r>
            <w:r w:rsidR="007D6214">
              <w:rPr>
                <w:color w:val="000000" w:themeColor="text1"/>
                <w:spacing w:val="0"/>
                <w:sz w:val="20"/>
              </w:rPr>
              <w:t>4</w:t>
            </w:r>
          </w:p>
        </w:tc>
        <w:tc>
          <w:tcPr>
            <w:tcW w:w="1134" w:type="dxa"/>
          </w:tcPr>
          <w:p w14:paraId="64E0E342" w14:textId="0CDE2EF6"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7FC1B4B4" w14:textId="42538490" w:rsidR="00EE4E40" w:rsidRPr="005D3FF5" w:rsidRDefault="00EE4E40" w:rsidP="00596D6A">
            <w:pPr>
              <w:rPr>
                <w:color w:val="000000" w:themeColor="text1"/>
                <w:spacing w:val="0"/>
                <w:sz w:val="20"/>
              </w:rPr>
            </w:pPr>
            <w:r w:rsidRPr="005D3FF5">
              <w:rPr>
                <w:color w:val="000000" w:themeColor="text1"/>
                <w:spacing w:val="0"/>
                <w:sz w:val="20"/>
              </w:rPr>
              <w:t>F=2.7</w:t>
            </w:r>
          </w:p>
        </w:tc>
        <w:tc>
          <w:tcPr>
            <w:tcW w:w="571" w:type="dxa"/>
          </w:tcPr>
          <w:p w14:paraId="7A9E72BA" w14:textId="4DC84930"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06D8975F"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w:t>
            </w:r>
            <w:r w:rsidR="007D6214">
              <w:rPr>
                <w:b/>
                <w:bCs/>
                <w:color w:val="000000" w:themeColor="text1"/>
                <w:spacing w:val="0"/>
                <w:sz w:val="20"/>
              </w:rPr>
              <w:t>5</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65946B58"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w:t>
            </w:r>
          </w:p>
        </w:tc>
        <w:tc>
          <w:tcPr>
            <w:tcW w:w="1134" w:type="dxa"/>
          </w:tcPr>
          <w:p w14:paraId="0409669B" w14:textId="048250FB"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01AB4D1F" w14:textId="11A9870A"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w:t>
            </w:r>
            <w:r w:rsidR="007D6214">
              <w:rPr>
                <w:color w:val="000000" w:themeColor="text1"/>
                <w:spacing w:val="0"/>
                <w:sz w:val="20"/>
              </w:rPr>
              <w:t>2</w:t>
            </w:r>
          </w:p>
        </w:tc>
        <w:tc>
          <w:tcPr>
            <w:tcW w:w="571" w:type="dxa"/>
          </w:tcPr>
          <w:p w14:paraId="6AD22150" w14:textId="64CD7822"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28A883A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00286E25">
              <w:rPr>
                <w:color w:val="000000" w:themeColor="text1"/>
                <w:spacing w:val="0"/>
                <w:sz w:val="20"/>
              </w:rPr>
              <w:t>1.0</w:t>
            </w:r>
          </w:p>
        </w:tc>
        <w:tc>
          <w:tcPr>
            <w:tcW w:w="992" w:type="dxa"/>
          </w:tcPr>
          <w:p w14:paraId="6FEA03D2" w14:textId="7ADA7B2D" w:rsidR="00EE4E40" w:rsidRPr="005D3FF5" w:rsidRDefault="004D6FAF" w:rsidP="00596D6A">
            <w:pPr>
              <w:rPr>
                <w:color w:val="000000" w:themeColor="text1"/>
                <w:spacing w:val="0"/>
                <w:sz w:val="20"/>
              </w:rPr>
            </w:pPr>
            <w:r>
              <w:rPr>
                <w:color w:val="000000" w:themeColor="text1"/>
                <w:spacing w:val="0"/>
                <w:sz w:val="20"/>
              </w:rPr>
              <w:t>-</w:t>
            </w:r>
          </w:p>
        </w:tc>
        <w:tc>
          <w:tcPr>
            <w:tcW w:w="993" w:type="dxa"/>
          </w:tcPr>
          <w:p w14:paraId="7876750B" w14:textId="4AF9053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w:t>
            </w:r>
          </w:p>
        </w:tc>
        <w:tc>
          <w:tcPr>
            <w:tcW w:w="1134" w:type="dxa"/>
          </w:tcPr>
          <w:p w14:paraId="2A0F37CF" w14:textId="63B6B02E"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3FCFC32B" w14:textId="5CE9997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w:t>
            </w:r>
          </w:p>
        </w:tc>
        <w:tc>
          <w:tcPr>
            <w:tcW w:w="571" w:type="dxa"/>
          </w:tcPr>
          <w:p w14:paraId="19D02DE1" w14:textId="5B4F3878"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8FF4E5B" w:rsidR="00EE4E40" w:rsidRPr="005D3FF5" w:rsidRDefault="00286E25" w:rsidP="00596D6A">
            <w:pPr>
              <w:rPr>
                <w:color w:val="000000" w:themeColor="text1"/>
                <w:spacing w:val="0"/>
                <w:sz w:val="20"/>
              </w:rPr>
            </w:pPr>
            <w:r>
              <w:rPr>
                <w:color w:val="000000" w:themeColor="text1"/>
                <w:spacing w:val="0"/>
                <w:sz w:val="20"/>
              </w:rPr>
              <w:t>F=</w:t>
            </w:r>
            <w:r w:rsidR="00D65B9E" w:rsidRPr="00D65B9E">
              <w:rPr>
                <w:color w:val="000000" w:themeColor="text1"/>
                <w:spacing w:val="0"/>
                <w:sz w:val="20"/>
              </w:rPr>
              <w:t xml:space="preserve">0.4 </w:t>
            </w:r>
          </w:p>
        </w:tc>
        <w:tc>
          <w:tcPr>
            <w:tcW w:w="992" w:type="dxa"/>
          </w:tcPr>
          <w:p w14:paraId="0CCA632C" w14:textId="67C8115A" w:rsidR="00EE4E40" w:rsidRPr="005D3FF5" w:rsidRDefault="00710B39" w:rsidP="00596D6A">
            <w:pPr>
              <w:rPr>
                <w:color w:val="000000" w:themeColor="text1"/>
                <w:spacing w:val="0"/>
                <w:sz w:val="20"/>
              </w:rPr>
            </w:pPr>
            <w:r>
              <w:rPr>
                <w:color w:val="000000" w:themeColor="text1"/>
                <w:spacing w:val="0"/>
                <w:sz w:val="20"/>
              </w:rPr>
              <w:t>-</w:t>
            </w:r>
          </w:p>
        </w:tc>
        <w:tc>
          <w:tcPr>
            <w:tcW w:w="993" w:type="dxa"/>
          </w:tcPr>
          <w:p w14:paraId="6C1EE122" w14:textId="717AE56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B16E6E">
              <w:rPr>
                <w:color w:val="000000" w:themeColor="text1"/>
                <w:spacing w:val="0"/>
                <w:sz w:val="20"/>
              </w:rPr>
              <w:t>001</w:t>
            </w:r>
          </w:p>
        </w:tc>
        <w:tc>
          <w:tcPr>
            <w:tcW w:w="1134" w:type="dxa"/>
          </w:tcPr>
          <w:p w14:paraId="4A8E04F0" w14:textId="3F660A6C" w:rsidR="00EE4E40" w:rsidRPr="005D3FF5" w:rsidRDefault="00710B39" w:rsidP="00596D6A">
            <w:pPr>
              <w:rPr>
                <w:color w:val="000000" w:themeColor="text1"/>
                <w:spacing w:val="0"/>
                <w:sz w:val="20"/>
              </w:rPr>
            </w:pPr>
            <w:r>
              <w:rPr>
                <w:color w:val="000000" w:themeColor="text1"/>
                <w:spacing w:val="0"/>
                <w:sz w:val="20"/>
              </w:rPr>
              <w:t>-</w:t>
            </w:r>
          </w:p>
        </w:tc>
        <w:tc>
          <w:tcPr>
            <w:tcW w:w="992" w:type="dxa"/>
          </w:tcPr>
          <w:p w14:paraId="3026B6BA" w14:textId="2078A3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B16E6E">
              <w:rPr>
                <w:color w:val="000000" w:themeColor="text1"/>
                <w:spacing w:val="0"/>
                <w:sz w:val="20"/>
              </w:rPr>
              <w:t>5</w:t>
            </w:r>
          </w:p>
        </w:tc>
        <w:tc>
          <w:tcPr>
            <w:tcW w:w="571" w:type="dxa"/>
          </w:tcPr>
          <w:p w14:paraId="772896AA" w14:textId="5307FC5A" w:rsidR="00EE4E40" w:rsidRPr="005D3FF5" w:rsidRDefault="00710B39" w:rsidP="00596D6A">
            <w:pPr>
              <w:rPr>
                <w:color w:val="000000" w:themeColor="text1"/>
                <w:spacing w:val="0"/>
                <w:sz w:val="20"/>
              </w:rPr>
            </w:pPr>
            <w:r>
              <w:rPr>
                <w:color w:val="000000" w:themeColor="text1"/>
                <w:spacing w:val="0"/>
                <w:sz w:val="20"/>
              </w:rPr>
              <w:t>-</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174B8727" w:rsidR="00EE4E40" w:rsidRPr="00A15B96" w:rsidRDefault="00A15B96" w:rsidP="00596D6A">
            <w:pPr>
              <w:rPr>
                <w:color w:val="000000" w:themeColor="text1"/>
                <w:spacing w:val="0"/>
                <w:sz w:val="20"/>
              </w:rPr>
            </w:pPr>
            <w:r w:rsidRPr="00A15B96">
              <w:rPr>
                <w:color w:val="000000" w:themeColor="text1"/>
                <w:spacing w:val="0"/>
                <w:sz w:val="20"/>
              </w:rPr>
              <w:t>F=</w:t>
            </w:r>
            <w:r w:rsidR="00FA2581">
              <w:rPr>
                <w:color w:val="000000" w:themeColor="text1"/>
                <w:spacing w:val="0"/>
                <w:sz w:val="20"/>
              </w:rPr>
              <w:t>0.2</w:t>
            </w:r>
          </w:p>
        </w:tc>
        <w:tc>
          <w:tcPr>
            <w:tcW w:w="992" w:type="dxa"/>
          </w:tcPr>
          <w:p w14:paraId="233AA17A" w14:textId="79487699" w:rsidR="00EE4E40" w:rsidRPr="00A15B96" w:rsidRDefault="00710B39" w:rsidP="00596D6A">
            <w:pPr>
              <w:rPr>
                <w:color w:val="000000" w:themeColor="text1"/>
                <w:spacing w:val="0"/>
                <w:sz w:val="20"/>
              </w:rPr>
            </w:pPr>
            <w:r>
              <w:rPr>
                <w:color w:val="000000" w:themeColor="text1"/>
                <w:spacing w:val="0"/>
                <w:sz w:val="20"/>
              </w:rPr>
              <w:t>-</w:t>
            </w:r>
          </w:p>
        </w:tc>
        <w:tc>
          <w:tcPr>
            <w:tcW w:w="993" w:type="dxa"/>
          </w:tcPr>
          <w:p w14:paraId="2240ED45" w14:textId="0AD205C9" w:rsidR="00EE4E40" w:rsidRPr="00A15B96" w:rsidRDefault="00FA2581" w:rsidP="00596D6A">
            <w:pPr>
              <w:rPr>
                <w:color w:val="000000" w:themeColor="text1"/>
                <w:spacing w:val="0"/>
                <w:sz w:val="20"/>
              </w:rPr>
            </w:pPr>
            <w:r>
              <w:rPr>
                <w:color w:val="000000" w:themeColor="text1"/>
                <w:spacing w:val="0"/>
                <w:sz w:val="20"/>
              </w:rPr>
              <w:t>F=1.5</w:t>
            </w:r>
          </w:p>
        </w:tc>
        <w:tc>
          <w:tcPr>
            <w:tcW w:w="1134" w:type="dxa"/>
          </w:tcPr>
          <w:p w14:paraId="2F2CE832" w14:textId="0F9C6D71" w:rsidR="00EE4E40" w:rsidRPr="00A15B96" w:rsidRDefault="00710B39" w:rsidP="00596D6A">
            <w:pPr>
              <w:rPr>
                <w:color w:val="000000" w:themeColor="text1"/>
                <w:spacing w:val="0"/>
                <w:sz w:val="20"/>
              </w:rPr>
            </w:pPr>
            <w:r>
              <w:rPr>
                <w:color w:val="000000" w:themeColor="text1"/>
                <w:spacing w:val="0"/>
                <w:sz w:val="20"/>
              </w:rPr>
              <w:t>-</w:t>
            </w:r>
          </w:p>
        </w:tc>
        <w:tc>
          <w:tcPr>
            <w:tcW w:w="992" w:type="dxa"/>
          </w:tcPr>
          <w:p w14:paraId="724F1765" w14:textId="660CC8E6" w:rsidR="00EE4E40" w:rsidRPr="00A15B96" w:rsidRDefault="00A623FB" w:rsidP="00596D6A">
            <w:pPr>
              <w:rPr>
                <w:color w:val="000000" w:themeColor="text1"/>
                <w:spacing w:val="0"/>
                <w:sz w:val="20"/>
              </w:rPr>
            </w:pPr>
            <w:r>
              <w:rPr>
                <w:color w:val="000000" w:themeColor="text1"/>
                <w:spacing w:val="0"/>
                <w:sz w:val="20"/>
              </w:rPr>
              <w:t>F=1.8</w:t>
            </w:r>
          </w:p>
        </w:tc>
        <w:tc>
          <w:tcPr>
            <w:tcW w:w="571" w:type="dxa"/>
          </w:tcPr>
          <w:p w14:paraId="30B7A6DB" w14:textId="6D9A2BEF" w:rsidR="00EE4E40" w:rsidRPr="00A15B96" w:rsidRDefault="00710B39" w:rsidP="00596D6A">
            <w:pPr>
              <w:rPr>
                <w:color w:val="000000" w:themeColor="text1"/>
                <w:spacing w:val="0"/>
                <w:sz w:val="20"/>
              </w:rPr>
            </w:pPr>
            <w:r>
              <w:rPr>
                <w:color w:val="000000" w:themeColor="text1"/>
                <w:spacing w:val="0"/>
                <w:sz w:val="20"/>
              </w:rPr>
              <w:t>-</w:t>
            </w:r>
          </w:p>
        </w:tc>
      </w:tr>
      <w:tr w:rsidR="00EE4E40" w:rsidRPr="00C76EC7"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309DBF73" w:rsidR="00EE4E40" w:rsidRPr="00710B39" w:rsidRDefault="00C76EC7" w:rsidP="00596D6A">
            <w:pPr>
              <w:rPr>
                <w:b/>
                <w:bCs/>
                <w:color w:val="000000" w:themeColor="text1"/>
                <w:spacing w:val="0"/>
                <w:sz w:val="20"/>
              </w:rPr>
            </w:pPr>
            <w:r w:rsidRPr="00710B39">
              <w:rPr>
                <w:b/>
                <w:bCs/>
                <w:color w:val="000000" w:themeColor="text1"/>
                <w:spacing w:val="0"/>
                <w:sz w:val="20"/>
              </w:rPr>
              <w:t>F=</w:t>
            </w:r>
            <w:r w:rsidR="00B6484E" w:rsidRPr="00710B39">
              <w:rPr>
                <w:b/>
                <w:bCs/>
                <w:color w:val="000000" w:themeColor="text1"/>
                <w:spacing w:val="0"/>
                <w:sz w:val="20"/>
              </w:rPr>
              <w:t>12.2</w:t>
            </w:r>
          </w:p>
        </w:tc>
        <w:tc>
          <w:tcPr>
            <w:tcW w:w="992" w:type="dxa"/>
          </w:tcPr>
          <w:p w14:paraId="7B48DE44" w14:textId="18C11329" w:rsidR="00EE4E40" w:rsidRPr="00710B39" w:rsidRDefault="00B6484E" w:rsidP="00596D6A">
            <w:pPr>
              <w:rPr>
                <w:b/>
                <w:bCs/>
                <w:color w:val="000000" w:themeColor="text1"/>
                <w:spacing w:val="0"/>
                <w:sz w:val="20"/>
              </w:rPr>
            </w:pPr>
            <w:r w:rsidRPr="00710B39">
              <w:rPr>
                <w:b/>
                <w:bCs/>
                <w:color w:val="000000" w:themeColor="text1"/>
                <w:spacing w:val="0"/>
                <w:sz w:val="20"/>
              </w:rPr>
              <w:t>&lt;0.001</w:t>
            </w:r>
          </w:p>
        </w:tc>
        <w:tc>
          <w:tcPr>
            <w:tcW w:w="993" w:type="dxa"/>
          </w:tcPr>
          <w:p w14:paraId="3583E392" w14:textId="61F7205B" w:rsidR="00EE4E40" w:rsidRPr="00C76EC7" w:rsidRDefault="00B6484E" w:rsidP="00596D6A">
            <w:pPr>
              <w:rPr>
                <w:color w:val="000000" w:themeColor="text1"/>
                <w:spacing w:val="0"/>
                <w:sz w:val="20"/>
              </w:rPr>
            </w:pPr>
            <w:r>
              <w:rPr>
                <w:color w:val="000000" w:themeColor="text1"/>
                <w:spacing w:val="0"/>
                <w:sz w:val="20"/>
              </w:rPr>
              <w:t>F=</w:t>
            </w:r>
            <w:r w:rsidR="00543A4D">
              <w:rPr>
                <w:color w:val="000000" w:themeColor="text1"/>
                <w:spacing w:val="0"/>
                <w:sz w:val="20"/>
              </w:rPr>
              <w:t>1.3</w:t>
            </w:r>
            <w:r w:rsidR="00EE4E40" w:rsidRPr="00C76EC7">
              <w:rPr>
                <w:color w:val="000000" w:themeColor="text1"/>
                <w:spacing w:val="0"/>
                <w:sz w:val="20"/>
              </w:rPr>
              <w:t xml:space="preserve"> </w:t>
            </w:r>
          </w:p>
        </w:tc>
        <w:tc>
          <w:tcPr>
            <w:tcW w:w="1134" w:type="dxa"/>
          </w:tcPr>
          <w:p w14:paraId="1FBE1E19" w14:textId="2EEE160D" w:rsidR="00EE4E40" w:rsidRPr="00C76EC7" w:rsidRDefault="00710B39" w:rsidP="00596D6A">
            <w:pPr>
              <w:rPr>
                <w:color w:val="000000" w:themeColor="text1"/>
                <w:spacing w:val="0"/>
                <w:sz w:val="20"/>
              </w:rPr>
            </w:pPr>
            <w:r>
              <w:rPr>
                <w:color w:val="000000" w:themeColor="text1"/>
                <w:spacing w:val="0"/>
                <w:sz w:val="20"/>
              </w:rPr>
              <w:t>-</w:t>
            </w:r>
          </w:p>
        </w:tc>
        <w:tc>
          <w:tcPr>
            <w:tcW w:w="992" w:type="dxa"/>
          </w:tcPr>
          <w:p w14:paraId="5B95788D" w14:textId="21C4FAD7" w:rsidR="00EE4E40" w:rsidRPr="00C76EC7" w:rsidRDefault="00710B39" w:rsidP="00596D6A">
            <w:pPr>
              <w:rPr>
                <w:color w:val="000000" w:themeColor="text1"/>
                <w:spacing w:val="0"/>
                <w:sz w:val="20"/>
              </w:rPr>
            </w:pPr>
            <w:r>
              <w:rPr>
                <w:color w:val="000000" w:themeColor="text1"/>
                <w:spacing w:val="0"/>
                <w:sz w:val="20"/>
              </w:rPr>
              <w:t>F=</w:t>
            </w:r>
            <w:r w:rsidR="007B602C">
              <w:rPr>
                <w:color w:val="000000" w:themeColor="text1"/>
                <w:spacing w:val="0"/>
                <w:sz w:val="20"/>
              </w:rPr>
              <w:t>0.9</w:t>
            </w:r>
          </w:p>
        </w:tc>
        <w:tc>
          <w:tcPr>
            <w:tcW w:w="571" w:type="dxa"/>
          </w:tcPr>
          <w:p w14:paraId="103EA067" w14:textId="1CD7C2C2" w:rsidR="00EE4E40" w:rsidRPr="00C76EC7" w:rsidRDefault="007B602C" w:rsidP="00596D6A">
            <w:pPr>
              <w:rPr>
                <w:color w:val="000000" w:themeColor="text1"/>
                <w:spacing w:val="0"/>
                <w:sz w:val="20"/>
              </w:rPr>
            </w:pPr>
            <w:r>
              <w:rPr>
                <w:color w:val="000000" w:themeColor="text1"/>
                <w:spacing w:val="0"/>
                <w:sz w:val="20"/>
              </w:rPr>
              <w:t>-</w:t>
            </w:r>
          </w:p>
        </w:tc>
      </w:tr>
      <w:tr w:rsidR="00EE4E40" w:rsidRPr="00C76EC7"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067BE9BF" w:rsidR="00EE4E40" w:rsidRPr="00F963FC" w:rsidRDefault="007B602C" w:rsidP="00596D6A">
            <w:pPr>
              <w:rPr>
                <w:b/>
                <w:bCs/>
                <w:color w:val="000000" w:themeColor="text1"/>
                <w:spacing w:val="0"/>
                <w:sz w:val="20"/>
              </w:rPr>
            </w:pPr>
            <w:r w:rsidRPr="00F963FC">
              <w:rPr>
                <w:b/>
                <w:bCs/>
                <w:color w:val="000000" w:themeColor="text1"/>
                <w:spacing w:val="0"/>
                <w:sz w:val="20"/>
              </w:rPr>
              <w:t>F=</w:t>
            </w:r>
            <w:r w:rsidR="00F963FC" w:rsidRPr="00F963FC">
              <w:rPr>
                <w:b/>
                <w:bCs/>
                <w:color w:val="000000" w:themeColor="text1"/>
                <w:spacing w:val="0"/>
                <w:sz w:val="20"/>
              </w:rPr>
              <w:t>7.3</w:t>
            </w:r>
          </w:p>
        </w:tc>
        <w:tc>
          <w:tcPr>
            <w:tcW w:w="992" w:type="dxa"/>
          </w:tcPr>
          <w:p w14:paraId="72D00969" w14:textId="5319D5B0" w:rsidR="00EE4E40" w:rsidRPr="00F963FC" w:rsidRDefault="00F963FC" w:rsidP="00596D6A">
            <w:pPr>
              <w:rPr>
                <w:b/>
                <w:bCs/>
                <w:color w:val="000000" w:themeColor="text1"/>
                <w:spacing w:val="0"/>
                <w:sz w:val="20"/>
              </w:rPr>
            </w:pPr>
            <w:r w:rsidRPr="00F963FC">
              <w:rPr>
                <w:b/>
                <w:bCs/>
                <w:color w:val="000000" w:themeColor="text1"/>
                <w:spacing w:val="0"/>
                <w:sz w:val="20"/>
              </w:rPr>
              <w:t>0.002</w:t>
            </w:r>
          </w:p>
        </w:tc>
        <w:tc>
          <w:tcPr>
            <w:tcW w:w="993" w:type="dxa"/>
          </w:tcPr>
          <w:p w14:paraId="3205E52D" w14:textId="1853DB62" w:rsidR="00EE4E40" w:rsidRPr="00C76EC7" w:rsidRDefault="00AA05E1" w:rsidP="00596D6A">
            <w:pPr>
              <w:rPr>
                <w:color w:val="000000" w:themeColor="text1"/>
                <w:spacing w:val="0"/>
                <w:sz w:val="20"/>
              </w:rPr>
            </w:pPr>
            <w:r>
              <w:rPr>
                <w:color w:val="000000" w:themeColor="text1"/>
                <w:spacing w:val="0"/>
                <w:sz w:val="20"/>
              </w:rPr>
              <w:t>F=1.2</w:t>
            </w:r>
          </w:p>
        </w:tc>
        <w:tc>
          <w:tcPr>
            <w:tcW w:w="1134" w:type="dxa"/>
          </w:tcPr>
          <w:p w14:paraId="2735B5B5" w14:textId="6413F5D2" w:rsidR="00EE4E40" w:rsidRPr="00C76EC7" w:rsidRDefault="00AA05E1" w:rsidP="00596D6A">
            <w:pPr>
              <w:rPr>
                <w:color w:val="000000" w:themeColor="text1"/>
                <w:spacing w:val="0"/>
                <w:sz w:val="20"/>
              </w:rPr>
            </w:pPr>
            <w:r>
              <w:rPr>
                <w:color w:val="000000" w:themeColor="text1"/>
                <w:spacing w:val="0"/>
                <w:sz w:val="20"/>
              </w:rPr>
              <w:t>-</w:t>
            </w:r>
          </w:p>
        </w:tc>
        <w:tc>
          <w:tcPr>
            <w:tcW w:w="992" w:type="dxa"/>
          </w:tcPr>
          <w:p w14:paraId="5288A9BC" w14:textId="1C4C345A" w:rsidR="00EE4E40" w:rsidRPr="00C76EC7" w:rsidRDefault="00893058" w:rsidP="00596D6A">
            <w:pPr>
              <w:rPr>
                <w:color w:val="000000" w:themeColor="text1"/>
                <w:spacing w:val="0"/>
                <w:sz w:val="20"/>
              </w:rPr>
            </w:pPr>
            <w:r>
              <w:rPr>
                <w:color w:val="000000" w:themeColor="text1"/>
                <w:spacing w:val="0"/>
                <w:sz w:val="20"/>
              </w:rPr>
              <w:t>F=1.5</w:t>
            </w:r>
          </w:p>
        </w:tc>
        <w:tc>
          <w:tcPr>
            <w:tcW w:w="571" w:type="dxa"/>
          </w:tcPr>
          <w:p w14:paraId="5FE467FD" w14:textId="430C2C1F" w:rsidR="00EE4E40" w:rsidRPr="00C76EC7" w:rsidRDefault="00893058" w:rsidP="00596D6A">
            <w:pPr>
              <w:rPr>
                <w:color w:val="000000" w:themeColor="text1"/>
                <w:spacing w:val="0"/>
                <w:sz w:val="20"/>
              </w:rPr>
            </w:pPr>
            <w:r>
              <w:rPr>
                <w:color w:val="000000" w:themeColor="text1"/>
                <w:spacing w:val="0"/>
                <w:sz w:val="20"/>
              </w:rPr>
              <w:t>-</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54DAC684" w:rsidR="00EE4E40" w:rsidRPr="005D3FF5" w:rsidRDefault="00EE4E40" w:rsidP="00596D6A">
            <w:pPr>
              <w:rPr>
                <w:b/>
                <w:bCs/>
                <w:color w:val="000000" w:themeColor="text1"/>
                <w:spacing w:val="0"/>
                <w:sz w:val="20"/>
              </w:rPr>
            </w:pPr>
            <w:r w:rsidRPr="005D3FF5">
              <w:rPr>
                <w:b/>
                <w:bCs/>
                <w:color w:val="000000" w:themeColor="text1"/>
                <w:spacing w:val="0"/>
                <w:sz w:val="20"/>
              </w:rPr>
              <w:t>F=5.</w:t>
            </w:r>
            <w:r w:rsidR="00893058">
              <w:rPr>
                <w:b/>
                <w:bCs/>
                <w:color w:val="000000" w:themeColor="text1"/>
                <w:spacing w:val="0"/>
                <w:sz w:val="20"/>
              </w:rPr>
              <w:t>8</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2F2F2A45" w:rsidR="00EE4E40" w:rsidRPr="005D3FF5" w:rsidRDefault="00EE4E40" w:rsidP="00596D6A">
            <w:pPr>
              <w:rPr>
                <w:color w:val="000000" w:themeColor="text1"/>
                <w:spacing w:val="0"/>
                <w:sz w:val="20"/>
              </w:rPr>
            </w:pPr>
            <w:r w:rsidRPr="005D3FF5">
              <w:rPr>
                <w:color w:val="000000" w:themeColor="text1"/>
                <w:spacing w:val="0"/>
                <w:sz w:val="20"/>
              </w:rPr>
              <w:t>F=2.6</w:t>
            </w:r>
          </w:p>
        </w:tc>
        <w:tc>
          <w:tcPr>
            <w:tcW w:w="1134" w:type="dxa"/>
          </w:tcPr>
          <w:p w14:paraId="13C8011E" w14:textId="57C4C23E" w:rsidR="00EE4E40" w:rsidRPr="005D3FF5" w:rsidRDefault="00893058" w:rsidP="00596D6A">
            <w:pPr>
              <w:rPr>
                <w:color w:val="000000" w:themeColor="text1"/>
                <w:spacing w:val="0"/>
                <w:sz w:val="20"/>
              </w:rPr>
            </w:pPr>
            <w:r>
              <w:rPr>
                <w:color w:val="000000" w:themeColor="text1"/>
                <w:spacing w:val="0"/>
                <w:sz w:val="20"/>
              </w:rPr>
              <w:t>-</w:t>
            </w:r>
          </w:p>
        </w:tc>
        <w:tc>
          <w:tcPr>
            <w:tcW w:w="992" w:type="dxa"/>
          </w:tcPr>
          <w:p w14:paraId="7ADF99B6" w14:textId="2BD3B431" w:rsidR="00EE4E40" w:rsidRPr="005D3FF5" w:rsidRDefault="00EE4E40" w:rsidP="00596D6A">
            <w:pPr>
              <w:rPr>
                <w:color w:val="000000" w:themeColor="text1"/>
                <w:spacing w:val="0"/>
                <w:sz w:val="20"/>
              </w:rPr>
            </w:pPr>
            <w:r w:rsidRPr="005D3FF5">
              <w:rPr>
                <w:color w:val="000000" w:themeColor="text1"/>
                <w:spacing w:val="0"/>
                <w:sz w:val="20"/>
              </w:rPr>
              <w:t>F=0.</w:t>
            </w:r>
            <w:r w:rsidR="00893058">
              <w:rPr>
                <w:color w:val="000000" w:themeColor="text1"/>
                <w:spacing w:val="0"/>
                <w:sz w:val="20"/>
              </w:rPr>
              <w:t>3</w:t>
            </w:r>
          </w:p>
        </w:tc>
        <w:tc>
          <w:tcPr>
            <w:tcW w:w="571" w:type="dxa"/>
          </w:tcPr>
          <w:p w14:paraId="6F18D5B3" w14:textId="31271BCF" w:rsidR="00EE4E40" w:rsidRPr="005D3FF5" w:rsidRDefault="00893058" w:rsidP="00596D6A">
            <w:pPr>
              <w:rPr>
                <w:color w:val="000000" w:themeColor="text1"/>
                <w:spacing w:val="0"/>
                <w:sz w:val="20"/>
              </w:rPr>
            </w:pPr>
            <w:r>
              <w:rPr>
                <w:color w:val="000000" w:themeColor="text1"/>
                <w:spacing w:val="0"/>
                <w:sz w:val="20"/>
              </w:rPr>
              <w:t>-</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1E5EDFEC" w:rsidR="00EE4E40" w:rsidRPr="005D3FF5" w:rsidRDefault="00EE4E40" w:rsidP="00596D6A">
            <w:pPr>
              <w:rPr>
                <w:color w:val="000000" w:themeColor="text1"/>
                <w:spacing w:val="0"/>
                <w:sz w:val="20"/>
              </w:rPr>
            </w:pPr>
            <w:r w:rsidRPr="005D3FF5">
              <w:rPr>
                <w:color w:val="000000" w:themeColor="text1"/>
                <w:spacing w:val="0"/>
                <w:sz w:val="20"/>
              </w:rPr>
              <w:t>F=0.</w:t>
            </w:r>
            <w:r w:rsidR="0026402A">
              <w:rPr>
                <w:color w:val="000000" w:themeColor="text1"/>
                <w:spacing w:val="0"/>
                <w:sz w:val="20"/>
              </w:rPr>
              <w:t>6</w:t>
            </w:r>
          </w:p>
        </w:tc>
        <w:tc>
          <w:tcPr>
            <w:tcW w:w="992" w:type="dxa"/>
          </w:tcPr>
          <w:p w14:paraId="3BA0BC57" w14:textId="5E44B4FF" w:rsidR="00EE4E40" w:rsidRPr="005D3FF5" w:rsidRDefault="0026402A" w:rsidP="00596D6A">
            <w:pPr>
              <w:rPr>
                <w:color w:val="000000" w:themeColor="text1"/>
                <w:spacing w:val="0"/>
                <w:sz w:val="20"/>
              </w:rPr>
            </w:pPr>
            <w:r>
              <w:rPr>
                <w:color w:val="000000" w:themeColor="text1"/>
                <w:spacing w:val="0"/>
                <w:sz w:val="20"/>
              </w:rPr>
              <w:t>-</w:t>
            </w:r>
          </w:p>
        </w:tc>
        <w:tc>
          <w:tcPr>
            <w:tcW w:w="993" w:type="dxa"/>
          </w:tcPr>
          <w:p w14:paraId="2066264E" w14:textId="60DAE511" w:rsidR="00EE4E40" w:rsidRPr="005D3FF5" w:rsidRDefault="00EE4E40" w:rsidP="00596D6A">
            <w:pPr>
              <w:rPr>
                <w:color w:val="000000" w:themeColor="text1"/>
                <w:spacing w:val="0"/>
                <w:sz w:val="20"/>
              </w:rPr>
            </w:pPr>
            <w:r w:rsidRPr="005D3FF5">
              <w:rPr>
                <w:color w:val="000000" w:themeColor="text1"/>
                <w:spacing w:val="0"/>
                <w:sz w:val="20"/>
              </w:rPr>
              <w:t>F=3.9</w:t>
            </w:r>
          </w:p>
        </w:tc>
        <w:tc>
          <w:tcPr>
            <w:tcW w:w="1134" w:type="dxa"/>
          </w:tcPr>
          <w:p w14:paraId="09D849DE" w14:textId="3F7DEF29" w:rsidR="00EE4E40" w:rsidRPr="005D3FF5" w:rsidRDefault="003A5CD2" w:rsidP="00596D6A">
            <w:pPr>
              <w:rPr>
                <w:color w:val="000000" w:themeColor="text1"/>
                <w:spacing w:val="0"/>
                <w:sz w:val="20"/>
              </w:rPr>
            </w:pPr>
            <w:r>
              <w:rPr>
                <w:color w:val="000000" w:themeColor="text1"/>
                <w:spacing w:val="0"/>
                <w:sz w:val="20"/>
              </w:rPr>
              <w:t>-</w:t>
            </w:r>
          </w:p>
        </w:tc>
        <w:tc>
          <w:tcPr>
            <w:tcW w:w="992" w:type="dxa"/>
          </w:tcPr>
          <w:p w14:paraId="15909F96" w14:textId="690274DA" w:rsidR="00EE4E40" w:rsidRPr="005D3FF5" w:rsidRDefault="00EE4E40" w:rsidP="00596D6A">
            <w:pPr>
              <w:rPr>
                <w:color w:val="000000" w:themeColor="text1"/>
                <w:spacing w:val="0"/>
                <w:sz w:val="20"/>
              </w:rPr>
            </w:pPr>
            <w:r w:rsidRPr="005D3FF5">
              <w:rPr>
                <w:color w:val="000000" w:themeColor="text1"/>
                <w:spacing w:val="0"/>
                <w:sz w:val="20"/>
              </w:rPr>
              <w:t>F=2.</w:t>
            </w:r>
            <w:r w:rsidR="003A5CD2">
              <w:rPr>
                <w:color w:val="000000" w:themeColor="text1"/>
                <w:spacing w:val="0"/>
                <w:sz w:val="20"/>
              </w:rPr>
              <w:t>0</w:t>
            </w:r>
          </w:p>
          <w:p w14:paraId="499680B8" w14:textId="77777777" w:rsidR="00EE4E40" w:rsidRPr="005D3FF5" w:rsidRDefault="00EE4E40" w:rsidP="001C6BBD">
            <w:pPr>
              <w:rPr>
                <w:spacing w:val="0"/>
                <w:sz w:val="20"/>
              </w:rPr>
            </w:pPr>
          </w:p>
        </w:tc>
        <w:tc>
          <w:tcPr>
            <w:tcW w:w="571" w:type="dxa"/>
          </w:tcPr>
          <w:p w14:paraId="2DD50017" w14:textId="536EE7AD" w:rsidR="00EE4E40" w:rsidRPr="005D3FF5" w:rsidRDefault="003A5CD2" w:rsidP="00596D6A">
            <w:pPr>
              <w:rPr>
                <w:color w:val="000000" w:themeColor="text1"/>
                <w:spacing w:val="0"/>
                <w:sz w:val="20"/>
              </w:rPr>
            </w:pPr>
            <w:r>
              <w:rPr>
                <w:color w:val="000000" w:themeColor="text1"/>
                <w:spacing w:val="0"/>
                <w:sz w:val="20"/>
              </w:rPr>
              <w:t>-</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126C7DDE" w:rsidR="00EE4E40" w:rsidRPr="005D3FF5" w:rsidRDefault="00EE4E40" w:rsidP="00596D6A">
            <w:pPr>
              <w:rPr>
                <w:color w:val="000000" w:themeColor="text1"/>
                <w:spacing w:val="0"/>
                <w:sz w:val="20"/>
              </w:rPr>
            </w:pPr>
            <w:r w:rsidRPr="005D3FF5">
              <w:rPr>
                <w:color w:val="000000" w:themeColor="text1"/>
                <w:spacing w:val="0"/>
                <w:sz w:val="20"/>
              </w:rPr>
              <w:t>F=0.4</w:t>
            </w:r>
          </w:p>
        </w:tc>
        <w:tc>
          <w:tcPr>
            <w:tcW w:w="992" w:type="dxa"/>
          </w:tcPr>
          <w:p w14:paraId="5C8B19BC" w14:textId="6B3210DD" w:rsidR="00EE4E40" w:rsidRPr="005D3FF5" w:rsidRDefault="007A0739" w:rsidP="00596D6A">
            <w:pPr>
              <w:rPr>
                <w:color w:val="000000" w:themeColor="text1"/>
                <w:spacing w:val="0"/>
                <w:sz w:val="20"/>
              </w:rPr>
            </w:pPr>
            <w:r>
              <w:rPr>
                <w:color w:val="000000" w:themeColor="text1"/>
                <w:spacing w:val="0"/>
                <w:sz w:val="20"/>
              </w:rPr>
              <w:t>-</w:t>
            </w:r>
          </w:p>
        </w:tc>
        <w:tc>
          <w:tcPr>
            <w:tcW w:w="993" w:type="dxa"/>
          </w:tcPr>
          <w:p w14:paraId="5F673489" w14:textId="5F0F15A6" w:rsidR="00EE4E40" w:rsidRPr="005D3FF5" w:rsidRDefault="00EE4E40" w:rsidP="00596D6A">
            <w:pPr>
              <w:rPr>
                <w:color w:val="000000" w:themeColor="text1"/>
                <w:spacing w:val="0"/>
                <w:sz w:val="20"/>
              </w:rPr>
            </w:pPr>
            <w:r w:rsidRPr="005D3FF5">
              <w:rPr>
                <w:color w:val="000000" w:themeColor="text1"/>
                <w:spacing w:val="0"/>
                <w:sz w:val="20"/>
              </w:rPr>
              <w:t>F=1.6</w:t>
            </w:r>
          </w:p>
        </w:tc>
        <w:tc>
          <w:tcPr>
            <w:tcW w:w="1134" w:type="dxa"/>
          </w:tcPr>
          <w:p w14:paraId="1557538C" w14:textId="7284EEED" w:rsidR="00EE4E40" w:rsidRPr="005D3FF5" w:rsidRDefault="007A0739" w:rsidP="00596D6A">
            <w:pPr>
              <w:rPr>
                <w:color w:val="000000" w:themeColor="text1"/>
                <w:spacing w:val="0"/>
                <w:sz w:val="20"/>
              </w:rPr>
            </w:pPr>
            <w:r>
              <w:rPr>
                <w:color w:val="000000" w:themeColor="text1"/>
                <w:spacing w:val="0"/>
                <w:sz w:val="20"/>
              </w:rPr>
              <w:t>-</w:t>
            </w:r>
          </w:p>
        </w:tc>
        <w:tc>
          <w:tcPr>
            <w:tcW w:w="992" w:type="dxa"/>
          </w:tcPr>
          <w:p w14:paraId="522CEB4A" w14:textId="37BBB7FD" w:rsidR="00EE4E40" w:rsidRPr="005D3FF5" w:rsidRDefault="00EE4E40" w:rsidP="00596D6A">
            <w:pPr>
              <w:rPr>
                <w:color w:val="000000" w:themeColor="text1"/>
                <w:spacing w:val="0"/>
                <w:sz w:val="20"/>
              </w:rPr>
            </w:pPr>
            <w:r w:rsidRPr="005D3FF5">
              <w:rPr>
                <w:color w:val="000000" w:themeColor="text1"/>
                <w:spacing w:val="0"/>
                <w:sz w:val="20"/>
              </w:rPr>
              <w:t>F=1.</w:t>
            </w:r>
            <w:r w:rsidR="007A0739">
              <w:rPr>
                <w:color w:val="000000" w:themeColor="text1"/>
                <w:spacing w:val="0"/>
                <w:sz w:val="20"/>
              </w:rPr>
              <w:t>9</w:t>
            </w:r>
          </w:p>
        </w:tc>
        <w:tc>
          <w:tcPr>
            <w:tcW w:w="571" w:type="dxa"/>
          </w:tcPr>
          <w:p w14:paraId="204B5006" w14:textId="4635EF93" w:rsidR="00EE4E40" w:rsidRPr="005D3FF5" w:rsidRDefault="007A0739" w:rsidP="00596D6A">
            <w:pPr>
              <w:rPr>
                <w:color w:val="000000" w:themeColor="text1"/>
                <w:spacing w:val="0"/>
                <w:sz w:val="20"/>
              </w:rPr>
            </w:pPr>
            <w:r>
              <w:rPr>
                <w:color w:val="000000" w:themeColor="text1"/>
                <w:spacing w:val="0"/>
                <w:sz w:val="20"/>
              </w:rPr>
              <w:t>-</w:t>
            </w:r>
          </w:p>
        </w:tc>
      </w:tr>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33B69E55" w:rsidR="00EE4E40" w:rsidRPr="005D3FF5" w:rsidRDefault="00EE4E40" w:rsidP="00596D6A">
            <w:pPr>
              <w:rPr>
                <w:b/>
                <w:bCs/>
                <w:color w:val="000000" w:themeColor="text1"/>
                <w:spacing w:val="0"/>
                <w:sz w:val="20"/>
              </w:rPr>
            </w:pPr>
            <w:r w:rsidRPr="005D3FF5">
              <w:rPr>
                <w:b/>
                <w:bCs/>
                <w:color w:val="000000" w:themeColor="text1"/>
                <w:spacing w:val="0"/>
                <w:sz w:val="20"/>
              </w:rPr>
              <w:t>F=8.</w:t>
            </w:r>
            <w:r w:rsidR="00622E65">
              <w:rPr>
                <w:b/>
                <w:bCs/>
                <w:color w:val="000000" w:themeColor="text1"/>
                <w:spacing w:val="0"/>
                <w:sz w:val="20"/>
              </w:rPr>
              <w:t>1</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2D33B2C4" w:rsidR="00EE4E40" w:rsidRPr="005D3FF5" w:rsidRDefault="00EE4E40" w:rsidP="00596D6A">
            <w:pPr>
              <w:rPr>
                <w:color w:val="000000" w:themeColor="text1"/>
                <w:spacing w:val="0"/>
                <w:sz w:val="20"/>
              </w:rPr>
            </w:pPr>
            <w:r w:rsidRPr="005D3FF5">
              <w:rPr>
                <w:color w:val="000000" w:themeColor="text1"/>
                <w:spacing w:val="0"/>
                <w:sz w:val="20"/>
              </w:rPr>
              <w:t>F=0.0</w:t>
            </w:r>
            <w:r w:rsidR="00D174BA">
              <w:rPr>
                <w:color w:val="000000" w:themeColor="text1"/>
                <w:spacing w:val="0"/>
                <w:sz w:val="20"/>
              </w:rPr>
              <w:t>3</w:t>
            </w:r>
          </w:p>
        </w:tc>
        <w:tc>
          <w:tcPr>
            <w:tcW w:w="1134" w:type="dxa"/>
          </w:tcPr>
          <w:p w14:paraId="401394E2" w14:textId="257AF837" w:rsidR="00EE4E40" w:rsidRPr="005D3FF5" w:rsidRDefault="00D174BA" w:rsidP="00596D6A">
            <w:pPr>
              <w:rPr>
                <w:color w:val="000000" w:themeColor="text1"/>
                <w:spacing w:val="0"/>
                <w:sz w:val="20"/>
              </w:rPr>
            </w:pPr>
            <w:r>
              <w:rPr>
                <w:color w:val="000000" w:themeColor="text1"/>
                <w:spacing w:val="0"/>
                <w:sz w:val="20"/>
              </w:rPr>
              <w:t>-</w:t>
            </w:r>
          </w:p>
        </w:tc>
        <w:tc>
          <w:tcPr>
            <w:tcW w:w="992" w:type="dxa"/>
          </w:tcPr>
          <w:p w14:paraId="4A4381A3" w14:textId="0C6BA51A" w:rsidR="00EE4E40" w:rsidRPr="005D3FF5" w:rsidRDefault="00EE4E40" w:rsidP="00596D6A">
            <w:pPr>
              <w:rPr>
                <w:color w:val="000000" w:themeColor="text1"/>
                <w:spacing w:val="0"/>
                <w:sz w:val="20"/>
              </w:rPr>
            </w:pPr>
            <w:r w:rsidRPr="005D3FF5">
              <w:rPr>
                <w:color w:val="000000" w:themeColor="text1"/>
                <w:spacing w:val="0"/>
                <w:sz w:val="20"/>
              </w:rPr>
              <w:t>F=1.</w:t>
            </w:r>
            <w:r w:rsidR="00D174BA">
              <w:rPr>
                <w:color w:val="000000" w:themeColor="text1"/>
                <w:spacing w:val="0"/>
                <w:sz w:val="20"/>
              </w:rPr>
              <w:t>3</w:t>
            </w:r>
          </w:p>
        </w:tc>
        <w:tc>
          <w:tcPr>
            <w:tcW w:w="571" w:type="dxa"/>
          </w:tcPr>
          <w:p w14:paraId="1AD11465" w14:textId="6ECE7A4D" w:rsidR="00EE4E40" w:rsidRPr="005D3FF5" w:rsidRDefault="00D174BA" w:rsidP="00596D6A">
            <w:pPr>
              <w:rPr>
                <w:color w:val="000000" w:themeColor="text1"/>
                <w:spacing w:val="0"/>
                <w:sz w:val="20"/>
              </w:rPr>
            </w:pPr>
            <w:r>
              <w:rPr>
                <w:color w:val="000000" w:themeColor="text1"/>
                <w:spacing w:val="0"/>
                <w:sz w:val="20"/>
              </w:rPr>
              <w:t>-</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02ECE6C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9</w:t>
            </w:r>
          </w:p>
        </w:tc>
        <w:tc>
          <w:tcPr>
            <w:tcW w:w="992" w:type="dxa"/>
          </w:tcPr>
          <w:p w14:paraId="2F2FFCB0" w14:textId="25232B68" w:rsidR="00EE4E40" w:rsidRPr="005D3FF5" w:rsidRDefault="00D174BA" w:rsidP="00596D6A">
            <w:pPr>
              <w:rPr>
                <w:color w:val="000000" w:themeColor="text1"/>
                <w:spacing w:val="0"/>
                <w:sz w:val="20"/>
              </w:rPr>
            </w:pPr>
            <w:r>
              <w:rPr>
                <w:color w:val="000000" w:themeColor="text1"/>
                <w:spacing w:val="0"/>
                <w:sz w:val="20"/>
              </w:rPr>
              <w:t>-</w:t>
            </w:r>
          </w:p>
        </w:tc>
        <w:tc>
          <w:tcPr>
            <w:tcW w:w="993" w:type="dxa"/>
          </w:tcPr>
          <w:p w14:paraId="5EFDC5C6" w14:textId="1097C80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D174BA">
              <w:rPr>
                <w:color w:val="000000" w:themeColor="text1"/>
                <w:spacing w:val="0"/>
                <w:sz w:val="20"/>
              </w:rPr>
              <w:t>3</w:t>
            </w:r>
          </w:p>
        </w:tc>
        <w:tc>
          <w:tcPr>
            <w:tcW w:w="1134" w:type="dxa"/>
          </w:tcPr>
          <w:p w14:paraId="489934F7" w14:textId="130C2791" w:rsidR="00EE4E40" w:rsidRPr="005D3FF5" w:rsidRDefault="00D174BA" w:rsidP="00596D6A">
            <w:pPr>
              <w:rPr>
                <w:color w:val="000000" w:themeColor="text1"/>
                <w:spacing w:val="0"/>
                <w:sz w:val="20"/>
              </w:rPr>
            </w:pPr>
            <w:r>
              <w:rPr>
                <w:color w:val="000000" w:themeColor="text1"/>
                <w:spacing w:val="0"/>
                <w:sz w:val="20"/>
              </w:rPr>
              <w:t>-</w:t>
            </w:r>
          </w:p>
        </w:tc>
        <w:tc>
          <w:tcPr>
            <w:tcW w:w="992" w:type="dxa"/>
          </w:tcPr>
          <w:p w14:paraId="3891C11F" w14:textId="5F95A46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D174BA">
              <w:rPr>
                <w:color w:val="000000" w:themeColor="text1"/>
                <w:spacing w:val="0"/>
                <w:sz w:val="20"/>
              </w:rPr>
              <w:t>9</w:t>
            </w:r>
          </w:p>
        </w:tc>
        <w:tc>
          <w:tcPr>
            <w:tcW w:w="571" w:type="dxa"/>
          </w:tcPr>
          <w:p w14:paraId="4AAA907D" w14:textId="5F96902E" w:rsidR="00EE4E40" w:rsidRPr="005D3FF5" w:rsidRDefault="00D174BA" w:rsidP="00596D6A">
            <w:pPr>
              <w:rPr>
                <w:color w:val="000000" w:themeColor="text1"/>
                <w:spacing w:val="0"/>
                <w:sz w:val="20"/>
              </w:rPr>
            </w:pPr>
            <w:r>
              <w:rPr>
                <w:color w:val="000000" w:themeColor="text1"/>
                <w:spacing w:val="0"/>
                <w:sz w:val="20"/>
              </w:rPr>
              <w:t>-</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6F23389C"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2</w:t>
            </w:r>
          </w:p>
        </w:tc>
        <w:tc>
          <w:tcPr>
            <w:tcW w:w="992" w:type="dxa"/>
          </w:tcPr>
          <w:p w14:paraId="220CF57B" w14:textId="07104294" w:rsidR="00EE4E40" w:rsidRPr="005D3FF5" w:rsidRDefault="00D174BA" w:rsidP="00596D6A">
            <w:pPr>
              <w:rPr>
                <w:b/>
                <w:bCs/>
                <w:color w:val="000000" w:themeColor="text1"/>
                <w:spacing w:val="0"/>
                <w:sz w:val="20"/>
              </w:rPr>
            </w:pPr>
            <w:r>
              <w:rPr>
                <w:color w:val="000000" w:themeColor="text1"/>
                <w:spacing w:val="0"/>
                <w:sz w:val="20"/>
              </w:rPr>
              <w:t>-</w:t>
            </w:r>
          </w:p>
        </w:tc>
        <w:tc>
          <w:tcPr>
            <w:tcW w:w="993" w:type="dxa"/>
          </w:tcPr>
          <w:p w14:paraId="6632240E" w14:textId="28374934"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2</w:t>
            </w:r>
          </w:p>
        </w:tc>
        <w:tc>
          <w:tcPr>
            <w:tcW w:w="1134" w:type="dxa"/>
          </w:tcPr>
          <w:p w14:paraId="2C9E2C04" w14:textId="6C8B9295"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4B0B63C1" w14:textId="0FE6949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w:t>
            </w:r>
            <w:r w:rsidR="00BB4E5D">
              <w:rPr>
                <w:color w:val="000000" w:themeColor="text1"/>
                <w:spacing w:val="0"/>
                <w:sz w:val="20"/>
              </w:rPr>
              <w:t>5</w:t>
            </w:r>
          </w:p>
        </w:tc>
        <w:tc>
          <w:tcPr>
            <w:tcW w:w="571" w:type="dxa"/>
          </w:tcPr>
          <w:p w14:paraId="0EFEB5D6" w14:textId="7E75F5E2"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1C383D96"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w:t>
            </w:r>
          </w:p>
        </w:tc>
        <w:tc>
          <w:tcPr>
            <w:tcW w:w="992" w:type="dxa"/>
          </w:tcPr>
          <w:p w14:paraId="5434B67D" w14:textId="68EB7E7F" w:rsidR="00EE4E40" w:rsidRPr="005D3FF5" w:rsidRDefault="00BB4E5D" w:rsidP="00596D6A">
            <w:pPr>
              <w:rPr>
                <w:b/>
                <w:bCs/>
                <w:color w:val="000000" w:themeColor="text1"/>
                <w:spacing w:val="0"/>
                <w:sz w:val="20"/>
              </w:rPr>
            </w:pPr>
            <w:r>
              <w:rPr>
                <w:color w:val="000000" w:themeColor="text1"/>
                <w:spacing w:val="0"/>
                <w:sz w:val="20"/>
              </w:rPr>
              <w:t>-</w:t>
            </w:r>
          </w:p>
        </w:tc>
        <w:tc>
          <w:tcPr>
            <w:tcW w:w="993" w:type="dxa"/>
          </w:tcPr>
          <w:p w14:paraId="0549C922" w14:textId="55E5994F"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BB4E5D">
              <w:rPr>
                <w:color w:val="000000" w:themeColor="text1"/>
                <w:spacing w:val="0"/>
                <w:sz w:val="20"/>
              </w:rPr>
              <w:t>6</w:t>
            </w:r>
          </w:p>
        </w:tc>
        <w:tc>
          <w:tcPr>
            <w:tcW w:w="1134" w:type="dxa"/>
          </w:tcPr>
          <w:p w14:paraId="7AB5CA28" w14:textId="7A57336B"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2B195233" w14:textId="4578F04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w:t>
            </w:r>
          </w:p>
        </w:tc>
        <w:tc>
          <w:tcPr>
            <w:tcW w:w="571" w:type="dxa"/>
          </w:tcPr>
          <w:p w14:paraId="05733723" w14:textId="3AC40974"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204E8B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w:t>
            </w:r>
            <w:r w:rsidR="00BB4E5D">
              <w:rPr>
                <w:b/>
                <w:bCs/>
                <w:color w:val="000000" w:themeColor="text1"/>
                <w:spacing w:val="0"/>
                <w:sz w:val="20"/>
              </w:rPr>
              <w:t>4</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57419D1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w:t>
            </w:r>
            <w:r w:rsidR="00BB4E5D">
              <w:rPr>
                <w:color w:val="000000" w:themeColor="text1"/>
                <w:spacing w:val="0"/>
                <w:sz w:val="20"/>
              </w:rPr>
              <w:t>5</w:t>
            </w:r>
          </w:p>
        </w:tc>
        <w:tc>
          <w:tcPr>
            <w:tcW w:w="1134" w:type="dxa"/>
          </w:tcPr>
          <w:p w14:paraId="6CCDEAA2" w14:textId="0B92038D"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32AF40F6" w14:textId="1C96AEC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w:t>
            </w:r>
          </w:p>
        </w:tc>
        <w:tc>
          <w:tcPr>
            <w:tcW w:w="571" w:type="dxa"/>
          </w:tcPr>
          <w:p w14:paraId="085BFDCE" w14:textId="0D212DB6"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47F881FC" w:rsidR="00EE4E40" w:rsidRPr="00B05983" w:rsidRDefault="00EE4E40" w:rsidP="00596D6A">
            <w:pPr>
              <w:rPr>
                <w:color w:val="000000" w:themeColor="text1"/>
                <w:spacing w:val="0"/>
                <w:sz w:val="20"/>
              </w:rPr>
            </w:pPr>
            <w:r w:rsidRPr="00B05983">
              <w:rPr>
                <w:color w:val="000000" w:themeColor="text1"/>
                <w:spacing w:val="0"/>
                <w:sz w:val="20"/>
              </w:rPr>
              <w:t xml:space="preserve">F=0.1 </w:t>
            </w:r>
          </w:p>
        </w:tc>
        <w:tc>
          <w:tcPr>
            <w:tcW w:w="992" w:type="dxa"/>
          </w:tcPr>
          <w:p w14:paraId="026A0AEF" w14:textId="03B2803A" w:rsidR="00EE4E40" w:rsidRPr="00B05983" w:rsidRDefault="00BB4E5D" w:rsidP="00596D6A">
            <w:pPr>
              <w:rPr>
                <w:b/>
                <w:bCs/>
                <w:color w:val="000000" w:themeColor="text1"/>
                <w:spacing w:val="0"/>
                <w:sz w:val="20"/>
              </w:rPr>
            </w:pPr>
            <w:r>
              <w:rPr>
                <w:color w:val="000000" w:themeColor="text1"/>
                <w:spacing w:val="0"/>
                <w:sz w:val="20"/>
              </w:rPr>
              <w:t>-</w:t>
            </w:r>
          </w:p>
        </w:tc>
        <w:tc>
          <w:tcPr>
            <w:tcW w:w="993" w:type="dxa"/>
          </w:tcPr>
          <w:p w14:paraId="39321D76" w14:textId="4FC450C1"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w:t>
            </w:r>
          </w:p>
        </w:tc>
        <w:tc>
          <w:tcPr>
            <w:tcW w:w="1134" w:type="dxa"/>
          </w:tcPr>
          <w:p w14:paraId="52A0F8E8" w14:textId="01BCD359" w:rsidR="00EE4E40" w:rsidRPr="00B05983" w:rsidRDefault="00BB4E5D" w:rsidP="00596D6A">
            <w:pPr>
              <w:rPr>
                <w:color w:val="000000" w:themeColor="text1"/>
                <w:spacing w:val="0"/>
                <w:sz w:val="20"/>
              </w:rPr>
            </w:pPr>
            <w:r>
              <w:rPr>
                <w:color w:val="000000" w:themeColor="text1"/>
                <w:spacing w:val="0"/>
                <w:sz w:val="20"/>
              </w:rPr>
              <w:t>-</w:t>
            </w:r>
          </w:p>
        </w:tc>
        <w:tc>
          <w:tcPr>
            <w:tcW w:w="992" w:type="dxa"/>
          </w:tcPr>
          <w:p w14:paraId="0479C03D" w14:textId="01081306"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w:t>
            </w:r>
            <w:r w:rsidR="00BB4E5D">
              <w:rPr>
                <w:color w:val="000000" w:themeColor="text1"/>
                <w:spacing w:val="0"/>
                <w:sz w:val="20"/>
              </w:rPr>
              <w:t>7</w:t>
            </w:r>
          </w:p>
        </w:tc>
        <w:tc>
          <w:tcPr>
            <w:tcW w:w="571" w:type="dxa"/>
          </w:tcPr>
          <w:p w14:paraId="4DD0A379" w14:textId="29436B89" w:rsidR="00EE4E40" w:rsidRPr="00B05983" w:rsidRDefault="00BB4E5D" w:rsidP="00596D6A">
            <w:pPr>
              <w:rPr>
                <w:color w:val="000000" w:themeColor="text1"/>
                <w:spacing w:val="0"/>
                <w:sz w:val="20"/>
              </w:rPr>
            </w:pPr>
            <w:r>
              <w:rPr>
                <w:color w:val="000000" w:themeColor="text1"/>
                <w:spacing w:val="0"/>
                <w:sz w:val="20"/>
              </w:rPr>
              <w:t>-</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69622BD2"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5C07A6B3"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w:t>
            </w:r>
          </w:p>
        </w:tc>
        <w:tc>
          <w:tcPr>
            <w:tcW w:w="1134" w:type="dxa"/>
          </w:tcPr>
          <w:p w14:paraId="4BE16CF2" w14:textId="610A2B20" w:rsidR="00EE4E40" w:rsidRPr="00B05983" w:rsidRDefault="00BB4E5D" w:rsidP="00596D6A">
            <w:pPr>
              <w:rPr>
                <w:color w:val="000000" w:themeColor="text1"/>
                <w:spacing w:val="0"/>
                <w:sz w:val="20"/>
              </w:rPr>
            </w:pPr>
            <w:r>
              <w:rPr>
                <w:color w:val="000000" w:themeColor="text1"/>
                <w:spacing w:val="0"/>
                <w:sz w:val="20"/>
              </w:rPr>
              <w:t>-</w:t>
            </w:r>
          </w:p>
        </w:tc>
        <w:tc>
          <w:tcPr>
            <w:tcW w:w="992" w:type="dxa"/>
          </w:tcPr>
          <w:p w14:paraId="221D52F0" w14:textId="5B32A7B0"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576C4CE5" w:rsidR="007C259F" w:rsidRDefault="005327B1" w:rsidP="00E34238">
      <w:pPr>
        <w:rPr>
          <w:sz w:val="24"/>
          <w:szCs w:val="24"/>
        </w:rPr>
      </w:pPr>
      <w:r w:rsidRPr="0032352A">
        <w:rPr>
          <w:b/>
          <w:bCs/>
          <w:sz w:val="24"/>
          <w:szCs w:val="24"/>
        </w:rPr>
        <w:t xml:space="preserve">Table </w:t>
      </w:r>
      <w:r w:rsidR="00603EB1">
        <w:rPr>
          <w:b/>
          <w:bCs/>
          <w:sz w:val="24"/>
          <w:szCs w:val="24"/>
        </w:rPr>
        <w:t>5</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0"/>
        <w:gridCol w:w="201"/>
        <w:gridCol w:w="1499"/>
        <w:gridCol w:w="146"/>
        <w:gridCol w:w="761"/>
        <w:gridCol w:w="1508"/>
        <w:gridCol w:w="1559"/>
        <w:gridCol w:w="1199"/>
      </w:tblGrid>
      <w:tr w:rsidR="00963254" w:rsidRPr="00A754DB" w14:paraId="4F461CE3" w14:textId="77777777" w:rsidTr="00963254">
        <w:trPr>
          <w:trHeight w:val="290"/>
        </w:trPr>
        <w:tc>
          <w:tcPr>
            <w:tcW w:w="3033" w:type="dxa"/>
            <w:tcBorders>
              <w:top w:val="single" w:sz="4" w:space="0" w:color="auto"/>
              <w:bottom w:val="single" w:sz="4" w:space="0" w:color="auto"/>
            </w:tcBorders>
            <w:noWrap/>
            <w:hideMark/>
          </w:tcPr>
          <w:p w14:paraId="2F10B5C3" w14:textId="3084459D" w:rsidR="00963254" w:rsidRPr="007D4C49" w:rsidRDefault="00963254" w:rsidP="00963254">
            <w:pPr>
              <w:rPr>
                <w:spacing w:val="0"/>
                <w:sz w:val="20"/>
              </w:rPr>
            </w:pPr>
          </w:p>
        </w:tc>
        <w:tc>
          <w:tcPr>
            <w:tcW w:w="203" w:type="dxa"/>
            <w:tcBorders>
              <w:top w:val="single" w:sz="4" w:space="0" w:color="auto"/>
              <w:bottom w:val="single" w:sz="4" w:space="0" w:color="auto"/>
            </w:tcBorders>
          </w:tcPr>
          <w:p w14:paraId="4ACB9131" w14:textId="77777777" w:rsidR="00963254" w:rsidRPr="00F90AF9" w:rsidRDefault="00963254" w:rsidP="00963254"/>
        </w:tc>
        <w:tc>
          <w:tcPr>
            <w:tcW w:w="1508" w:type="dxa"/>
            <w:tcBorders>
              <w:top w:val="single" w:sz="4" w:space="0" w:color="auto"/>
              <w:bottom w:val="single" w:sz="4" w:space="0" w:color="auto"/>
            </w:tcBorders>
          </w:tcPr>
          <w:p w14:paraId="32352E5B" w14:textId="6D3FFCA1" w:rsidR="00963254" w:rsidRPr="00F90AF9" w:rsidRDefault="00963254" w:rsidP="00963254">
            <w:pPr>
              <w:rPr>
                <w:spacing w:val="0"/>
                <w:sz w:val="20"/>
              </w:rPr>
            </w:pPr>
            <w:r w:rsidRPr="00F90AF9">
              <w:rPr>
                <w:spacing w:val="0"/>
                <w:sz w:val="20"/>
              </w:rPr>
              <w:t>Unit</w:t>
            </w:r>
          </w:p>
        </w:tc>
        <w:tc>
          <w:tcPr>
            <w:tcW w:w="148" w:type="dxa"/>
            <w:tcBorders>
              <w:top w:val="single" w:sz="4" w:space="0" w:color="auto"/>
              <w:bottom w:val="single" w:sz="4" w:space="0" w:color="auto"/>
            </w:tcBorders>
          </w:tcPr>
          <w:p w14:paraId="6A7E6EA1" w14:textId="77777777" w:rsidR="00963254" w:rsidRPr="007D4C49" w:rsidRDefault="00963254" w:rsidP="00963254"/>
        </w:tc>
        <w:tc>
          <w:tcPr>
            <w:tcW w:w="765" w:type="dxa"/>
            <w:tcBorders>
              <w:top w:val="single" w:sz="4" w:space="0" w:color="auto"/>
              <w:bottom w:val="single" w:sz="4" w:space="0" w:color="auto"/>
            </w:tcBorders>
          </w:tcPr>
          <w:p w14:paraId="3EC64F25" w14:textId="1FE9E18C" w:rsidR="00963254" w:rsidRPr="007D4C49" w:rsidRDefault="00963254" w:rsidP="00963254">
            <w:pPr>
              <w:rPr>
                <w:spacing w:val="0"/>
                <w:sz w:val="20"/>
              </w:rPr>
            </w:pPr>
            <w:r w:rsidRPr="007D4C49">
              <w:rPr>
                <w:spacing w:val="0"/>
                <w:sz w:val="20"/>
              </w:rPr>
              <w:t>Year</w:t>
            </w:r>
          </w:p>
        </w:tc>
        <w:tc>
          <w:tcPr>
            <w:tcW w:w="1515" w:type="dxa"/>
            <w:tcBorders>
              <w:top w:val="single" w:sz="4" w:space="0" w:color="auto"/>
              <w:bottom w:val="single" w:sz="4" w:space="0" w:color="auto"/>
            </w:tcBorders>
          </w:tcPr>
          <w:p w14:paraId="38AA23DC" w14:textId="01EBAFD0" w:rsidR="00963254" w:rsidRPr="007D4C49" w:rsidRDefault="00963254" w:rsidP="00963254">
            <w:r w:rsidRPr="007D4C49">
              <w:rPr>
                <w:spacing w:val="0"/>
                <w:sz w:val="20"/>
              </w:rPr>
              <w:t>Windthrow</w:t>
            </w:r>
          </w:p>
        </w:tc>
        <w:tc>
          <w:tcPr>
            <w:tcW w:w="1568" w:type="dxa"/>
            <w:tcBorders>
              <w:top w:val="single" w:sz="4" w:space="0" w:color="auto"/>
              <w:bottom w:val="single" w:sz="4" w:space="0" w:color="auto"/>
            </w:tcBorders>
          </w:tcPr>
          <w:p w14:paraId="337E311A" w14:textId="000B7759" w:rsidR="00963254" w:rsidRPr="007D4C49" w:rsidRDefault="00963254" w:rsidP="00963254">
            <w:r w:rsidRPr="007D4C49">
              <w:rPr>
                <w:spacing w:val="0"/>
                <w:sz w:val="20"/>
              </w:rPr>
              <w:t>Salvaged</w:t>
            </w:r>
          </w:p>
        </w:tc>
        <w:tc>
          <w:tcPr>
            <w:tcW w:w="1183" w:type="dxa"/>
            <w:tcBorders>
              <w:top w:val="single" w:sz="4" w:space="0" w:color="auto"/>
              <w:bottom w:val="single" w:sz="4" w:space="0" w:color="auto"/>
            </w:tcBorders>
            <w:noWrap/>
            <w:hideMark/>
          </w:tcPr>
          <w:p w14:paraId="2F19D7E0" w14:textId="04CC7A58" w:rsidR="00963254" w:rsidRPr="007D4C49" w:rsidRDefault="00963254" w:rsidP="00963254">
            <w:pPr>
              <w:rPr>
                <w:spacing w:val="0"/>
                <w:sz w:val="20"/>
              </w:rPr>
            </w:pPr>
            <w:r w:rsidRPr="007D4C49">
              <w:rPr>
                <w:spacing w:val="0"/>
                <w:sz w:val="20"/>
              </w:rPr>
              <w:t>Forest</w:t>
            </w:r>
          </w:p>
        </w:tc>
      </w:tr>
      <w:tr w:rsidR="00963254" w:rsidRPr="00A754DB" w14:paraId="2338F93F" w14:textId="77777777" w:rsidTr="00963254">
        <w:trPr>
          <w:trHeight w:val="290"/>
        </w:trPr>
        <w:tc>
          <w:tcPr>
            <w:tcW w:w="3033" w:type="dxa"/>
            <w:tcBorders>
              <w:top w:val="single" w:sz="4" w:space="0" w:color="auto"/>
            </w:tcBorders>
            <w:noWrap/>
          </w:tcPr>
          <w:p w14:paraId="1BFA8258" w14:textId="4E4F6B86" w:rsidR="00963254" w:rsidRPr="007D4C49" w:rsidRDefault="00963254" w:rsidP="00963254">
            <w:pPr>
              <w:rPr>
                <w:spacing w:val="0"/>
                <w:sz w:val="20"/>
              </w:rPr>
            </w:pPr>
            <w:r w:rsidRPr="007D4C49">
              <w:rPr>
                <w:spacing w:val="0"/>
                <w:sz w:val="20"/>
              </w:rPr>
              <w:t>Sample size</w:t>
            </w:r>
          </w:p>
        </w:tc>
        <w:tc>
          <w:tcPr>
            <w:tcW w:w="203" w:type="dxa"/>
            <w:tcBorders>
              <w:top w:val="single" w:sz="4" w:space="0" w:color="auto"/>
            </w:tcBorders>
          </w:tcPr>
          <w:p w14:paraId="29288186" w14:textId="77777777" w:rsidR="00963254" w:rsidRDefault="00963254" w:rsidP="00963254"/>
        </w:tc>
        <w:tc>
          <w:tcPr>
            <w:tcW w:w="1508" w:type="dxa"/>
            <w:tcBorders>
              <w:top w:val="single" w:sz="4" w:space="0" w:color="auto"/>
            </w:tcBorders>
          </w:tcPr>
          <w:p w14:paraId="5F895284" w14:textId="528DE8CA" w:rsidR="00963254" w:rsidRPr="00F90AF9" w:rsidRDefault="00963254" w:rsidP="00963254">
            <w:pPr>
              <w:rPr>
                <w:spacing w:val="0"/>
                <w:sz w:val="20"/>
              </w:rPr>
            </w:pPr>
            <w:r>
              <w:rPr>
                <w:spacing w:val="0"/>
                <w:sz w:val="20"/>
              </w:rPr>
              <w:t>Plots</w:t>
            </w:r>
          </w:p>
        </w:tc>
        <w:tc>
          <w:tcPr>
            <w:tcW w:w="148" w:type="dxa"/>
            <w:tcBorders>
              <w:top w:val="single" w:sz="4" w:space="0" w:color="auto"/>
            </w:tcBorders>
          </w:tcPr>
          <w:p w14:paraId="381E8E25" w14:textId="77777777" w:rsidR="00963254" w:rsidRPr="007D4C49" w:rsidRDefault="00963254" w:rsidP="00963254"/>
        </w:tc>
        <w:tc>
          <w:tcPr>
            <w:tcW w:w="765" w:type="dxa"/>
            <w:tcBorders>
              <w:top w:val="single" w:sz="4" w:space="0" w:color="auto"/>
            </w:tcBorders>
          </w:tcPr>
          <w:p w14:paraId="11F9F698" w14:textId="3F804D34" w:rsidR="00963254" w:rsidRPr="007D4C49" w:rsidRDefault="00963254" w:rsidP="00963254">
            <w:pPr>
              <w:rPr>
                <w:spacing w:val="0"/>
                <w:sz w:val="20"/>
              </w:rPr>
            </w:pPr>
            <w:r w:rsidRPr="007D4C49">
              <w:rPr>
                <w:spacing w:val="0"/>
                <w:sz w:val="20"/>
              </w:rPr>
              <w:t>2015</w:t>
            </w:r>
          </w:p>
        </w:tc>
        <w:tc>
          <w:tcPr>
            <w:tcW w:w="1515" w:type="dxa"/>
            <w:tcBorders>
              <w:top w:val="single" w:sz="4" w:space="0" w:color="auto"/>
            </w:tcBorders>
          </w:tcPr>
          <w:p w14:paraId="3B7BBE6A" w14:textId="49C48179" w:rsidR="00963254" w:rsidRPr="007D4C49" w:rsidRDefault="00963254" w:rsidP="00963254">
            <w:r w:rsidRPr="007D4C49">
              <w:rPr>
                <w:spacing w:val="0"/>
                <w:sz w:val="20"/>
              </w:rPr>
              <w:t>n=6</w:t>
            </w:r>
          </w:p>
        </w:tc>
        <w:tc>
          <w:tcPr>
            <w:tcW w:w="1568" w:type="dxa"/>
            <w:tcBorders>
              <w:top w:val="single" w:sz="4" w:space="0" w:color="auto"/>
            </w:tcBorders>
          </w:tcPr>
          <w:p w14:paraId="08AE035F" w14:textId="52EE4362" w:rsidR="00963254" w:rsidRPr="007D4C49" w:rsidRDefault="00963254" w:rsidP="00963254">
            <w:r w:rsidRPr="007D4C49">
              <w:rPr>
                <w:spacing w:val="0"/>
                <w:sz w:val="20"/>
              </w:rPr>
              <w:t>n=6</w:t>
            </w:r>
          </w:p>
        </w:tc>
        <w:tc>
          <w:tcPr>
            <w:tcW w:w="1183" w:type="dxa"/>
            <w:tcBorders>
              <w:top w:val="single" w:sz="4" w:space="0" w:color="auto"/>
            </w:tcBorders>
            <w:noWrap/>
          </w:tcPr>
          <w:p w14:paraId="74672037" w14:textId="17112B12" w:rsidR="00963254" w:rsidRPr="007D4C49" w:rsidRDefault="00963254" w:rsidP="00963254">
            <w:pPr>
              <w:rPr>
                <w:spacing w:val="0"/>
                <w:sz w:val="20"/>
              </w:rPr>
            </w:pPr>
            <w:r w:rsidRPr="007D4C49">
              <w:rPr>
                <w:spacing w:val="0"/>
                <w:sz w:val="20"/>
              </w:rPr>
              <w:t>n=12</w:t>
            </w:r>
          </w:p>
        </w:tc>
      </w:tr>
      <w:tr w:rsidR="00963254" w:rsidRPr="00A754DB" w14:paraId="04340E45" w14:textId="77777777" w:rsidTr="00963254">
        <w:trPr>
          <w:trHeight w:val="290"/>
        </w:trPr>
        <w:tc>
          <w:tcPr>
            <w:tcW w:w="3033" w:type="dxa"/>
            <w:noWrap/>
          </w:tcPr>
          <w:p w14:paraId="0630E9FF" w14:textId="77777777" w:rsidR="00963254" w:rsidRPr="007D4C49" w:rsidRDefault="00963254" w:rsidP="00963254">
            <w:pPr>
              <w:rPr>
                <w:spacing w:val="0"/>
                <w:sz w:val="20"/>
              </w:rPr>
            </w:pPr>
          </w:p>
        </w:tc>
        <w:tc>
          <w:tcPr>
            <w:tcW w:w="203" w:type="dxa"/>
          </w:tcPr>
          <w:p w14:paraId="6DFFCDBF" w14:textId="77777777" w:rsidR="00963254" w:rsidRPr="00F90AF9" w:rsidRDefault="00963254" w:rsidP="00963254"/>
        </w:tc>
        <w:tc>
          <w:tcPr>
            <w:tcW w:w="1508" w:type="dxa"/>
          </w:tcPr>
          <w:p w14:paraId="784BE26A" w14:textId="7A38BEE2" w:rsidR="00963254" w:rsidRPr="00F90AF9" w:rsidRDefault="00963254" w:rsidP="00963254">
            <w:pPr>
              <w:rPr>
                <w:spacing w:val="0"/>
                <w:sz w:val="20"/>
              </w:rPr>
            </w:pPr>
          </w:p>
        </w:tc>
        <w:tc>
          <w:tcPr>
            <w:tcW w:w="148" w:type="dxa"/>
          </w:tcPr>
          <w:p w14:paraId="7CFA549C" w14:textId="77777777" w:rsidR="00963254" w:rsidRPr="007D4C49" w:rsidRDefault="00963254" w:rsidP="00963254"/>
        </w:tc>
        <w:tc>
          <w:tcPr>
            <w:tcW w:w="765" w:type="dxa"/>
          </w:tcPr>
          <w:p w14:paraId="1D8D7DF5" w14:textId="71203E13" w:rsidR="00963254" w:rsidRPr="007D4C49" w:rsidRDefault="00963254" w:rsidP="00963254">
            <w:pPr>
              <w:rPr>
                <w:spacing w:val="0"/>
                <w:sz w:val="20"/>
              </w:rPr>
            </w:pPr>
            <w:r w:rsidRPr="007D4C49">
              <w:rPr>
                <w:spacing w:val="0"/>
                <w:sz w:val="20"/>
              </w:rPr>
              <w:t>2022</w:t>
            </w:r>
          </w:p>
        </w:tc>
        <w:tc>
          <w:tcPr>
            <w:tcW w:w="1515" w:type="dxa"/>
          </w:tcPr>
          <w:p w14:paraId="1EF08C19" w14:textId="12A7E0AB" w:rsidR="00963254" w:rsidRPr="007D4C49" w:rsidRDefault="00963254" w:rsidP="00963254">
            <w:r w:rsidRPr="007D4C49">
              <w:rPr>
                <w:spacing w:val="0"/>
                <w:sz w:val="20"/>
              </w:rPr>
              <w:t>n=6</w:t>
            </w:r>
          </w:p>
        </w:tc>
        <w:tc>
          <w:tcPr>
            <w:tcW w:w="1568" w:type="dxa"/>
          </w:tcPr>
          <w:p w14:paraId="2B1880FF" w14:textId="199BED55" w:rsidR="00963254" w:rsidRPr="007D4C49" w:rsidRDefault="00963254" w:rsidP="00963254">
            <w:r w:rsidRPr="007D4C49">
              <w:rPr>
                <w:spacing w:val="0"/>
                <w:sz w:val="20"/>
              </w:rPr>
              <w:t>n=6</w:t>
            </w:r>
          </w:p>
        </w:tc>
        <w:tc>
          <w:tcPr>
            <w:tcW w:w="1183" w:type="dxa"/>
            <w:noWrap/>
          </w:tcPr>
          <w:p w14:paraId="5825DAD2" w14:textId="7F3B9037" w:rsidR="00963254" w:rsidRPr="007D4C49" w:rsidRDefault="00963254" w:rsidP="00963254">
            <w:pPr>
              <w:rPr>
                <w:spacing w:val="0"/>
                <w:sz w:val="20"/>
              </w:rPr>
            </w:pPr>
            <w:r w:rsidRPr="007D4C49">
              <w:rPr>
                <w:spacing w:val="0"/>
                <w:sz w:val="20"/>
              </w:rPr>
              <w:t>n=12</w:t>
            </w:r>
          </w:p>
        </w:tc>
      </w:tr>
      <w:tr w:rsidR="00963254" w:rsidRPr="00A754DB" w14:paraId="10121F25" w14:textId="77777777" w:rsidTr="00963254">
        <w:trPr>
          <w:trHeight w:val="290"/>
        </w:trPr>
        <w:tc>
          <w:tcPr>
            <w:tcW w:w="3033" w:type="dxa"/>
            <w:noWrap/>
          </w:tcPr>
          <w:p w14:paraId="4683461E" w14:textId="77777777" w:rsidR="00963254" w:rsidRPr="007D4C49" w:rsidRDefault="00963254" w:rsidP="00963254">
            <w:pPr>
              <w:rPr>
                <w:spacing w:val="0"/>
                <w:sz w:val="20"/>
              </w:rPr>
            </w:pPr>
          </w:p>
        </w:tc>
        <w:tc>
          <w:tcPr>
            <w:tcW w:w="203" w:type="dxa"/>
          </w:tcPr>
          <w:p w14:paraId="0D9AE49C" w14:textId="77777777" w:rsidR="00963254" w:rsidRPr="00F90AF9" w:rsidRDefault="00963254" w:rsidP="00963254"/>
        </w:tc>
        <w:tc>
          <w:tcPr>
            <w:tcW w:w="1508" w:type="dxa"/>
          </w:tcPr>
          <w:p w14:paraId="714E5360" w14:textId="36A907BE" w:rsidR="00963254" w:rsidRPr="00F90AF9" w:rsidRDefault="00963254" w:rsidP="00963254">
            <w:pPr>
              <w:rPr>
                <w:spacing w:val="0"/>
                <w:sz w:val="20"/>
              </w:rPr>
            </w:pPr>
          </w:p>
        </w:tc>
        <w:tc>
          <w:tcPr>
            <w:tcW w:w="148" w:type="dxa"/>
          </w:tcPr>
          <w:p w14:paraId="2F7CC353" w14:textId="77777777" w:rsidR="00963254" w:rsidRPr="007D4C49" w:rsidRDefault="00963254" w:rsidP="00963254"/>
        </w:tc>
        <w:tc>
          <w:tcPr>
            <w:tcW w:w="765" w:type="dxa"/>
          </w:tcPr>
          <w:p w14:paraId="3525C970" w14:textId="292C9C81" w:rsidR="00963254" w:rsidRPr="007D4C49" w:rsidRDefault="00963254" w:rsidP="00963254">
            <w:pPr>
              <w:rPr>
                <w:spacing w:val="0"/>
                <w:sz w:val="20"/>
              </w:rPr>
            </w:pPr>
          </w:p>
        </w:tc>
        <w:tc>
          <w:tcPr>
            <w:tcW w:w="1515" w:type="dxa"/>
          </w:tcPr>
          <w:p w14:paraId="0D12C6F1" w14:textId="77777777" w:rsidR="00963254" w:rsidRPr="007D4C49" w:rsidRDefault="00963254" w:rsidP="00963254"/>
        </w:tc>
        <w:tc>
          <w:tcPr>
            <w:tcW w:w="1568" w:type="dxa"/>
          </w:tcPr>
          <w:p w14:paraId="6AAD8B67" w14:textId="77777777" w:rsidR="00963254" w:rsidRPr="007D4C49" w:rsidRDefault="00963254" w:rsidP="00963254"/>
        </w:tc>
        <w:tc>
          <w:tcPr>
            <w:tcW w:w="1183" w:type="dxa"/>
            <w:noWrap/>
          </w:tcPr>
          <w:p w14:paraId="05AD8DAE" w14:textId="6B4900B8" w:rsidR="00963254" w:rsidRPr="007D4C49" w:rsidRDefault="00963254" w:rsidP="00963254">
            <w:pPr>
              <w:rPr>
                <w:spacing w:val="0"/>
                <w:sz w:val="20"/>
              </w:rPr>
            </w:pPr>
          </w:p>
        </w:tc>
      </w:tr>
      <w:tr w:rsidR="00963254" w:rsidRPr="00A754DB" w14:paraId="325C1EC8" w14:textId="77777777" w:rsidTr="00963254">
        <w:trPr>
          <w:trHeight w:val="290"/>
        </w:trPr>
        <w:tc>
          <w:tcPr>
            <w:tcW w:w="3033" w:type="dxa"/>
            <w:noWrap/>
            <w:hideMark/>
          </w:tcPr>
          <w:p w14:paraId="4FCF105F" w14:textId="5755A2EF" w:rsidR="00963254" w:rsidRPr="007D4C49" w:rsidRDefault="00963254" w:rsidP="00963254">
            <w:pPr>
              <w:rPr>
                <w:spacing w:val="0"/>
                <w:sz w:val="20"/>
              </w:rPr>
            </w:pPr>
            <w:r w:rsidRPr="007D4C49">
              <w:rPr>
                <w:spacing w:val="0"/>
                <w:sz w:val="20"/>
              </w:rPr>
              <w:lastRenderedPageBreak/>
              <w:t>Total activity-abundance</w:t>
            </w:r>
          </w:p>
        </w:tc>
        <w:tc>
          <w:tcPr>
            <w:tcW w:w="203" w:type="dxa"/>
          </w:tcPr>
          <w:p w14:paraId="41B3127C" w14:textId="77777777" w:rsidR="00963254" w:rsidRPr="00F90AF9" w:rsidRDefault="00963254" w:rsidP="00963254"/>
        </w:tc>
        <w:tc>
          <w:tcPr>
            <w:tcW w:w="1508" w:type="dxa"/>
          </w:tcPr>
          <w:p w14:paraId="54B5C530" w14:textId="2995F335" w:rsidR="00963254" w:rsidRPr="00F90AF9" w:rsidRDefault="00963254" w:rsidP="00963254">
            <w:pPr>
              <w:rPr>
                <w:spacing w:val="0"/>
                <w:sz w:val="20"/>
              </w:rPr>
            </w:pPr>
            <w:r w:rsidRPr="00F90AF9">
              <w:rPr>
                <w:spacing w:val="0"/>
                <w:sz w:val="20"/>
              </w:rPr>
              <w:t>Beetles per 84</w:t>
            </w:r>
            <w:r w:rsidR="00B77EE0">
              <w:rPr>
                <w:spacing w:val="0"/>
                <w:sz w:val="20"/>
              </w:rPr>
              <w:t xml:space="preserve"> trap</w:t>
            </w:r>
            <w:r w:rsidRPr="00F90AF9">
              <w:rPr>
                <w:spacing w:val="0"/>
                <w:sz w:val="20"/>
              </w:rPr>
              <w:t xml:space="preserve"> days</w:t>
            </w:r>
          </w:p>
        </w:tc>
        <w:tc>
          <w:tcPr>
            <w:tcW w:w="148" w:type="dxa"/>
          </w:tcPr>
          <w:p w14:paraId="1DBACC87" w14:textId="77777777" w:rsidR="00963254" w:rsidRPr="007D4C49" w:rsidRDefault="00963254" w:rsidP="00963254"/>
        </w:tc>
        <w:tc>
          <w:tcPr>
            <w:tcW w:w="765" w:type="dxa"/>
          </w:tcPr>
          <w:p w14:paraId="34E410EC" w14:textId="7BD461D9" w:rsidR="00963254" w:rsidRPr="007D4C49" w:rsidRDefault="00963254" w:rsidP="00963254">
            <w:pPr>
              <w:rPr>
                <w:spacing w:val="0"/>
                <w:sz w:val="20"/>
              </w:rPr>
            </w:pPr>
            <w:r w:rsidRPr="007D4C49">
              <w:rPr>
                <w:spacing w:val="0"/>
                <w:sz w:val="20"/>
              </w:rPr>
              <w:t>2015</w:t>
            </w:r>
          </w:p>
        </w:tc>
        <w:tc>
          <w:tcPr>
            <w:tcW w:w="1515" w:type="dxa"/>
          </w:tcPr>
          <w:p w14:paraId="2ABAE024" w14:textId="4D62C534" w:rsidR="00963254" w:rsidRPr="007D4C49" w:rsidRDefault="00963254" w:rsidP="00963254">
            <w:r w:rsidRPr="007D4C49">
              <w:rPr>
                <w:spacing w:val="0"/>
                <w:sz w:val="20"/>
              </w:rPr>
              <w:t>26.8 ± 7.5</w:t>
            </w:r>
          </w:p>
        </w:tc>
        <w:tc>
          <w:tcPr>
            <w:tcW w:w="1568" w:type="dxa"/>
          </w:tcPr>
          <w:p w14:paraId="74E9B00F" w14:textId="0DEC981E" w:rsidR="00963254" w:rsidRPr="007D4C49" w:rsidRDefault="00963254" w:rsidP="00963254">
            <w:r w:rsidRPr="007D4C49">
              <w:rPr>
                <w:spacing w:val="0"/>
                <w:sz w:val="20"/>
              </w:rPr>
              <w:t>82.2 ± 24.</w:t>
            </w:r>
            <w:r>
              <w:rPr>
                <w:spacing w:val="0"/>
                <w:sz w:val="20"/>
              </w:rPr>
              <w:t>3</w:t>
            </w:r>
          </w:p>
        </w:tc>
        <w:tc>
          <w:tcPr>
            <w:tcW w:w="1183" w:type="dxa"/>
            <w:noWrap/>
            <w:hideMark/>
          </w:tcPr>
          <w:p w14:paraId="55B3F988" w14:textId="6734F00A" w:rsidR="00963254" w:rsidRPr="007D4C49" w:rsidRDefault="00963254" w:rsidP="00963254">
            <w:pPr>
              <w:rPr>
                <w:spacing w:val="0"/>
                <w:sz w:val="20"/>
              </w:rPr>
            </w:pPr>
            <w:r w:rsidRPr="007D4C49">
              <w:rPr>
                <w:spacing w:val="0"/>
                <w:sz w:val="20"/>
              </w:rPr>
              <w:t>26.6 ± 5.</w:t>
            </w:r>
            <w:r>
              <w:rPr>
                <w:spacing w:val="0"/>
                <w:sz w:val="20"/>
              </w:rPr>
              <w:t>4</w:t>
            </w:r>
          </w:p>
        </w:tc>
      </w:tr>
      <w:tr w:rsidR="00963254" w:rsidRPr="00A754DB" w14:paraId="2B7E49CD" w14:textId="77777777" w:rsidTr="00963254">
        <w:trPr>
          <w:trHeight w:val="290"/>
        </w:trPr>
        <w:tc>
          <w:tcPr>
            <w:tcW w:w="3033" w:type="dxa"/>
            <w:noWrap/>
          </w:tcPr>
          <w:p w14:paraId="64431444" w14:textId="77777777" w:rsidR="00963254" w:rsidRPr="007D4C49" w:rsidRDefault="00963254" w:rsidP="00963254">
            <w:pPr>
              <w:rPr>
                <w:spacing w:val="0"/>
                <w:sz w:val="20"/>
              </w:rPr>
            </w:pPr>
          </w:p>
        </w:tc>
        <w:tc>
          <w:tcPr>
            <w:tcW w:w="203" w:type="dxa"/>
          </w:tcPr>
          <w:p w14:paraId="2DAE8D29" w14:textId="77777777" w:rsidR="00963254" w:rsidRPr="00F90AF9" w:rsidRDefault="00963254" w:rsidP="00963254"/>
        </w:tc>
        <w:tc>
          <w:tcPr>
            <w:tcW w:w="1508" w:type="dxa"/>
          </w:tcPr>
          <w:p w14:paraId="35EB6A5F" w14:textId="6DFD68E8" w:rsidR="00963254" w:rsidRPr="00F90AF9" w:rsidRDefault="00963254" w:rsidP="00963254">
            <w:pPr>
              <w:rPr>
                <w:spacing w:val="0"/>
                <w:sz w:val="20"/>
              </w:rPr>
            </w:pPr>
          </w:p>
        </w:tc>
        <w:tc>
          <w:tcPr>
            <w:tcW w:w="148" w:type="dxa"/>
          </w:tcPr>
          <w:p w14:paraId="4AC06EE8" w14:textId="77777777" w:rsidR="00963254" w:rsidRPr="007D4C49" w:rsidRDefault="00963254" w:rsidP="00963254"/>
        </w:tc>
        <w:tc>
          <w:tcPr>
            <w:tcW w:w="765" w:type="dxa"/>
          </w:tcPr>
          <w:p w14:paraId="7C6D63E5" w14:textId="67D7540D" w:rsidR="00963254" w:rsidRPr="007D4C49" w:rsidRDefault="00963254" w:rsidP="00963254">
            <w:pPr>
              <w:rPr>
                <w:spacing w:val="0"/>
                <w:sz w:val="20"/>
              </w:rPr>
            </w:pPr>
            <w:r w:rsidRPr="007D4C49">
              <w:rPr>
                <w:spacing w:val="0"/>
                <w:sz w:val="20"/>
              </w:rPr>
              <w:t>2022</w:t>
            </w:r>
          </w:p>
        </w:tc>
        <w:tc>
          <w:tcPr>
            <w:tcW w:w="1515" w:type="dxa"/>
          </w:tcPr>
          <w:p w14:paraId="11685F85" w14:textId="613447DC" w:rsidR="00963254" w:rsidRPr="007D4C49" w:rsidRDefault="00963254" w:rsidP="00963254">
            <w:r w:rsidRPr="007D4C49">
              <w:rPr>
                <w:spacing w:val="0"/>
                <w:sz w:val="20"/>
              </w:rPr>
              <w:t>29.</w:t>
            </w:r>
            <w:r>
              <w:rPr>
                <w:spacing w:val="0"/>
                <w:sz w:val="20"/>
              </w:rPr>
              <w:t>2</w:t>
            </w:r>
            <w:r w:rsidRPr="007D4C49">
              <w:rPr>
                <w:spacing w:val="0"/>
                <w:sz w:val="20"/>
              </w:rPr>
              <w:t xml:space="preserve"> ± 4.6</w:t>
            </w:r>
          </w:p>
        </w:tc>
        <w:tc>
          <w:tcPr>
            <w:tcW w:w="1568" w:type="dxa"/>
          </w:tcPr>
          <w:p w14:paraId="10C4E669" w14:textId="48948041" w:rsidR="00963254" w:rsidRPr="007D4C49" w:rsidRDefault="00963254" w:rsidP="00963254">
            <w:r w:rsidRPr="007D4C49">
              <w:rPr>
                <w:spacing w:val="0"/>
                <w:sz w:val="20"/>
              </w:rPr>
              <w:t>30.3 ± 8.4</w:t>
            </w:r>
          </w:p>
        </w:tc>
        <w:tc>
          <w:tcPr>
            <w:tcW w:w="1183" w:type="dxa"/>
            <w:noWrap/>
          </w:tcPr>
          <w:p w14:paraId="0B9E3750" w14:textId="2F66AB43" w:rsidR="00963254" w:rsidRPr="007D4C49" w:rsidRDefault="00963254" w:rsidP="00963254">
            <w:pPr>
              <w:rPr>
                <w:spacing w:val="0"/>
                <w:sz w:val="20"/>
              </w:rPr>
            </w:pPr>
            <w:r w:rsidRPr="007D4C49">
              <w:rPr>
                <w:spacing w:val="0"/>
                <w:sz w:val="20"/>
              </w:rPr>
              <w:t>22.9 ± 3.</w:t>
            </w:r>
            <w:r>
              <w:rPr>
                <w:spacing w:val="0"/>
                <w:sz w:val="20"/>
              </w:rPr>
              <w:t>3</w:t>
            </w:r>
          </w:p>
        </w:tc>
      </w:tr>
      <w:tr w:rsidR="00963254" w:rsidRPr="00A754DB" w14:paraId="4458CFB1" w14:textId="77777777" w:rsidTr="00963254">
        <w:trPr>
          <w:trHeight w:val="290"/>
        </w:trPr>
        <w:tc>
          <w:tcPr>
            <w:tcW w:w="3033" w:type="dxa"/>
            <w:noWrap/>
          </w:tcPr>
          <w:p w14:paraId="292AB529" w14:textId="77777777" w:rsidR="00963254" w:rsidRPr="007D4C49" w:rsidRDefault="00963254" w:rsidP="00963254">
            <w:pPr>
              <w:rPr>
                <w:spacing w:val="0"/>
                <w:sz w:val="20"/>
              </w:rPr>
            </w:pPr>
          </w:p>
        </w:tc>
        <w:tc>
          <w:tcPr>
            <w:tcW w:w="203" w:type="dxa"/>
          </w:tcPr>
          <w:p w14:paraId="4F827641" w14:textId="77777777" w:rsidR="00963254" w:rsidRPr="00F90AF9" w:rsidRDefault="00963254" w:rsidP="00963254"/>
        </w:tc>
        <w:tc>
          <w:tcPr>
            <w:tcW w:w="1508" w:type="dxa"/>
          </w:tcPr>
          <w:p w14:paraId="606D1177" w14:textId="5039ABD9" w:rsidR="00963254" w:rsidRPr="00F90AF9" w:rsidRDefault="00963254" w:rsidP="00963254">
            <w:pPr>
              <w:rPr>
                <w:spacing w:val="0"/>
                <w:sz w:val="20"/>
              </w:rPr>
            </w:pPr>
          </w:p>
        </w:tc>
        <w:tc>
          <w:tcPr>
            <w:tcW w:w="148" w:type="dxa"/>
          </w:tcPr>
          <w:p w14:paraId="5E34BCB4" w14:textId="77777777" w:rsidR="00963254" w:rsidRPr="007D4C49" w:rsidRDefault="00963254" w:rsidP="00963254"/>
        </w:tc>
        <w:tc>
          <w:tcPr>
            <w:tcW w:w="765" w:type="dxa"/>
          </w:tcPr>
          <w:p w14:paraId="6674AFFF" w14:textId="694A3088" w:rsidR="00963254" w:rsidRPr="007D4C49" w:rsidRDefault="00963254" w:rsidP="00963254">
            <w:pPr>
              <w:rPr>
                <w:spacing w:val="0"/>
                <w:sz w:val="20"/>
              </w:rPr>
            </w:pPr>
          </w:p>
        </w:tc>
        <w:tc>
          <w:tcPr>
            <w:tcW w:w="1515" w:type="dxa"/>
          </w:tcPr>
          <w:p w14:paraId="75246542" w14:textId="77777777" w:rsidR="00963254" w:rsidRPr="007D4C49" w:rsidRDefault="00963254" w:rsidP="00963254"/>
        </w:tc>
        <w:tc>
          <w:tcPr>
            <w:tcW w:w="1568" w:type="dxa"/>
          </w:tcPr>
          <w:p w14:paraId="70F33B6D" w14:textId="77777777" w:rsidR="00963254" w:rsidRPr="007D4C49" w:rsidRDefault="00963254" w:rsidP="00963254"/>
        </w:tc>
        <w:tc>
          <w:tcPr>
            <w:tcW w:w="1183" w:type="dxa"/>
            <w:noWrap/>
          </w:tcPr>
          <w:p w14:paraId="2590BC21" w14:textId="68F3EDB6" w:rsidR="00963254" w:rsidRPr="007D4C49" w:rsidRDefault="00963254" w:rsidP="00963254">
            <w:pPr>
              <w:rPr>
                <w:spacing w:val="0"/>
                <w:sz w:val="20"/>
              </w:rPr>
            </w:pPr>
          </w:p>
        </w:tc>
      </w:tr>
      <w:tr w:rsidR="00963254" w:rsidRPr="00A754DB" w14:paraId="10101EDA" w14:textId="77777777" w:rsidTr="00963254">
        <w:trPr>
          <w:trHeight w:val="290"/>
        </w:trPr>
        <w:tc>
          <w:tcPr>
            <w:tcW w:w="3033" w:type="dxa"/>
            <w:noWrap/>
            <w:hideMark/>
          </w:tcPr>
          <w:p w14:paraId="1315B37A" w14:textId="6E190D8D" w:rsidR="00963254" w:rsidRPr="007D4C49" w:rsidRDefault="00963254" w:rsidP="00963254">
            <w:pPr>
              <w:rPr>
                <w:spacing w:val="0"/>
                <w:sz w:val="20"/>
              </w:rPr>
            </w:pPr>
            <w:r w:rsidRPr="007D4C49">
              <w:rPr>
                <w:spacing w:val="0"/>
                <w:sz w:val="20"/>
              </w:rPr>
              <w:t>Activity abundance of open-habitat species</w:t>
            </w:r>
          </w:p>
        </w:tc>
        <w:tc>
          <w:tcPr>
            <w:tcW w:w="203" w:type="dxa"/>
          </w:tcPr>
          <w:p w14:paraId="25B9D297" w14:textId="77777777" w:rsidR="00963254" w:rsidRPr="00F90AF9" w:rsidRDefault="00963254" w:rsidP="00963254"/>
        </w:tc>
        <w:tc>
          <w:tcPr>
            <w:tcW w:w="1508" w:type="dxa"/>
          </w:tcPr>
          <w:p w14:paraId="04B5E367" w14:textId="57D54284"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48" w:type="dxa"/>
          </w:tcPr>
          <w:p w14:paraId="31FE7B1C" w14:textId="77777777" w:rsidR="00963254" w:rsidRPr="007D4C49" w:rsidRDefault="00963254" w:rsidP="00963254"/>
        </w:tc>
        <w:tc>
          <w:tcPr>
            <w:tcW w:w="765" w:type="dxa"/>
          </w:tcPr>
          <w:p w14:paraId="0E042FD1" w14:textId="6C5FCB13" w:rsidR="00963254" w:rsidRPr="007D4C49" w:rsidRDefault="00963254" w:rsidP="00963254">
            <w:pPr>
              <w:rPr>
                <w:spacing w:val="0"/>
                <w:sz w:val="20"/>
              </w:rPr>
            </w:pPr>
            <w:r w:rsidRPr="007D4C49">
              <w:rPr>
                <w:spacing w:val="0"/>
                <w:sz w:val="20"/>
              </w:rPr>
              <w:t>2015</w:t>
            </w:r>
          </w:p>
        </w:tc>
        <w:tc>
          <w:tcPr>
            <w:tcW w:w="1515" w:type="dxa"/>
          </w:tcPr>
          <w:p w14:paraId="1EC03CEC" w14:textId="2DB5B94F" w:rsidR="00963254" w:rsidRPr="007D4C49" w:rsidRDefault="00963254" w:rsidP="00963254">
            <w:r w:rsidRPr="007D4C49">
              <w:rPr>
                <w:spacing w:val="0"/>
                <w:sz w:val="20"/>
              </w:rPr>
              <w:t>0 ± 0</w:t>
            </w:r>
          </w:p>
        </w:tc>
        <w:tc>
          <w:tcPr>
            <w:tcW w:w="1568" w:type="dxa"/>
          </w:tcPr>
          <w:p w14:paraId="0CF28ECA" w14:textId="040910CA" w:rsidR="00963254" w:rsidRPr="007D4C49" w:rsidRDefault="00963254" w:rsidP="00963254">
            <w:r w:rsidRPr="007D4C49">
              <w:rPr>
                <w:spacing w:val="0"/>
                <w:sz w:val="20"/>
              </w:rPr>
              <w:t>0.9</w:t>
            </w:r>
            <w:r>
              <w:rPr>
                <w:spacing w:val="0"/>
                <w:sz w:val="20"/>
              </w:rPr>
              <w:t>0</w:t>
            </w:r>
            <w:r w:rsidRPr="007D4C49">
              <w:rPr>
                <w:spacing w:val="0"/>
                <w:sz w:val="20"/>
              </w:rPr>
              <w:t xml:space="preserve"> ± 0.3</w:t>
            </w:r>
            <w:r>
              <w:rPr>
                <w:spacing w:val="0"/>
                <w:sz w:val="20"/>
              </w:rPr>
              <w:t>2</w:t>
            </w:r>
          </w:p>
        </w:tc>
        <w:tc>
          <w:tcPr>
            <w:tcW w:w="1183" w:type="dxa"/>
            <w:noWrap/>
            <w:hideMark/>
          </w:tcPr>
          <w:p w14:paraId="42931A79" w14:textId="6A34F6F2" w:rsidR="00963254" w:rsidRPr="007D4C49" w:rsidRDefault="00963254" w:rsidP="00963254">
            <w:pPr>
              <w:rPr>
                <w:spacing w:val="0"/>
                <w:sz w:val="20"/>
              </w:rPr>
            </w:pPr>
            <w:r w:rsidRPr="007D4C49">
              <w:rPr>
                <w:spacing w:val="0"/>
                <w:sz w:val="20"/>
              </w:rPr>
              <w:t>0 ± 0</w:t>
            </w:r>
          </w:p>
        </w:tc>
      </w:tr>
      <w:tr w:rsidR="00963254" w:rsidRPr="00A754DB" w14:paraId="78A50C4A" w14:textId="77777777" w:rsidTr="00963254">
        <w:trPr>
          <w:trHeight w:val="290"/>
        </w:trPr>
        <w:tc>
          <w:tcPr>
            <w:tcW w:w="3033" w:type="dxa"/>
            <w:noWrap/>
          </w:tcPr>
          <w:p w14:paraId="6EB40F6D" w14:textId="77777777" w:rsidR="00963254" w:rsidRPr="007D4C49" w:rsidRDefault="00963254" w:rsidP="00963254">
            <w:pPr>
              <w:rPr>
                <w:spacing w:val="0"/>
                <w:sz w:val="20"/>
              </w:rPr>
            </w:pPr>
          </w:p>
        </w:tc>
        <w:tc>
          <w:tcPr>
            <w:tcW w:w="203" w:type="dxa"/>
          </w:tcPr>
          <w:p w14:paraId="22040F9D" w14:textId="77777777" w:rsidR="00963254" w:rsidRPr="00F90AF9" w:rsidRDefault="00963254" w:rsidP="00963254"/>
        </w:tc>
        <w:tc>
          <w:tcPr>
            <w:tcW w:w="1508" w:type="dxa"/>
          </w:tcPr>
          <w:p w14:paraId="47086D34" w14:textId="7F5CB120" w:rsidR="00963254" w:rsidRPr="00F90AF9" w:rsidRDefault="00963254" w:rsidP="00963254">
            <w:pPr>
              <w:rPr>
                <w:spacing w:val="0"/>
                <w:sz w:val="20"/>
              </w:rPr>
            </w:pPr>
          </w:p>
        </w:tc>
        <w:tc>
          <w:tcPr>
            <w:tcW w:w="148" w:type="dxa"/>
          </w:tcPr>
          <w:p w14:paraId="741BC5F0" w14:textId="77777777" w:rsidR="00963254" w:rsidRPr="007D4C49" w:rsidRDefault="00963254" w:rsidP="00963254"/>
        </w:tc>
        <w:tc>
          <w:tcPr>
            <w:tcW w:w="765" w:type="dxa"/>
          </w:tcPr>
          <w:p w14:paraId="0CC0B34D" w14:textId="5CDF0DA8" w:rsidR="00963254" w:rsidRPr="007D4C49" w:rsidRDefault="00963254" w:rsidP="00963254">
            <w:pPr>
              <w:rPr>
                <w:spacing w:val="0"/>
                <w:sz w:val="20"/>
              </w:rPr>
            </w:pPr>
            <w:r w:rsidRPr="007D4C49">
              <w:rPr>
                <w:spacing w:val="0"/>
                <w:sz w:val="20"/>
              </w:rPr>
              <w:t>2022</w:t>
            </w:r>
          </w:p>
        </w:tc>
        <w:tc>
          <w:tcPr>
            <w:tcW w:w="1515" w:type="dxa"/>
          </w:tcPr>
          <w:p w14:paraId="39028768" w14:textId="2F92E53D" w:rsidR="00963254" w:rsidRPr="007D4C49" w:rsidRDefault="00963254" w:rsidP="00963254">
            <w:r w:rsidRPr="007D4C49">
              <w:rPr>
                <w:spacing w:val="0"/>
                <w:sz w:val="20"/>
              </w:rPr>
              <w:t>0 ± 0</w:t>
            </w:r>
          </w:p>
        </w:tc>
        <w:tc>
          <w:tcPr>
            <w:tcW w:w="1568" w:type="dxa"/>
          </w:tcPr>
          <w:p w14:paraId="464BADFD" w14:textId="6AD5BA52" w:rsidR="00963254" w:rsidRPr="007D4C49" w:rsidRDefault="00963254" w:rsidP="00963254">
            <w:r w:rsidRPr="007D4C49">
              <w:rPr>
                <w:spacing w:val="0"/>
                <w:sz w:val="20"/>
              </w:rPr>
              <w:t>0.6</w:t>
            </w:r>
            <w:r>
              <w:rPr>
                <w:spacing w:val="0"/>
                <w:sz w:val="20"/>
              </w:rPr>
              <w:t>7</w:t>
            </w:r>
            <w:r w:rsidRPr="007D4C49">
              <w:rPr>
                <w:spacing w:val="0"/>
                <w:sz w:val="20"/>
              </w:rPr>
              <w:t xml:space="preserve"> ± 0.6</w:t>
            </w:r>
            <w:r>
              <w:rPr>
                <w:spacing w:val="0"/>
                <w:sz w:val="20"/>
              </w:rPr>
              <w:t>7</w:t>
            </w:r>
          </w:p>
        </w:tc>
        <w:tc>
          <w:tcPr>
            <w:tcW w:w="1183" w:type="dxa"/>
            <w:noWrap/>
          </w:tcPr>
          <w:p w14:paraId="57AB3743" w14:textId="596301DF" w:rsidR="00963254" w:rsidRPr="007D4C49" w:rsidRDefault="00963254" w:rsidP="00963254">
            <w:pPr>
              <w:rPr>
                <w:spacing w:val="0"/>
                <w:sz w:val="20"/>
              </w:rPr>
            </w:pPr>
            <w:r w:rsidRPr="007D4C49">
              <w:rPr>
                <w:spacing w:val="0"/>
                <w:sz w:val="20"/>
              </w:rPr>
              <w:t>0.2</w:t>
            </w:r>
            <w:r>
              <w:rPr>
                <w:spacing w:val="0"/>
                <w:sz w:val="20"/>
              </w:rPr>
              <w:t>3</w:t>
            </w:r>
            <w:r w:rsidRPr="007D4C49">
              <w:rPr>
                <w:spacing w:val="0"/>
                <w:sz w:val="20"/>
              </w:rPr>
              <w:t xml:space="preserve"> ± 0.15</w:t>
            </w:r>
          </w:p>
        </w:tc>
      </w:tr>
      <w:tr w:rsidR="00963254" w:rsidRPr="00A754DB" w14:paraId="6CA62F0D" w14:textId="77777777" w:rsidTr="00963254">
        <w:trPr>
          <w:trHeight w:val="290"/>
        </w:trPr>
        <w:tc>
          <w:tcPr>
            <w:tcW w:w="3033" w:type="dxa"/>
            <w:noWrap/>
          </w:tcPr>
          <w:p w14:paraId="24933371" w14:textId="77777777" w:rsidR="00963254" w:rsidRPr="007D4C49" w:rsidRDefault="00963254" w:rsidP="00963254">
            <w:pPr>
              <w:rPr>
                <w:spacing w:val="0"/>
                <w:sz w:val="20"/>
              </w:rPr>
            </w:pPr>
          </w:p>
        </w:tc>
        <w:tc>
          <w:tcPr>
            <w:tcW w:w="203" w:type="dxa"/>
          </w:tcPr>
          <w:p w14:paraId="40E26564" w14:textId="77777777" w:rsidR="00963254" w:rsidRPr="00F90AF9" w:rsidRDefault="00963254" w:rsidP="00963254"/>
        </w:tc>
        <w:tc>
          <w:tcPr>
            <w:tcW w:w="1508" w:type="dxa"/>
          </w:tcPr>
          <w:p w14:paraId="22052A3F" w14:textId="04B8CECE" w:rsidR="00963254" w:rsidRPr="00F90AF9" w:rsidRDefault="00963254" w:rsidP="00963254">
            <w:pPr>
              <w:rPr>
                <w:spacing w:val="0"/>
                <w:sz w:val="20"/>
              </w:rPr>
            </w:pPr>
          </w:p>
        </w:tc>
        <w:tc>
          <w:tcPr>
            <w:tcW w:w="148" w:type="dxa"/>
          </w:tcPr>
          <w:p w14:paraId="6FB93B88" w14:textId="77777777" w:rsidR="00963254" w:rsidRPr="007D4C49" w:rsidRDefault="00963254" w:rsidP="00963254"/>
        </w:tc>
        <w:tc>
          <w:tcPr>
            <w:tcW w:w="765" w:type="dxa"/>
          </w:tcPr>
          <w:p w14:paraId="3E29294E" w14:textId="6C93733F" w:rsidR="00963254" w:rsidRPr="007D4C49" w:rsidRDefault="00963254" w:rsidP="00963254">
            <w:pPr>
              <w:rPr>
                <w:spacing w:val="0"/>
                <w:sz w:val="20"/>
              </w:rPr>
            </w:pPr>
          </w:p>
        </w:tc>
        <w:tc>
          <w:tcPr>
            <w:tcW w:w="1515" w:type="dxa"/>
          </w:tcPr>
          <w:p w14:paraId="0BEEC282" w14:textId="77777777" w:rsidR="00963254" w:rsidRPr="007D4C49" w:rsidRDefault="00963254" w:rsidP="00963254"/>
        </w:tc>
        <w:tc>
          <w:tcPr>
            <w:tcW w:w="1568" w:type="dxa"/>
          </w:tcPr>
          <w:p w14:paraId="3C3A7174" w14:textId="77777777" w:rsidR="00963254" w:rsidRPr="007D4C49" w:rsidRDefault="00963254" w:rsidP="00963254"/>
        </w:tc>
        <w:tc>
          <w:tcPr>
            <w:tcW w:w="1183" w:type="dxa"/>
            <w:noWrap/>
          </w:tcPr>
          <w:p w14:paraId="4C22691B" w14:textId="011275B6" w:rsidR="00963254" w:rsidRPr="007D4C49" w:rsidRDefault="00963254" w:rsidP="00963254">
            <w:pPr>
              <w:rPr>
                <w:spacing w:val="0"/>
                <w:sz w:val="20"/>
              </w:rPr>
            </w:pPr>
          </w:p>
        </w:tc>
      </w:tr>
      <w:tr w:rsidR="00963254" w:rsidRPr="00A754DB" w14:paraId="496244BE" w14:textId="77777777" w:rsidTr="00963254">
        <w:trPr>
          <w:trHeight w:val="290"/>
        </w:trPr>
        <w:tc>
          <w:tcPr>
            <w:tcW w:w="3033" w:type="dxa"/>
            <w:noWrap/>
            <w:hideMark/>
          </w:tcPr>
          <w:p w14:paraId="557C39BB" w14:textId="46808B4F" w:rsidR="00963254" w:rsidRPr="007D4C49" w:rsidRDefault="00963254" w:rsidP="00963254">
            <w:pPr>
              <w:rPr>
                <w:spacing w:val="0"/>
                <w:sz w:val="20"/>
              </w:rPr>
            </w:pPr>
            <w:r w:rsidRPr="007D4C49">
              <w:rPr>
                <w:spacing w:val="0"/>
                <w:sz w:val="20"/>
              </w:rPr>
              <w:t>Activity abundance of eurytopic species</w:t>
            </w:r>
          </w:p>
        </w:tc>
        <w:tc>
          <w:tcPr>
            <w:tcW w:w="203" w:type="dxa"/>
          </w:tcPr>
          <w:p w14:paraId="60A2D89E" w14:textId="77777777" w:rsidR="00963254" w:rsidRPr="00F90AF9" w:rsidRDefault="00963254" w:rsidP="00963254"/>
        </w:tc>
        <w:tc>
          <w:tcPr>
            <w:tcW w:w="1508" w:type="dxa"/>
          </w:tcPr>
          <w:p w14:paraId="0A2BFA21" w14:textId="614E1543"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48" w:type="dxa"/>
          </w:tcPr>
          <w:p w14:paraId="34F5C78B" w14:textId="77777777" w:rsidR="00963254" w:rsidRPr="007D4C49" w:rsidRDefault="00963254" w:rsidP="00963254"/>
        </w:tc>
        <w:tc>
          <w:tcPr>
            <w:tcW w:w="765" w:type="dxa"/>
          </w:tcPr>
          <w:p w14:paraId="7F299485" w14:textId="0D91FF24" w:rsidR="00963254" w:rsidRPr="007D4C49" w:rsidRDefault="00963254" w:rsidP="00963254">
            <w:pPr>
              <w:rPr>
                <w:spacing w:val="0"/>
                <w:sz w:val="20"/>
              </w:rPr>
            </w:pPr>
            <w:r w:rsidRPr="007D4C49">
              <w:rPr>
                <w:spacing w:val="0"/>
                <w:sz w:val="20"/>
              </w:rPr>
              <w:t>2015</w:t>
            </w:r>
          </w:p>
        </w:tc>
        <w:tc>
          <w:tcPr>
            <w:tcW w:w="1515" w:type="dxa"/>
          </w:tcPr>
          <w:p w14:paraId="55CCF4DE" w14:textId="31713153" w:rsidR="00963254" w:rsidRPr="007D4C49" w:rsidRDefault="00963254" w:rsidP="00963254">
            <w:r w:rsidRPr="007D4C49">
              <w:rPr>
                <w:spacing w:val="0"/>
                <w:sz w:val="20"/>
              </w:rPr>
              <w:t>12.4 ± 3.</w:t>
            </w:r>
            <w:r>
              <w:rPr>
                <w:spacing w:val="0"/>
                <w:sz w:val="20"/>
              </w:rPr>
              <w:t>6</w:t>
            </w:r>
          </w:p>
        </w:tc>
        <w:tc>
          <w:tcPr>
            <w:tcW w:w="1568" w:type="dxa"/>
          </w:tcPr>
          <w:p w14:paraId="71D4330B" w14:textId="2459CAAF" w:rsidR="00963254" w:rsidRPr="007D4C49" w:rsidRDefault="00963254" w:rsidP="00963254">
            <w:r w:rsidRPr="007D4C49">
              <w:rPr>
                <w:spacing w:val="0"/>
                <w:sz w:val="20"/>
              </w:rPr>
              <w:t>44.2 ± 15.4</w:t>
            </w:r>
          </w:p>
        </w:tc>
        <w:tc>
          <w:tcPr>
            <w:tcW w:w="1183" w:type="dxa"/>
            <w:noWrap/>
            <w:hideMark/>
          </w:tcPr>
          <w:p w14:paraId="19BF9F0A" w14:textId="4DB9F40B" w:rsidR="00963254" w:rsidRPr="007D4C49" w:rsidRDefault="00963254" w:rsidP="00963254">
            <w:pPr>
              <w:rPr>
                <w:spacing w:val="0"/>
                <w:sz w:val="20"/>
              </w:rPr>
            </w:pPr>
            <w:r w:rsidRPr="007D4C49">
              <w:rPr>
                <w:spacing w:val="0"/>
                <w:sz w:val="20"/>
              </w:rPr>
              <w:t>12.</w:t>
            </w:r>
            <w:r>
              <w:rPr>
                <w:spacing w:val="0"/>
                <w:sz w:val="20"/>
              </w:rPr>
              <w:t>7</w:t>
            </w:r>
            <w:r w:rsidRPr="007D4C49">
              <w:rPr>
                <w:spacing w:val="0"/>
                <w:sz w:val="20"/>
              </w:rPr>
              <w:t xml:space="preserve"> ± 3.1</w:t>
            </w:r>
          </w:p>
        </w:tc>
      </w:tr>
      <w:tr w:rsidR="00963254" w:rsidRPr="00A754DB" w14:paraId="1A808507" w14:textId="77777777" w:rsidTr="00963254">
        <w:trPr>
          <w:trHeight w:val="290"/>
        </w:trPr>
        <w:tc>
          <w:tcPr>
            <w:tcW w:w="3033" w:type="dxa"/>
            <w:noWrap/>
          </w:tcPr>
          <w:p w14:paraId="78B53069" w14:textId="77777777" w:rsidR="00963254" w:rsidRPr="007D4C49" w:rsidRDefault="00963254" w:rsidP="00963254">
            <w:pPr>
              <w:rPr>
                <w:spacing w:val="0"/>
                <w:sz w:val="20"/>
              </w:rPr>
            </w:pPr>
          </w:p>
        </w:tc>
        <w:tc>
          <w:tcPr>
            <w:tcW w:w="203" w:type="dxa"/>
          </w:tcPr>
          <w:p w14:paraId="021ADCA0" w14:textId="77777777" w:rsidR="00963254" w:rsidRPr="00F90AF9" w:rsidRDefault="00963254" w:rsidP="00963254"/>
        </w:tc>
        <w:tc>
          <w:tcPr>
            <w:tcW w:w="1508" w:type="dxa"/>
          </w:tcPr>
          <w:p w14:paraId="2D04ED6C" w14:textId="135013F8" w:rsidR="00963254" w:rsidRPr="00F90AF9" w:rsidRDefault="00963254" w:rsidP="00963254">
            <w:pPr>
              <w:rPr>
                <w:spacing w:val="0"/>
                <w:sz w:val="20"/>
              </w:rPr>
            </w:pPr>
          </w:p>
        </w:tc>
        <w:tc>
          <w:tcPr>
            <w:tcW w:w="148" w:type="dxa"/>
          </w:tcPr>
          <w:p w14:paraId="68AF2AAA" w14:textId="77777777" w:rsidR="00963254" w:rsidRPr="007D4C49" w:rsidRDefault="00963254" w:rsidP="00963254"/>
        </w:tc>
        <w:tc>
          <w:tcPr>
            <w:tcW w:w="765" w:type="dxa"/>
          </w:tcPr>
          <w:p w14:paraId="5A0F1857" w14:textId="273CF5D1" w:rsidR="00963254" w:rsidRPr="007D4C49" w:rsidRDefault="00963254" w:rsidP="00963254">
            <w:pPr>
              <w:rPr>
                <w:spacing w:val="0"/>
                <w:sz w:val="20"/>
              </w:rPr>
            </w:pPr>
            <w:r w:rsidRPr="007D4C49">
              <w:rPr>
                <w:spacing w:val="0"/>
                <w:sz w:val="20"/>
              </w:rPr>
              <w:t>2022</w:t>
            </w:r>
          </w:p>
        </w:tc>
        <w:tc>
          <w:tcPr>
            <w:tcW w:w="1515" w:type="dxa"/>
          </w:tcPr>
          <w:p w14:paraId="6965B22F" w14:textId="5E7E00A9" w:rsidR="00963254" w:rsidRPr="007D4C49" w:rsidRDefault="00963254" w:rsidP="00963254">
            <w:r w:rsidRPr="007D4C49">
              <w:rPr>
                <w:spacing w:val="0"/>
                <w:sz w:val="20"/>
              </w:rPr>
              <w:t>15.5 ± 3.6</w:t>
            </w:r>
          </w:p>
        </w:tc>
        <w:tc>
          <w:tcPr>
            <w:tcW w:w="1568" w:type="dxa"/>
          </w:tcPr>
          <w:p w14:paraId="0E84BC14" w14:textId="23C16ED2" w:rsidR="00963254" w:rsidRPr="007D4C49" w:rsidRDefault="00963254" w:rsidP="00963254">
            <w:r w:rsidRPr="007D4C49">
              <w:rPr>
                <w:spacing w:val="0"/>
                <w:sz w:val="20"/>
              </w:rPr>
              <w:t>20.</w:t>
            </w:r>
            <w:r>
              <w:rPr>
                <w:spacing w:val="0"/>
                <w:sz w:val="20"/>
              </w:rPr>
              <w:t>2</w:t>
            </w:r>
            <w:r w:rsidRPr="007D4C49">
              <w:rPr>
                <w:spacing w:val="0"/>
                <w:sz w:val="20"/>
              </w:rPr>
              <w:t xml:space="preserve"> ± 8.7</w:t>
            </w:r>
          </w:p>
        </w:tc>
        <w:tc>
          <w:tcPr>
            <w:tcW w:w="1183" w:type="dxa"/>
            <w:noWrap/>
          </w:tcPr>
          <w:p w14:paraId="1025B213" w14:textId="7A3997E2" w:rsidR="00963254" w:rsidRPr="007D4C49" w:rsidRDefault="00963254" w:rsidP="00963254">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r>
      <w:tr w:rsidR="00963254" w:rsidRPr="00A754DB" w14:paraId="5052A138" w14:textId="77777777" w:rsidTr="00963254">
        <w:trPr>
          <w:trHeight w:val="290"/>
        </w:trPr>
        <w:tc>
          <w:tcPr>
            <w:tcW w:w="3033" w:type="dxa"/>
            <w:noWrap/>
          </w:tcPr>
          <w:p w14:paraId="711BBD6A" w14:textId="77777777" w:rsidR="00963254" w:rsidRPr="007D4C49" w:rsidRDefault="00963254" w:rsidP="00963254">
            <w:pPr>
              <w:rPr>
                <w:spacing w:val="0"/>
                <w:sz w:val="20"/>
              </w:rPr>
            </w:pPr>
          </w:p>
        </w:tc>
        <w:tc>
          <w:tcPr>
            <w:tcW w:w="203" w:type="dxa"/>
          </w:tcPr>
          <w:p w14:paraId="7BA60DA2" w14:textId="77777777" w:rsidR="00963254" w:rsidRPr="00F90AF9" w:rsidRDefault="00963254" w:rsidP="00963254"/>
        </w:tc>
        <w:tc>
          <w:tcPr>
            <w:tcW w:w="1508" w:type="dxa"/>
          </w:tcPr>
          <w:p w14:paraId="00904955" w14:textId="494BCA8B" w:rsidR="00963254" w:rsidRPr="00F90AF9" w:rsidRDefault="00963254" w:rsidP="00963254">
            <w:pPr>
              <w:rPr>
                <w:spacing w:val="0"/>
                <w:sz w:val="20"/>
              </w:rPr>
            </w:pPr>
          </w:p>
        </w:tc>
        <w:tc>
          <w:tcPr>
            <w:tcW w:w="148" w:type="dxa"/>
          </w:tcPr>
          <w:p w14:paraId="33432862" w14:textId="77777777" w:rsidR="00963254" w:rsidRPr="007D4C49" w:rsidRDefault="00963254" w:rsidP="00963254"/>
        </w:tc>
        <w:tc>
          <w:tcPr>
            <w:tcW w:w="765" w:type="dxa"/>
          </w:tcPr>
          <w:p w14:paraId="503E74DB" w14:textId="75C575BF" w:rsidR="00963254" w:rsidRPr="007D4C49" w:rsidRDefault="00963254" w:rsidP="00963254">
            <w:pPr>
              <w:rPr>
                <w:spacing w:val="0"/>
                <w:sz w:val="20"/>
              </w:rPr>
            </w:pPr>
          </w:p>
        </w:tc>
        <w:tc>
          <w:tcPr>
            <w:tcW w:w="1515" w:type="dxa"/>
          </w:tcPr>
          <w:p w14:paraId="662B27C1" w14:textId="77777777" w:rsidR="00963254" w:rsidRPr="007D4C49" w:rsidRDefault="00963254" w:rsidP="00963254"/>
        </w:tc>
        <w:tc>
          <w:tcPr>
            <w:tcW w:w="1568" w:type="dxa"/>
          </w:tcPr>
          <w:p w14:paraId="773D1A1A" w14:textId="77777777" w:rsidR="00963254" w:rsidRPr="007D4C49" w:rsidRDefault="00963254" w:rsidP="00963254"/>
        </w:tc>
        <w:tc>
          <w:tcPr>
            <w:tcW w:w="1183" w:type="dxa"/>
            <w:noWrap/>
          </w:tcPr>
          <w:p w14:paraId="0715DE63" w14:textId="2CDB61A1" w:rsidR="00963254" w:rsidRPr="007D4C49" w:rsidRDefault="00963254" w:rsidP="00963254">
            <w:pPr>
              <w:rPr>
                <w:spacing w:val="0"/>
                <w:sz w:val="20"/>
              </w:rPr>
            </w:pPr>
          </w:p>
        </w:tc>
      </w:tr>
      <w:tr w:rsidR="00963254" w:rsidRPr="00A754DB" w14:paraId="6694FE32" w14:textId="77777777" w:rsidTr="00963254">
        <w:trPr>
          <w:trHeight w:val="290"/>
        </w:trPr>
        <w:tc>
          <w:tcPr>
            <w:tcW w:w="3033" w:type="dxa"/>
            <w:noWrap/>
            <w:hideMark/>
          </w:tcPr>
          <w:p w14:paraId="59F4061D" w14:textId="25389C57" w:rsidR="00963254" w:rsidRPr="007D4C49" w:rsidRDefault="00963254" w:rsidP="00963254">
            <w:pPr>
              <w:rPr>
                <w:spacing w:val="0"/>
                <w:sz w:val="20"/>
              </w:rPr>
            </w:pPr>
            <w:r w:rsidRPr="007D4C49">
              <w:rPr>
                <w:spacing w:val="0"/>
                <w:sz w:val="20"/>
              </w:rPr>
              <w:t>Activity abundance of forest-specialist species</w:t>
            </w:r>
          </w:p>
        </w:tc>
        <w:tc>
          <w:tcPr>
            <w:tcW w:w="203" w:type="dxa"/>
          </w:tcPr>
          <w:p w14:paraId="1728C969" w14:textId="77777777" w:rsidR="00963254" w:rsidRPr="00F90AF9" w:rsidRDefault="00963254" w:rsidP="00963254"/>
        </w:tc>
        <w:tc>
          <w:tcPr>
            <w:tcW w:w="1508" w:type="dxa"/>
          </w:tcPr>
          <w:p w14:paraId="67D575DF" w14:textId="65069CD6"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48" w:type="dxa"/>
          </w:tcPr>
          <w:p w14:paraId="3742798E" w14:textId="77777777" w:rsidR="00963254" w:rsidRPr="007D4C49" w:rsidRDefault="00963254" w:rsidP="00963254"/>
        </w:tc>
        <w:tc>
          <w:tcPr>
            <w:tcW w:w="765" w:type="dxa"/>
          </w:tcPr>
          <w:p w14:paraId="2DEF2B0A" w14:textId="7DAED586" w:rsidR="00963254" w:rsidRPr="007D4C49" w:rsidRDefault="00963254" w:rsidP="00963254">
            <w:pPr>
              <w:rPr>
                <w:spacing w:val="0"/>
                <w:sz w:val="20"/>
              </w:rPr>
            </w:pPr>
            <w:r w:rsidRPr="007D4C49">
              <w:rPr>
                <w:spacing w:val="0"/>
                <w:sz w:val="20"/>
              </w:rPr>
              <w:t>2015</w:t>
            </w:r>
          </w:p>
        </w:tc>
        <w:tc>
          <w:tcPr>
            <w:tcW w:w="1515" w:type="dxa"/>
          </w:tcPr>
          <w:p w14:paraId="7C8B13A5" w14:textId="22EC467D" w:rsidR="00963254" w:rsidRPr="007D4C49" w:rsidRDefault="00963254" w:rsidP="00963254">
            <w:r w:rsidRPr="007D4C49">
              <w:rPr>
                <w:spacing w:val="0"/>
                <w:sz w:val="20"/>
              </w:rPr>
              <w:t>14.3 ± 4.2</w:t>
            </w:r>
          </w:p>
        </w:tc>
        <w:tc>
          <w:tcPr>
            <w:tcW w:w="1568" w:type="dxa"/>
          </w:tcPr>
          <w:p w14:paraId="760C0C3C" w14:textId="4EC5408F" w:rsidR="00963254" w:rsidRPr="007D4C49" w:rsidRDefault="00963254" w:rsidP="00963254">
            <w:r w:rsidRPr="007D4C49">
              <w:rPr>
                <w:spacing w:val="0"/>
                <w:sz w:val="20"/>
              </w:rPr>
              <w:t>37.1 ± 14.</w:t>
            </w:r>
            <w:r>
              <w:rPr>
                <w:spacing w:val="0"/>
                <w:sz w:val="20"/>
              </w:rPr>
              <w:t>3</w:t>
            </w:r>
          </w:p>
        </w:tc>
        <w:tc>
          <w:tcPr>
            <w:tcW w:w="1183" w:type="dxa"/>
            <w:noWrap/>
            <w:hideMark/>
          </w:tcPr>
          <w:p w14:paraId="019B5F41" w14:textId="0192C13E" w:rsidR="00963254" w:rsidRPr="007D4C49" w:rsidRDefault="00963254" w:rsidP="00963254">
            <w:pPr>
              <w:rPr>
                <w:spacing w:val="0"/>
                <w:sz w:val="20"/>
              </w:rPr>
            </w:pPr>
            <w:r w:rsidRPr="007D4C49">
              <w:rPr>
                <w:spacing w:val="0"/>
                <w:sz w:val="20"/>
              </w:rPr>
              <w:t>13.9 ± 2.</w:t>
            </w:r>
            <w:r>
              <w:rPr>
                <w:spacing w:val="0"/>
                <w:sz w:val="20"/>
              </w:rPr>
              <w:t>8</w:t>
            </w:r>
          </w:p>
        </w:tc>
      </w:tr>
      <w:tr w:rsidR="00963254" w:rsidRPr="00A754DB" w14:paraId="01DBC1D7" w14:textId="77777777" w:rsidTr="00963254">
        <w:trPr>
          <w:trHeight w:val="290"/>
        </w:trPr>
        <w:tc>
          <w:tcPr>
            <w:tcW w:w="3033" w:type="dxa"/>
            <w:noWrap/>
          </w:tcPr>
          <w:p w14:paraId="4D9D96B1" w14:textId="77777777" w:rsidR="00963254" w:rsidRPr="007D4C49" w:rsidRDefault="00963254" w:rsidP="00963254">
            <w:pPr>
              <w:rPr>
                <w:spacing w:val="0"/>
                <w:sz w:val="20"/>
              </w:rPr>
            </w:pPr>
          </w:p>
        </w:tc>
        <w:tc>
          <w:tcPr>
            <w:tcW w:w="203" w:type="dxa"/>
          </w:tcPr>
          <w:p w14:paraId="7042CA3F" w14:textId="77777777" w:rsidR="00963254" w:rsidRPr="00F90AF9" w:rsidRDefault="00963254" w:rsidP="00963254"/>
        </w:tc>
        <w:tc>
          <w:tcPr>
            <w:tcW w:w="1508" w:type="dxa"/>
          </w:tcPr>
          <w:p w14:paraId="2FBAD68E" w14:textId="3132430B" w:rsidR="00963254" w:rsidRPr="00F90AF9" w:rsidRDefault="00963254" w:rsidP="00963254">
            <w:pPr>
              <w:rPr>
                <w:spacing w:val="0"/>
                <w:sz w:val="20"/>
              </w:rPr>
            </w:pPr>
          </w:p>
        </w:tc>
        <w:tc>
          <w:tcPr>
            <w:tcW w:w="148" w:type="dxa"/>
          </w:tcPr>
          <w:p w14:paraId="1D0DB34A" w14:textId="77777777" w:rsidR="00963254" w:rsidRPr="007D4C49" w:rsidRDefault="00963254" w:rsidP="00963254"/>
        </w:tc>
        <w:tc>
          <w:tcPr>
            <w:tcW w:w="765" w:type="dxa"/>
          </w:tcPr>
          <w:p w14:paraId="31AAD90C" w14:textId="397372F3" w:rsidR="00963254" w:rsidRPr="007D4C49" w:rsidRDefault="00963254" w:rsidP="00963254">
            <w:pPr>
              <w:rPr>
                <w:spacing w:val="0"/>
                <w:sz w:val="20"/>
              </w:rPr>
            </w:pPr>
            <w:r w:rsidRPr="007D4C49">
              <w:rPr>
                <w:spacing w:val="0"/>
                <w:sz w:val="20"/>
              </w:rPr>
              <w:t>2022</w:t>
            </w:r>
          </w:p>
        </w:tc>
        <w:tc>
          <w:tcPr>
            <w:tcW w:w="1515" w:type="dxa"/>
          </w:tcPr>
          <w:p w14:paraId="32700FCE" w14:textId="5D58DCE2" w:rsidR="00963254" w:rsidRPr="007D4C49" w:rsidRDefault="00963254" w:rsidP="00963254">
            <w:r w:rsidRPr="007D4C49">
              <w:rPr>
                <w:spacing w:val="0"/>
                <w:sz w:val="20"/>
              </w:rPr>
              <w:t>13.</w:t>
            </w:r>
            <w:r>
              <w:rPr>
                <w:spacing w:val="0"/>
                <w:sz w:val="20"/>
              </w:rPr>
              <w:t>7</w:t>
            </w:r>
            <w:r w:rsidRPr="007D4C49">
              <w:rPr>
                <w:spacing w:val="0"/>
                <w:sz w:val="20"/>
              </w:rPr>
              <w:t xml:space="preserve"> ± 3.2</w:t>
            </w:r>
          </w:p>
        </w:tc>
        <w:tc>
          <w:tcPr>
            <w:tcW w:w="1568" w:type="dxa"/>
          </w:tcPr>
          <w:p w14:paraId="69EFBB0E" w14:textId="004A98BA" w:rsidR="00963254" w:rsidRPr="007D4C49" w:rsidRDefault="00963254" w:rsidP="00963254">
            <w:r w:rsidRPr="007D4C49">
              <w:rPr>
                <w:spacing w:val="0"/>
                <w:sz w:val="20"/>
              </w:rPr>
              <w:t>9.3 ± 1.9</w:t>
            </w:r>
          </w:p>
        </w:tc>
        <w:tc>
          <w:tcPr>
            <w:tcW w:w="1183" w:type="dxa"/>
            <w:noWrap/>
          </w:tcPr>
          <w:p w14:paraId="0255658C" w14:textId="5285969C" w:rsidR="00963254" w:rsidRPr="007D4C49" w:rsidRDefault="00963254" w:rsidP="00963254">
            <w:pPr>
              <w:rPr>
                <w:spacing w:val="0"/>
                <w:sz w:val="20"/>
              </w:rPr>
            </w:pPr>
            <w:r w:rsidRPr="007D4C49">
              <w:rPr>
                <w:spacing w:val="0"/>
                <w:sz w:val="20"/>
              </w:rPr>
              <w:t>11.6 ± 2.1</w:t>
            </w:r>
          </w:p>
        </w:tc>
      </w:tr>
      <w:tr w:rsidR="00963254" w:rsidRPr="00A754DB" w14:paraId="491F1A6F" w14:textId="77777777" w:rsidTr="00963254">
        <w:trPr>
          <w:trHeight w:val="290"/>
        </w:trPr>
        <w:tc>
          <w:tcPr>
            <w:tcW w:w="3033" w:type="dxa"/>
            <w:noWrap/>
          </w:tcPr>
          <w:p w14:paraId="4197A8B8" w14:textId="77777777" w:rsidR="00963254" w:rsidRPr="007D4C49" w:rsidRDefault="00963254" w:rsidP="00963254">
            <w:pPr>
              <w:rPr>
                <w:spacing w:val="0"/>
                <w:sz w:val="20"/>
              </w:rPr>
            </w:pPr>
          </w:p>
        </w:tc>
        <w:tc>
          <w:tcPr>
            <w:tcW w:w="203" w:type="dxa"/>
          </w:tcPr>
          <w:p w14:paraId="04154B5A" w14:textId="77777777" w:rsidR="00963254" w:rsidRPr="00F90AF9" w:rsidRDefault="00963254" w:rsidP="00963254"/>
        </w:tc>
        <w:tc>
          <w:tcPr>
            <w:tcW w:w="1508" w:type="dxa"/>
          </w:tcPr>
          <w:p w14:paraId="67D93F08" w14:textId="2FA5BB75" w:rsidR="00963254" w:rsidRPr="00F90AF9" w:rsidRDefault="00963254" w:rsidP="00963254">
            <w:pPr>
              <w:rPr>
                <w:spacing w:val="0"/>
                <w:sz w:val="20"/>
              </w:rPr>
            </w:pPr>
          </w:p>
        </w:tc>
        <w:tc>
          <w:tcPr>
            <w:tcW w:w="148" w:type="dxa"/>
          </w:tcPr>
          <w:p w14:paraId="45A793BA" w14:textId="77777777" w:rsidR="00963254" w:rsidRPr="007D4C49" w:rsidRDefault="00963254" w:rsidP="00963254"/>
        </w:tc>
        <w:tc>
          <w:tcPr>
            <w:tcW w:w="765" w:type="dxa"/>
          </w:tcPr>
          <w:p w14:paraId="723063D2" w14:textId="65C4B02D" w:rsidR="00963254" w:rsidRPr="007D4C49" w:rsidRDefault="00963254" w:rsidP="00963254">
            <w:pPr>
              <w:rPr>
                <w:spacing w:val="0"/>
                <w:sz w:val="20"/>
              </w:rPr>
            </w:pPr>
          </w:p>
        </w:tc>
        <w:tc>
          <w:tcPr>
            <w:tcW w:w="1515" w:type="dxa"/>
          </w:tcPr>
          <w:p w14:paraId="3D4C4AF5" w14:textId="77777777" w:rsidR="00963254" w:rsidRPr="007D4C49" w:rsidRDefault="00963254" w:rsidP="00963254"/>
        </w:tc>
        <w:tc>
          <w:tcPr>
            <w:tcW w:w="1568" w:type="dxa"/>
          </w:tcPr>
          <w:p w14:paraId="0B834132" w14:textId="77777777" w:rsidR="00963254" w:rsidRPr="007D4C49" w:rsidRDefault="00963254" w:rsidP="00963254"/>
        </w:tc>
        <w:tc>
          <w:tcPr>
            <w:tcW w:w="1183" w:type="dxa"/>
            <w:noWrap/>
          </w:tcPr>
          <w:p w14:paraId="45726C58" w14:textId="581DD50D" w:rsidR="00963254" w:rsidRPr="007D4C49" w:rsidRDefault="00963254" w:rsidP="00963254">
            <w:pPr>
              <w:rPr>
                <w:spacing w:val="0"/>
                <w:sz w:val="20"/>
              </w:rPr>
            </w:pPr>
          </w:p>
        </w:tc>
      </w:tr>
      <w:tr w:rsidR="00963254" w:rsidRPr="00A754DB" w14:paraId="4CB26B2A" w14:textId="77777777" w:rsidTr="00963254">
        <w:trPr>
          <w:trHeight w:val="290"/>
        </w:trPr>
        <w:tc>
          <w:tcPr>
            <w:tcW w:w="3033" w:type="dxa"/>
            <w:noWrap/>
            <w:hideMark/>
          </w:tcPr>
          <w:p w14:paraId="7CE8B4C8" w14:textId="5E6C3176" w:rsidR="00963254" w:rsidRPr="007D4C49" w:rsidRDefault="00963254" w:rsidP="00963254">
            <w:pPr>
              <w:rPr>
                <w:spacing w:val="0"/>
                <w:sz w:val="20"/>
              </w:rPr>
            </w:pPr>
            <w:r w:rsidRPr="007D4C49">
              <w:rPr>
                <w:spacing w:val="0"/>
                <w:sz w:val="20"/>
              </w:rPr>
              <w:t>Species richness</w:t>
            </w:r>
          </w:p>
        </w:tc>
        <w:tc>
          <w:tcPr>
            <w:tcW w:w="203" w:type="dxa"/>
          </w:tcPr>
          <w:p w14:paraId="0E32D206" w14:textId="77777777" w:rsidR="00963254" w:rsidRPr="00F90AF9" w:rsidRDefault="00963254" w:rsidP="00963254"/>
        </w:tc>
        <w:tc>
          <w:tcPr>
            <w:tcW w:w="1508" w:type="dxa"/>
          </w:tcPr>
          <w:p w14:paraId="56C74956" w14:textId="35D38219" w:rsidR="00963254" w:rsidRPr="00F90AF9" w:rsidRDefault="00963254" w:rsidP="00963254">
            <w:pPr>
              <w:rPr>
                <w:spacing w:val="0"/>
                <w:sz w:val="20"/>
              </w:rPr>
            </w:pPr>
            <w:r w:rsidRPr="00F90AF9">
              <w:rPr>
                <w:spacing w:val="0"/>
                <w:sz w:val="20"/>
              </w:rPr>
              <w:t>Number of species</w:t>
            </w:r>
          </w:p>
        </w:tc>
        <w:tc>
          <w:tcPr>
            <w:tcW w:w="148" w:type="dxa"/>
          </w:tcPr>
          <w:p w14:paraId="00A75CB7" w14:textId="77777777" w:rsidR="00963254" w:rsidRPr="007D4C49" w:rsidRDefault="00963254" w:rsidP="00963254"/>
        </w:tc>
        <w:tc>
          <w:tcPr>
            <w:tcW w:w="765" w:type="dxa"/>
          </w:tcPr>
          <w:p w14:paraId="164FF6FF" w14:textId="1050A3C4" w:rsidR="00963254" w:rsidRPr="007D4C49" w:rsidRDefault="00963254" w:rsidP="00963254">
            <w:pPr>
              <w:rPr>
                <w:spacing w:val="0"/>
                <w:sz w:val="20"/>
              </w:rPr>
            </w:pPr>
            <w:r w:rsidRPr="007D4C49">
              <w:rPr>
                <w:spacing w:val="0"/>
                <w:sz w:val="20"/>
              </w:rPr>
              <w:t>2015</w:t>
            </w:r>
          </w:p>
        </w:tc>
        <w:tc>
          <w:tcPr>
            <w:tcW w:w="1515" w:type="dxa"/>
          </w:tcPr>
          <w:p w14:paraId="40A4148C" w14:textId="351EC223" w:rsidR="00963254" w:rsidRPr="007D4C49" w:rsidRDefault="00963254" w:rsidP="00963254">
            <w:r w:rsidRPr="007D4C49">
              <w:rPr>
                <w:spacing w:val="0"/>
                <w:sz w:val="20"/>
              </w:rPr>
              <w:t>8</w:t>
            </w:r>
            <w:r>
              <w:rPr>
                <w:spacing w:val="0"/>
                <w:sz w:val="20"/>
              </w:rPr>
              <w:t>.0</w:t>
            </w:r>
            <w:r w:rsidRPr="007D4C49">
              <w:rPr>
                <w:spacing w:val="0"/>
                <w:sz w:val="20"/>
              </w:rPr>
              <w:t xml:space="preserve"> ± 1.6</w:t>
            </w:r>
          </w:p>
        </w:tc>
        <w:tc>
          <w:tcPr>
            <w:tcW w:w="1568" w:type="dxa"/>
          </w:tcPr>
          <w:p w14:paraId="105DDBF1" w14:textId="48D1C4D4" w:rsidR="00963254" w:rsidRPr="007D4C49" w:rsidRDefault="00963254" w:rsidP="00963254">
            <w:r w:rsidRPr="007D4C49">
              <w:rPr>
                <w:spacing w:val="0"/>
                <w:sz w:val="20"/>
              </w:rPr>
              <w:t>11.</w:t>
            </w:r>
            <w:r>
              <w:rPr>
                <w:spacing w:val="0"/>
                <w:sz w:val="20"/>
              </w:rPr>
              <w:t>7</w:t>
            </w:r>
            <w:r w:rsidRPr="007D4C49">
              <w:rPr>
                <w:spacing w:val="0"/>
                <w:sz w:val="20"/>
              </w:rPr>
              <w:t xml:space="preserve"> ± 0.8</w:t>
            </w:r>
          </w:p>
        </w:tc>
        <w:tc>
          <w:tcPr>
            <w:tcW w:w="1183" w:type="dxa"/>
            <w:noWrap/>
            <w:hideMark/>
          </w:tcPr>
          <w:p w14:paraId="066C451C" w14:textId="391FB48A" w:rsidR="00963254" w:rsidRPr="007D4C49" w:rsidRDefault="00963254" w:rsidP="00963254">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r>
      <w:tr w:rsidR="00963254" w:rsidRPr="00A754DB" w14:paraId="70110CC7" w14:textId="77777777" w:rsidTr="00963254">
        <w:trPr>
          <w:trHeight w:val="290"/>
        </w:trPr>
        <w:tc>
          <w:tcPr>
            <w:tcW w:w="3033" w:type="dxa"/>
            <w:noWrap/>
          </w:tcPr>
          <w:p w14:paraId="50E56958" w14:textId="77777777" w:rsidR="00963254" w:rsidRPr="007D4C49" w:rsidRDefault="00963254" w:rsidP="00963254">
            <w:pPr>
              <w:rPr>
                <w:spacing w:val="0"/>
                <w:sz w:val="20"/>
              </w:rPr>
            </w:pPr>
          </w:p>
        </w:tc>
        <w:tc>
          <w:tcPr>
            <w:tcW w:w="203" w:type="dxa"/>
          </w:tcPr>
          <w:p w14:paraId="4EA55CF1" w14:textId="77777777" w:rsidR="00963254" w:rsidRPr="00F90AF9" w:rsidRDefault="00963254" w:rsidP="00963254"/>
        </w:tc>
        <w:tc>
          <w:tcPr>
            <w:tcW w:w="1508" w:type="dxa"/>
          </w:tcPr>
          <w:p w14:paraId="34B151AE" w14:textId="12E3F7C8" w:rsidR="00963254" w:rsidRPr="00F90AF9" w:rsidRDefault="00963254" w:rsidP="00963254">
            <w:pPr>
              <w:rPr>
                <w:spacing w:val="0"/>
                <w:sz w:val="20"/>
              </w:rPr>
            </w:pPr>
          </w:p>
        </w:tc>
        <w:tc>
          <w:tcPr>
            <w:tcW w:w="148" w:type="dxa"/>
          </w:tcPr>
          <w:p w14:paraId="699B63A0" w14:textId="77777777" w:rsidR="00963254" w:rsidRPr="007D4C49" w:rsidRDefault="00963254" w:rsidP="00963254"/>
        </w:tc>
        <w:tc>
          <w:tcPr>
            <w:tcW w:w="765" w:type="dxa"/>
          </w:tcPr>
          <w:p w14:paraId="0C0746CA" w14:textId="33233B01" w:rsidR="00963254" w:rsidRPr="007D4C49" w:rsidRDefault="00963254" w:rsidP="00963254">
            <w:pPr>
              <w:rPr>
                <w:spacing w:val="0"/>
                <w:sz w:val="20"/>
              </w:rPr>
            </w:pPr>
            <w:r w:rsidRPr="007D4C49">
              <w:rPr>
                <w:spacing w:val="0"/>
                <w:sz w:val="20"/>
              </w:rPr>
              <w:t>2022</w:t>
            </w:r>
          </w:p>
        </w:tc>
        <w:tc>
          <w:tcPr>
            <w:tcW w:w="1515" w:type="dxa"/>
          </w:tcPr>
          <w:p w14:paraId="5BEBFD31" w14:textId="780A921A" w:rsidR="00963254" w:rsidRPr="007D4C49" w:rsidRDefault="00963254" w:rsidP="00963254">
            <w:r w:rsidRPr="007D4C49">
              <w:rPr>
                <w:spacing w:val="0"/>
                <w:sz w:val="20"/>
              </w:rPr>
              <w:t>9.5 ± 1.3</w:t>
            </w:r>
          </w:p>
        </w:tc>
        <w:tc>
          <w:tcPr>
            <w:tcW w:w="1568" w:type="dxa"/>
          </w:tcPr>
          <w:p w14:paraId="1021FAE4" w14:textId="3278C7C5" w:rsidR="00963254" w:rsidRPr="007D4C49" w:rsidRDefault="00963254" w:rsidP="00963254">
            <w:r w:rsidRPr="007D4C49">
              <w:rPr>
                <w:spacing w:val="0"/>
                <w:sz w:val="20"/>
              </w:rPr>
              <w:t>9.8 ± 1.</w:t>
            </w:r>
            <w:r>
              <w:rPr>
                <w:spacing w:val="0"/>
                <w:sz w:val="20"/>
              </w:rPr>
              <w:t>1</w:t>
            </w:r>
          </w:p>
        </w:tc>
        <w:tc>
          <w:tcPr>
            <w:tcW w:w="1183" w:type="dxa"/>
            <w:noWrap/>
          </w:tcPr>
          <w:p w14:paraId="0E33637D" w14:textId="70CD5425" w:rsidR="00963254" w:rsidRPr="007D4C49" w:rsidRDefault="00963254" w:rsidP="00963254">
            <w:pPr>
              <w:rPr>
                <w:spacing w:val="0"/>
                <w:sz w:val="20"/>
              </w:rPr>
            </w:pPr>
            <w:r w:rsidRPr="007D4C49">
              <w:rPr>
                <w:spacing w:val="0"/>
                <w:sz w:val="20"/>
              </w:rPr>
              <w:t>8.3 ± 0.</w:t>
            </w:r>
            <w:r>
              <w:rPr>
                <w:spacing w:val="0"/>
                <w:sz w:val="20"/>
              </w:rPr>
              <w:t>8</w:t>
            </w:r>
          </w:p>
        </w:tc>
      </w:tr>
      <w:tr w:rsidR="00963254" w:rsidRPr="00A754DB" w14:paraId="3A73B198" w14:textId="77777777" w:rsidTr="00963254">
        <w:trPr>
          <w:trHeight w:val="290"/>
        </w:trPr>
        <w:tc>
          <w:tcPr>
            <w:tcW w:w="3033" w:type="dxa"/>
            <w:noWrap/>
          </w:tcPr>
          <w:p w14:paraId="3668EF2E" w14:textId="77777777" w:rsidR="00963254" w:rsidRPr="007D4C49" w:rsidRDefault="00963254" w:rsidP="00963254">
            <w:pPr>
              <w:rPr>
                <w:spacing w:val="0"/>
                <w:sz w:val="20"/>
              </w:rPr>
            </w:pPr>
          </w:p>
        </w:tc>
        <w:tc>
          <w:tcPr>
            <w:tcW w:w="203" w:type="dxa"/>
          </w:tcPr>
          <w:p w14:paraId="01A9C547" w14:textId="77777777" w:rsidR="00963254" w:rsidRPr="00F90AF9" w:rsidRDefault="00963254" w:rsidP="00963254"/>
        </w:tc>
        <w:tc>
          <w:tcPr>
            <w:tcW w:w="1508" w:type="dxa"/>
          </w:tcPr>
          <w:p w14:paraId="75F8292C" w14:textId="707633AF" w:rsidR="00963254" w:rsidRPr="00F90AF9" w:rsidRDefault="00963254" w:rsidP="00963254">
            <w:pPr>
              <w:rPr>
                <w:spacing w:val="0"/>
                <w:sz w:val="20"/>
              </w:rPr>
            </w:pPr>
          </w:p>
        </w:tc>
        <w:tc>
          <w:tcPr>
            <w:tcW w:w="148" w:type="dxa"/>
          </w:tcPr>
          <w:p w14:paraId="0B42D4C6" w14:textId="77777777" w:rsidR="00963254" w:rsidRPr="007D4C49" w:rsidRDefault="00963254" w:rsidP="00963254"/>
        </w:tc>
        <w:tc>
          <w:tcPr>
            <w:tcW w:w="765" w:type="dxa"/>
          </w:tcPr>
          <w:p w14:paraId="72AC918C" w14:textId="2F63305B" w:rsidR="00963254" w:rsidRPr="007D4C49" w:rsidRDefault="00963254" w:rsidP="00963254">
            <w:pPr>
              <w:rPr>
                <w:spacing w:val="0"/>
                <w:sz w:val="20"/>
              </w:rPr>
            </w:pPr>
          </w:p>
        </w:tc>
        <w:tc>
          <w:tcPr>
            <w:tcW w:w="1515" w:type="dxa"/>
          </w:tcPr>
          <w:p w14:paraId="02F7C219" w14:textId="77777777" w:rsidR="00963254" w:rsidRPr="007D4C49" w:rsidRDefault="00963254" w:rsidP="00963254"/>
        </w:tc>
        <w:tc>
          <w:tcPr>
            <w:tcW w:w="1568" w:type="dxa"/>
          </w:tcPr>
          <w:p w14:paraId="1A1E259B" w14:textId="77777777" w:rsidR="00963254" w:rsidRPr="007D4C49" w:rsidRDefault="00963254" w:rsidP="00963254"/>
        </w:tc>
        <w:tc>
          <w:tcPr>
            <w:tcW w:w="1183" w:type="dxa"/>
            <w:noWrap/>
          </w:tcPr>
          <w:p w14:paraId="61589FE5" w14:textId="2F097D71" w:rsidR="00963254" w:rsidRPr="007D4C49" w:rsidRDefault="00963254" w:rsidP="00963254">
            <w:pPr>
              <w:rPr>
                <w:spacing w:val="0"/>
                <w:sz w:val="20"/>
              </w:rPr>
            </w:pPr>
          </w:p>
        </w:tc>
      </w:tr>
      <w:tr w:rsidR="00963254" w:rsidRPr="00A754DB" w14:paraId="05A6AB85" w14:textId="77777777" w:rsidTr="00963254">
        <w:trPr>
          <w:trHeight w:val="290"/>
        </w:trPr>
        <w:tc>
          <w:tcPr>
            <w:tcW w:w="3033" w:type="dxa"/>
            <w:noWrap/>
            <w:hideMark/>
          </w:tcPr>
          <w:p w14:paraId="73C5FD20" w14:textId="6B53EACC" w:rsidR="00963254" w:rsidRPr="007D4C49" w:rsidRDefault="00963254" w:rsidP="00963254">
            <w:pPr>
              <w:rPr>
                <w:spacing w:val="0"/>
                <w:sz w:val="20"/>
              </w:rPr>
            </w:pPr>
            <w:r w:rsidRPr="007D4C49">
              <w:rPr>
                <w:spacing w:val="0"/>
                <w:sz w:val="20"/>
              </w:rPr>
              <w:t>Shannon diversity</w:t>
            </w:r>
          </w:p>
        </w:tc>
        <w:tc>
          <w:tcPr>
            <w:tcW w:w="203" w:type="dxa"/>
          </w:tcPr>
          <w:p w14:paraId="7F9158B7" w14:textId="77777777" w:rsidR="00963254" w:rsidRPr="00F90AF9" w:rsidRDefault="00963254" w:rsidP="00963254"/>
        </w:tc>
        <w:tc>
          <w:tcPr>
            <w:tcW w:w="1508" w:type="dxa"/>
          </w:tcPr>
          <w:p w14:paraId="5340399C" w14:textId="6947B901" w:rsidR="00963254" w:rsidRPr="00F90AF9" w:rsidRDefault="00963254" w:rsidP="00963254">
            <w:pPr>
              <w:rPr>
                <w:spacing w:val="0"/>
                <w:sz w:val="20"/>
              </w:rPr>
            </w:pPr>
            <w:r w:rsidRPr="00F90AF9">
              <w:rPr>
                <w:spacing w:val="0"/>
                <w:sz w:val="20"/>
              </w:rPr>
              <w:t>Effective number of species</w:t>
            </w:r>
          </w:p>
        </w:tc>
        <w:tc>
          <w:tcPr>
            <w:tcW w:w="148" w:type="dxa"/>
          </w:tcPr>
          <w:p w14:paraId="08B95BA9" w14:textId="77777777" w:rsidR="00963254" w:rsidRPr="007D4C49" w:rsidRDefault="00963254" w:rsidP="00963254"/>
        </w:tc>
        <w:tc>
          <w:tcPr>
            <w:tcW w:w="765" w:type="dxa"/>
          </w:tcPr>
          <w:p w14:paraId="207D7B3F" w14:textId="3B24AACD" w:rsidR="00963254" w:rsidRPr="007D4C49" w:rsidRDefault="00963254" w:rsidP="00963254">
            <w:pPr>
              <w:rPr>
                <w:spacing w:val="0"/>
                <w:sz w:val="20"/>
              </w:rPr>
            </w:pPr>
            <w:r w:rsidRPr="007D4C49">
              <w:rPr>
                <w:spacing w:val="0"/>
                <w:sz w:val="20"/>
              </w:rPr>
              <w:t>2015</w:t>
            </w:r>
          </w:p>
        </w:tc>
        <w:tc>
          <w:tcPr>
            <w:tcW w:w="1515" w:type="dxa"/>
          </w:tcPr>
          <w:p w14:paraId="32F8D244" w14:textId="4893E409" w:rsidR="00963254" w:rsidRPr="007D4C49" w:rsidRDefault="00963254" w:rsidP="00963254">
            <w:r w:rsidRPr="007D4C49">
              <w:rPr>
                <w:spacing w:val="0"/>
                <w:sz w:val="20"/>
              </w:rPr>
              <w:t>6.</w:t>
            </w:r>
            <w:r>
              <w:rPr>
                <w:spacing w:val="0"/>
                <w:sz w:val="20"/>
              </w:rPr>
              <w:t>5</w:t>
            </w:r>
            <w:r w:rsidRPr="007D4C49">
              <w:rPr>
                <w:spacing w:val="0"/>
                <w:sz w:val="20"/>
              </w:rPr>
              <w:t xml:space="preserve"> ± 1.2</w:t>
            </w:r>
          </w:p>
        </w:tc>
        <w:tc>
          <w:tcPr>
            <w:tcW w:w="1568" w:type="dxa"/>
          </w:tcPr>
          <w:p w14:paraId="6883CD52" w14:textId="5E948EC1" w:rsidR="00963254" w:rsidRPr="007D4C49" w:rsidRDefault="00963254" w:rsidP="00963254">
            <w:r w:rsidRPr="007D4C49">
              <w:rPr>
                <w:spacing w:val="0"/>
                <w:sz w:val="20"/>
              </w:rPr>
              <w:t>6.3 ± 1.0</w:t>
            </w:r>
          </w:p>
        </w:tc>
        <w:tc>
          <w:tcPr>
            <w:tcW w:w="1183" w:type="dxa"/>
            <w:noWrap/>
            <w:hideMark/>
          </w:tcPr>
          <w:p w14:paraId="0D8CB0C9" w14:textId="21C6F3CD" w:rsidR="00963254" w:rsidRPr="007D4C49" w:rsidRDefault="00963254" w:rsidP="00963254">
            <w:pPr>
              <w:rPr>
                <w:spacing w:val="0"/>
                <w:sz w:val="20"/>
              </w:rPr>
            </w:pPr>
            <w:r w:rsidRPr="007D4C49">
              <w:rPr>
                <w:spacing w:val="0"/>
                <w:sz w:val="20"/>
              </w:rPr>
              <w:t>5.1 ± 0.5</w:t>
            </w:r>
          </w:p>
        </w:tc>
      </w:tr>
      <w:tr w:rsidR="00963254" w:rsidRPr="00A754DB" w14:paraId="3282A447" w14:textId="77777777" w:rsidTr="00963254">
        <w:trPr>
          <w:trHeight w:val="290"/>
        </w:trPr>
        <w:tc>
          <w:tcPr>
            <w:tcW w:w="3033" w:type="dxa"/>
            <w:noWrap/>
          </w:tcPr>
          <w:p w14:paraId="413F395B" w14:textId="77777777" w:rsidR="00963254" w:rsidRPr="007D4C49" w:rsidRDefault="00963254" w:rsidP="00963254">
            <w:pPr>
              <w:rPr>
                <w:spacing w:val="0"/>
                <w:sz w:val="20"/>
              </w:rPr>
            </w:pPr>
          </w:p>
        </w:tc>
        <w:tc>
          <w:tcPr>
            <w:tcW w:w="203" w:type="dxa"/>
          </w:tcPr>
          <w:p w14:paraId="18976F0F" w14:textId="77777777" w:rsidR="00963254" w:rsidRPr="00F90AF9" w:rsidRDefault="00963254" w:rsidP="00963254"/>
        </w:tc>
        <w:tc>
          <w:tcPr>
            <w:tcW w:w="1508" w:type="dxa"/>
          </w:tcPr>
          <w:p w14:paraId="01A8F91C" w14:textId="2ABC65BB" w:rsidR="00963254" w:rsidRPr="00F90AF9" w:rsidRDefault="00963254" w:rsidP="00963254">
            <w:pPr>
              <w:rPr>
                <w:spacing w:val="0"/>
                <w:sz w:val="20"/>
              </w:rPr>
            </w:pPr>
          </w:p>
        </w:tc>
        <w:tc>
          <w:tcPr>
            <w:tcW w:w="148" w:type="dxa"/>
          </w:tcPr>
          <w:p w14:paraId="0C20C62D" w14:textId="77777777" w:rsidR="00963254" w:rsidRPr="007D4C49" w:rsidRDefault="00963254" w:rsidP="00963254"/>
        </w:tc>
        <w:tc>
          <w:tcPr>
            <w:tcW w:w="765" w:type="dxa"/>
          </w:tcPr>
          <w:p w14:paraId="31884096" w14:textId="4CD11509" w:rsidR="00963254" w:rsidRPr="007D4C49" w:rsidRDefault="00963254" w:rsidP="00963254">
            <w:pPr>
              <w:rPr>
                <w:spacing w:val="0"/>
                <w:sz w:val="20"/>
              </w:rPr>
            </w:pPr>
            <w:r w:rsidRPr="007D4C49">
              <w:rPr>
                <w:spacing w:val="0"/>
                <w:sz w:val="20"/>
              </w:rPr>
              <w:t>2022</w:t>
            </w:r>
          </w:p>
        </w:tc>
        <w:tc>
          <w:tcPr>
            <w:tcW w:w="1515" w:type="dxa"/>
          </w:tcPr>
          <w:p w14:paraId="6F00E065" w14:textId="6C9FF905" w:rsidR="00963254" w:rsidRPr="007D4C49" w:rsidRDefault="00963254" w:rsidP="00963254">
            <w:r>
              <w:rPr>
                <w:spacing w:val="0"/>
                <w:sz w:val="20"/>
              </w:rPr>
              <w:t>7.0</w:t>
            </w:r>
            <w:r w:rsidRPr="007D4C49">
              <w:rPr>
                <w:spacing w:val="0"/>
                <w:sz w:val="20"/>
              </w:rPr>
              <w:t xml:space="preserve"> ± 0.</w:t>
            </w:r>
            <w:r>
              <w:rPr>
                <w:spacing w:val="0"/>
                <w:sz w:val="20"/>
              </w:rPr>
              <w:t>9</w:t>
            </w:r>
          </w:p>
        </w:tc>
        <w:tc>
          <w:tcPr>
            <w:tcW w:w="1568" w:type="dxa"/>
          </w:tcPr>
          <w:p w14:paraId="2DE14DF9" w14:textId="0435792E" w:rsidR="00963254" w:rsidRPr="007D4C49" w:rsidRDefault="00963254" w:rsidP="00963254">
            <w:r w:rsidRPr="007D4C49">
              <w:rPr>
                <w:spacing w:val="0"/>
                <w:sz w:val="20"/>
              </w:rPr>
              <w:t xml:space="preserve">6.7 ± </w:t>
            </w:r>
            <w:r>
              <w:rPr>
                <w:spacing w:val="0"/>
                <w:sz w:val="20"/>
              </w:rPr>
              <w:t>1.0</w:t>
            </w:r>
          </w:p>
        </w:tc>
        <w:tc>
          <w:tcPr>
            <w:tcW w:w="1183" w:type="dxa"/>
            <w:noWrap/>
          </w:tcPr>
          <w:p w14:paraId="53227CE1" w14:textId="2FC4D9B9" w:rsidR="00963254" w:rsidRPr="007D4C49" w:rsidRDefault="00963254" w:rsidP="00963254">
            <w:pPr>
              <w:rPr>
                <w:spacing w:val="0"/>
                <w:sz w:val="20"/>
              </w:rPr>
            </w:pPr>
            <w:r w:rsidRPr="007D4C49">
              <w:rPr>
                <w:spacing w:val="0"/>
                <w:sz w:val="20"/>
              </w:rPr>
              <w:t>6.4 ± 0.</w:t>
            </w:r>
            <w:r>
              <w:rPr>
                <w:spacing w:val="0"/>
                <w:sz w:val="20"/>
              </w:rPr>
              <w:t>6</w:t>
            </w:r>
          </w:p>
        </w:tc>
      </w:tr>
      <w:tr w:rsidR="00963254" w:rsidRPr="00A754DB" w14:paraId="64EEACEB" w14:textId="77777777" w:rsidTr="00963254">
        <w:trPr>
          <w:trHeight w:val="290"/>
        </w:trPr>
        <w:tc>
          <w:tcPr>
            <w:tcW w:w="3033" w:type="dxa"/>
            <w:noWrap/>
          </w:tcPr>
          <w:p w14:paraId="636BE32B" w14:textId="77777777" w:rsidR="00963254" w:rsidRPr="007D4C49" w:rsidRDefault="00963254" w:rsidP="00963254">
            <w:pPr>
              <w:rPr>
                <w:spacing w:val="0"/>
                <w:sz w:val="20"/>
              </w:rPr>
            </w:pPr>
          </w:p>
        </w:tc>
        <w:tc>
          <w:tcPr>
            <w:tcW w:w="203" w:type="dxa"/>
          </w:tcPr>
          <w:p w14:paraId="1456964D" w14:textId="77777777" w:rsidR="00963254" w:rsidRPr="00F90AF9" w:rsidRDefault="00963254" w:rsidP="00963254"/>
        </w:tc>
        <w:tc>
          <w:tcPr>
            <w:tcW w:w="1508" w:type="dxa"/>
          </w:tcPr>
          <w:p w14:paraId="1FBB1E38" w14:textId="094AC43A" w:rsidR="00963254" w:rsidRPr="00F90AF9" w:rsidRDefault="00963254" w:rsidP="00963254">
            <w:pPr>
              <w:rPr>
                <w:spacing w:val="0"/>
                <w:sz w:val="20"/>
              </w:rPr>
            </w:pPr>
          </w:p>
        </w:tc>
        <w:tc>
          <w:tcPr>
            <w:tcW w:w="148" w:type="dxa"/>
          </w:tcPr>
          <w:p w14:paraId="1D1C42ED" w14:textId="77777777" w:rsidR="00963254" w:rsidRPr="007D4C49" w:rsidRDefault="00963254" w:rsidP="00963254"/>
        </w:tc>
        <w:tc>
          <w:tcPr>
            <w:tcW w:w="765" w:type="dxa"/>
          </w:tcPr>
          <w:p w14:paraId="3CF6DCD6" w14:textId="7628FA6E" w:rsidR="00963254" w:rsidRPr="007D4C49" w:rsidRDefault="00963254" w:rsidP="00963254">
            <w:pPr>
              <w:rPr>
                <w:spacing w:val="0"/>
                <w:sz w:val="20"/>
              </w:rPr>
            </w:pPr>
          </w:p>
        </w:tc>
        <w:tc>
          <w:tcPr>
            <w:tcW w:w="1515" w:type="dxa"/>
          </w:tcPr>
          <w:p w14:paraId="735DAF64" w14:textId="77777777" w:rsidR="00963254" w:rsidRPr="007D4C49" w:rsidRDefault="00963254" w:rsidP="00963254"/>
        </w:tc>
        <w:tc>
          <w:tcPr>
            <w:tcW w:w="1568" w:type="dxa"/>
          </w:tcPr>
          <w:p w14:paraId="6B125015" w14:textId="77777777" w:rsidR="00963254" w:rsidRPr="007D4C49" w:rsidRDefault="00963254" w:rsidP="00963254"/>
        </w:tc>
        <w:tc>
          <w:tcPr>
            <w:tcW w:w="1183" w:type="dxa"/>
            <w:noWrap/>
          </w:tcPr>
          <w:p w14:paraId="6582CD04" w14:textId="2B049D46" w:rsidR="00963254" w:rsidRPr="007D4C49" w:rsidRDefault="00963254" w:rsidP="00963254">
            <w:pPr>
              <w:rPr>
                <w:spacing w:val="0"/>
                <w:sz w:val="20"/>
              </w:rPr>
            </w:pPr>
          </w:p>
        </w:tc>
      </w:tr>
      <w:tr w:rsidR="00963254" w:rsidRPr="00A754DB" w14:paraId="7197430D" w14:textId="77777777" w:rsidTr="00963254">
        <w:trPr>
          <w:trHeight w:val="290"/>
        </w:trPr>
        <w:tc>
          <w:tcPr>
            <w:tcW w:w="3033" w:type="dxa"/>
            <w:noWrap/>
            <w:hideMark/>
          </w:tcPr>
          <w:p w14:paraId="660EB51A" w14:textId="25B82549" w:rsidR="00963254" w:rsidRPr="007D4C49" w:rsidRDefault="00963254" w:rsidP="00963254">
            <w:pPr>
              <w:rPr>
                <w:spacing w:val="0"/>
                <w:sz w:val="20"/>
              </w:rPr>
            </w:pPr>
            <w:r w:rsidRPr="007D4C49">
              <w:rPr>
                <w:spacing w:val="0"/>
                <w:sz w:val="20"/>
              </w:rPr>
              <w:t>Functional alpha-diversity</w:t>
            </w:r>
          </w:p>
        </w:tc>
        <w:tc>
          <w:tcPr>
            <w:tcW w:w="203" w:type="dxa"/>
          </w:tcPr>
          <w:p w14:paraId="430DEFED" w14:textId="77777777" w:rsidR="00963254" w:rsidRPr="00F90AF9" w:rsidRDefault="00963254" w:rsidP="00963254"/>
        </w:tc>
        <w:tc>
          <w:tcPr>
            <w:tcW w:w="1508" w:type="dxa"/>
          </w:tcPr>
          <w:p w14:paraId="6A86CA78" w14:textId="4B7E3040" w:rsidR="00963254" w:rsidRPr="00F90AF9" w:rsidRDefault="00963254" w:rsidP="00963254">
            <w:pPr>
              <w:rPr>
                <w:spacing w:val="0"/>
                <w:sz w:val="20"/>
              </w:rPr>
            </w:pPr>
            <w:r w:rsidRPr="00F90AF9">
              <w:rPr>
                <w:spacing w:val="0"/>
                <w:sz w:val="20"/>
              </w:rPr>
              <w:t xml:space="preserve">Within-plot </w:t>
            </w:r>
            <w:proofErr w:type="gramStart"/>
            <w:r w:rsidRPr="00F90AF9">
              <w:rPr>
                <w:spacing w:val="0"/>
                <w:sz w:val="20"/>
              </w:rPr>
              <w:t>mean</w:t>
            </w:r>
            <w:proofErr w:type="gramEnd"/>
            <w:r w:rsidRPr="00F90AF9">
              <w:rPr>
                <w:spacing w:val="0"/>
                <w:sz w:val="20"/>
              </w:rPr>
              <w:t xml:space="preserve"> pairwise distance in trait space</w:t>
            </w:r>
          </w:p>
        </w:tc>
        <w:tc>
          <w:tcPr>
            <w:tcW w:w="148" w:type="dxa"/>
          </w:tcPr>
          <w:p w14:paraId="333123D7" w14:textId="77777777" w:rsidR="00963254" w:rsidRPr="007D4C49" w:rsidRDefault="00963254" w:rsidP="00963254"/>
        </w:tc>
        <w:tc>
          <w:tcPr>
            <w:tcW w:w="765" w:type="dxa"/>
          </w:tcPr>
          <w:p w14:paraId="5E977ACB" w14:textId="68F8FDE5" w:rsidR="00963254" w:rsidRPr="007D4C49" w:rsidRDefault="00963254" w:rsidP="00963254">
            <w:pPr>
              <w:rPr>
                <w:spacing w:val="0"/>
                <w:sz w:val="20"/>
              </w:rPr>
            </w:pPr>
            <w:r w:rsidRPr="007D4C49">
              <w:rPr>
                <w:spacing w:val="0"/>
                <w:sz w:val="20"/>
              </w:rPr>
              <w:t>2015</w:t>
            </w:r>
          </w:p>
        </w:tc>
        <w:tc>
          <w:tcPr>
            <w:tcW w:w="1515" w:type="dxa"/>
          </w:tcPr>
          <w:p w14:paraId="77E927C3" w14:textId="50212728" w:rsidR="00963254" w:rsidRPr="007D4C49" w:rsidRDefault="00963254" w:rsidP="00963254">
            <w:r w:rsidRPr="007D4C49">
              <w:rPr>
                <w:spacing w:val="0"/>
                <w:sz w:val="20"/>
              </w:rPr>
              <w:t>0.1</w:t>
            </w:r>
            <w:r>
              <w:rPr>
                <w:spacing w:val="0"/>
                <w:sz w:val="20"/>
              </w:rPr>
              <w:t>6</w:t>
            </w:r>
            <w:r w:rsidRPr="007D4C49">
              <w:rPr>
                <w:spacing w:val="0"/>
                <w:sz w:val="20"/>
              </w:rPr>
              <w:t xml:space="preserve"> ± 0.0</w:t>
            </w:r>
            <w:r>
              <w:rPr>
                <w:spacing w:val="0"/>
                <w:sz w:val="20"/>
              </w:rPr>
              <w:t>2</w:t>
            </w:r>
          </w:p>
        </w:tc>
        <w:tc>
          <w:tcPr>
            <w:tcW w:w="1568" w:type="dxa"/>
          </w:tcPr>
          <w:p w14:paraId="5707C61B" w14:textId="12767EE1" w:rsidR="00963254" w:rsidRPr="007D4C49" w:rsidRDefault="00963254" w:rsidP="00963254">
            <w:r w:rsidRPr="007D4C49">
              <w:rPr>
                <w:spacing w:val="0"/>
                <w:sz w:val="20"/>
              </w:rPr>
              <w:t>0.18 ± 0.0</w:t>
            </w:r>
            <w:r>
              <w:rPr>
                <w:spacing w:val="0"/>
                <w:sz w:val="20"/>
              </w:rPr>
              <w:t>1</w:t>
            </w:r>
          </w:p>
        </w:tc>
        <w:tc>
          <w:tcPr>
            <w:tcW w:w="1183" w:type="dxa"/>
            <w:noWrap/>
            <w:hideMark/>
          </w:tcPr>
          <w:p w14:paraId="5D469197" w14:textId="154018E5" w:rsidR="00963254" w:rsidRPr="007D4C49" w:rsidRDefault="00963254" w:rsidP="00963254">
            <w:pPr>
              <w:rPr>
                <w:spacing w:val="0"/>
                <w:sz w:val="20"/>
              </w:rPr>
            </w:pPr>
            <w:r w:rsidRPr="007D4C49">
              <w:rPr>
                <w:spacing w:val="0"/>
                <w:sz w:val="20"/>
              </w:rPr>
              <w:t>0.15 ± 0.01</w:t>
            </w:r>
          </w:p>
        </w:tc>
      </w:tr>
      <w:tr w:rsidR="00963254" w:rsidRPr="00A754DB" w14:paraId="19606789" w14:textId="77777777" w:rsidTr="00963254">
        <w:trPr>
          <w:trHeight w:val="290"/>
        </w:trPr>
        <w:tc>
          <w:tcPr>
            <w:tcW w:w="3033" w:type="dxa"/>
            <w:noWrap/>
          </w:tcPr>
          <w:p w14:paraId="7D81FFD5" w14:textId="77777777" w:rsidR="00963254" w:rsidRPr="007D4C49" w:rsidRDefault="00963254" w:rsidP="00963254">
            <w:pPr>
              <w:rPr>
                <w:spacing w:val="0"/>
                <w:sz w:val="20"/>
              </w:rPr>
            </w:pPr>
          </w:p>
        </w:tc>
        <w:tc>
          <w:tcPr>
            <w:tcW w:w="203" w:type="dxa"/>
          </w:tcPr>
          <w:p w14:paraId="2CE5DF94" w14:textId="77777777" w:rsidR="00963254" w:rsidRPr="00F90AF9" w:rsidRDefault="00963254" w:rsidP="00963254"/>
        </w:tc>
        <w:tc>
          <w:tcPr>
            <w:tcW w:w="1508" w:type="dxa"/>
          </w:tcPr>
          <w:p w14:paraId="4A9FF3CB" w14:textId="26191FCE" w:rsidR="00963254" w:rsidRPr="00F90AF9" w:rsidRDefault="00963254" w:rsidP="00963254">
            <w:pPr>
              <w:rPr>
                <w:spacing w:val="0"/>
                <w:sz w:val="20"/>
              </w:rPr>
            </w:pPr>
          </w:p>
        </w:tc>
        <w:tc>
          <w:tcPr>
            <w:tcW w:w="148" w:type="dxa"/>
          </w:tcPr>
          <w:p w14:paraId="66066416" w14:textId="77777777" w:rsidR="00963254" w:rsidRPr="007D4C49" w:rsidRDefault="00963254" w:rsidP="00963254"/>
        </w:tc>
        <w:tc>
          <w:tcPr>
            <w:tcW w:w="765" w:type="dxa"/>
          </w:tcPr>
          <w:p w14:paraId="7F4084FD" w14:textId="4846FA8A" w:rsidR="00963254" w:rsidRPr="007D4C49" w:rsidRDefault="00963254" w:rsidP="00963254">
            <w:pPr>
              <w:rPr>
                <w:spacing w:val="0"/>
                <w:sz w:val="20"/>
              </w:rPr>
            </w:pPr>
            <w:r w:rsidRPr="007D4C49">
              <w:rPr>
                <w:spacing w:val="0"/>
                <w:sz w:val="20"/>
              </w:rPr>
              <w:t>2022</w:t>
            </w:r>
          </w:p>
        </w:tc>
        <w:tc>
          <w:tcPr>
            <w:tcW w:w="1515" w:type="dxa"/>
          </w:tcPr>
          <w:p w14:paraId="63B1C1E3" w14:textId="22E80A91" w:rsidR="00963254" w:rsidRPr="007D4C49" w:rsidRDefault="00963254" w:rsidP="00963254">
            <w:r w:rsidRPr="007D4C49">
              <w:rPr>
                <w:spacing w:val="0"/>
                <w:sz w:val="20"/>
              </w:rPr>
              <w:t>0.17 ± 0.01</w:t>
            </w:r>
          </w:p>
        </w:tc>
        <w:tc>
          <w:tcPr>
            <w:tcW w:w="1568" w:type="dxa"/>
          </w:tcPr>
          <w:p w14:paraId="009823CD" w14:textId="66EE34CF" w:rsidR="00963254" w:rsidRPr="007D4C49" w:rsidRDefault="00963254" w:rsidP="00963254">
            <w:r w:rsidRPr="007D4C49">
              <w:rPr>
                <w:spacing w:val="0"/>
                <w:sz w:val="20"/>
              </w:rPr>
              <w:t>0.1</w:t>
            </w:r>
            <w:r>
              <w:rPr>
                <w:spacing w:val="0"/>
                <w:sz w:val="20"/>
              </w:rPr>
              <w:t>6</w:t>
            </w:r>
            <w:r w:rsidRPr="007D4C49">
              <w:rPr>
                <w:spacing w:val="0"/>
                <w:sz w:val="20"/>
              </w:rPr>
              <w:t xml:space="preserve"> ± 0.01</w:t>
            </w:r>
          </w:p>
        </w:tc>
        <w:tc>
          <w:tcPr>
            <w:tcW w:w="1183" w:type="dxa"/>
            <w:noWrap/>
          </w:tcPr>
          <w:p w14:paraId="693ACC6D" w14:textId="3939FC7D" w:rsidR="00963254" w:rsidRPr="007D4C49" w:rsidRDefault="00963254" w:rsidP="00963254">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r>
      <w:tr w:rsidR="00963254" w:rsidRPr="00A754DB" w14:paraId="1C6F08CD" w14:textId="77777777" w:rsidTr="00963254">
        <w:trPr>
          <w:trHeight w:val="290"/>
        </w:trPr>
        <w:tc>
          <w:tcPr>
            <w:tcW w:w="3033" w:type="dxa"/>
            <w:noWrap/>
          </w:tcPr>
          <w:p w14:paraId="4F197165" w14:textId="77777777" w:rsidR="00963254" w:rsidRPr="007D4C49" w:rsidRDefault="00963254" w:rsidP="00963254">
            <w:pPr>
              <w:rPr>
                <w:spacing w:val="0"/>
                <w:sz w:val="20"/>
              </w:rPr>
            </w:pPr>
          </w:p>
        </w:tc>
        <w:tc>
          <w:tcPr>
            <w:tcW w:w="203" w:type="dxa"/>
          </w:tcPr>
          <w:p w14:paraId="1EDDE6A4" w14:textId="77777777" w:rsidR="00963254" w:rsidRPr="00F90AF9" w:rsidRDefault="00963254" w:rsidP="00963254"/>
        </w:tc>
        <w:tc>
          <w:tcPr>
            <w:tcW w:w="1508" w:type="dxa"/>
          </w:tcPr>
          <w:p w14:paraId="05B1E810" w14:textId="1A17D1F2" w:rsidR="00963254" w:rsidRPr="00F90AF9" w:rsidRDefault="00963254" w:rsidP="00963254">
            <w:pPr>
              <w:rPr>
                <w:spacing w:val="0"/>
                <w:sz w:val="20"/>
              </w:rPr>
            </w:pPr>
          </w:p>
        </w:tc>
        <w:tc>
          <w:tcPr>
            <w:tcW w:w="148" w:type="dxa"/>
          </w:tcPr>
          <w:p w14:paraId="0C2884CD" w14:textId="77777777" w:rsidR="00963254" w:rsidRPr="007D4C49" w:rsidRDefault="00963254" w:rsidP="00963254"/>
        </w:tc>
        <w:tc>
          <w:tcPr>
            <w:tcW w:w="765" w:type="dxa"/>
          </w:tcPr>
          <w:p w14:paraId="1E202016" w14:textId="5C10D0D6" w:rsidR="00963254" w:rsidRPr="007D4C49" w:rsidRDefault="00963254" w:rsidP="00963254">
            <w:pPr>
              <w:rPr>
                <w:spacing w:val="0"/>
                <w:sz w:val="20"/>
              </w:rPr>
            </w:pPr>
          </w:p>
        </w:tc>
        <w:tc>
          <w:tcPr>
            <w:tcW w:w="1515" w:type="dxa"/>
          </w:tcPr>
          <w:p w14:paraId="3258D776" w14:textId="77777777" w:rsidR="00963254" w:rsidRPr="007D4C49" w:rsidRDefault="00963254" w:rsidP="00963254"/>
        </w:tc>
        <w:tc>
          <w:tcPr>
            <w:tcW w:w="1568" w:type="dxa"/>
          </w:tcPr>
          <w:p w14:paraId="7CFC9AB4" w14:textId="77777777" w:rsidR="00963254" w:rsidRPr="007D4C49" w:rsidRDefault="00963254" w:rsidP="00963254"/>
        </w:tc>
        <w:tc>
          <w:tcPr>
            <w:tcW w:w="1183" w:type="dxa"/>
            <w:noWrap/>
          </w:tcPr>
          <w:p w14:paraId="517BB126" w14:textId="0B029436" w:rsidR="00963254" w:rsidRPr="007D4C49" w:rsidRDefault="00963254" w:rsidP="00963254">
            <w:pPr>
              <w:rPr>
                <w:spacing w:val="0"/>
                <w:sz w:val="20"/>
              </w:rPr>
            </w:pPr>
          </w:p>
        </w:tc>
      </w:tr>
      <w:tr w:rsidR="00963254" w:rsidRPr="00A754DB" w14:paraId="60C86266" w14:textId="77777777" w:rsidTr="00963254">
        <w:trPr>
          <w:trHeight w:val="290"/>
        </w:trPr>
        <w:tc>
          <w:tcPr>
            <w:tcW w:w="3033" w:type="dxa"/>
            <w:noWrap/>
            <w:hideMark/>
          </w:tcPr>
          <w:p w14:paraId="52F443A1" w14:textId="3EFEBA87" w:rsidR="00963254" w:rsidRPr="007D4C49" w:rsidRDefault="00963254" w:rsidP="00963254">
            <w:pPr>
              <w:rPr>
                <w:spacing w:val="0"/>
                <w:sz w:val="20"/>
              </w:rPr>
            </w:pPr>
            <w:r w:rsidRPr="007D4C49">
              <w:rPr>
                <w:spacing w:val="0"/>
                <w:sz w:val="20"/>
              </w:rPr>
              <w:t>CWM PC1</w:t>
            </w:r>
          </w:p>
        </w:tc>
        <w:tc>
          <w:tcPr>
            <w:tcW w:w="203" w:type="dxa"/>
          </w:tcPr>
          <w:p w14:paraId="7FB93D68" w14:textId="77777777" w:rsidR="00963254" w:rsidRPr="00F90AF9" w:rsidRDefault="00963254" w:rsidP="00963254"/>
        </w:tc>
        <w:tc>
          <w:tcPr>
            <w:tcW w:w="1508" w:type="dxa"/>
          </w:tcPr>
          <w:p w14:paraId="4CC5CB30" w14:textId="1C4E37A4" w:rsidR="00963254" w:rsidRPr="00F90AF9" w:rsidRDefault="00963254" w:rsidP="00963254">
            <w:pPr>
              <w:rPr>
                <w:spacing w:val="0"/>
                <w:sz w:val="20"/>
              </w:rPr>
            </w:pPr>
            <w:r w:rsidRPr="00F90AF9">
              <w:rPr>
                <w:spacing w:val="0"/>
                <w:sz w:val="20"/>
              </w:rPr>
              <w:t>No unit</w:t>
            </w:r>
          </w:p>
        </w:tc>
        <w:tc>
          <w:tcPr>
            <w:tcW w:w="148" w:type="dxa"/>
          </w:tcPr>
          <w:p w14:paraId="3B81A0BB" w14:textId="77777777" w:rsidR="00963254" w:rsidRPr="007D4C49" w:rsidRDefault="00963254" w:rsidP="00963254"/>
        </w:tc>
        <w:tc>
          <w:tcPr>
            <w:tcW w:w="765" w:type="dxa"/>
          </w:tcPr>
          <w:p w14:paraId="7BE0586C" w14:textId="20FD9674" w:rsidR="00963254" w:rsidRPr="007D4C49" w:rsidRDefault="00963254" w:rsidP="00963254">
            <w:pPr>
              <w:rPr>
                <w:spacing w:val="0"/>
                <w:sz w:val="20"/>
              </w:rPr>
            </w:pPr>
            <w:r w:rsidRPr="007D4C49">
              <w:rPr>
                <w:spacing w:val="0"/>
                <w:sz w:val="20"/>
              </w:rPr>
              <w:t>2015</w:t>
            </w:r>
          </w:p>
        </w:tc>
        <w:tc>
          <w:tcPr>
            <w:tcW w:w="1515" w:type="dxa"/>
          </w:tcPr>
          <w:p w14:paraId="792F7C32" w14:textId="3AEA18C5" w:rsidR="00963254" w:rsidRPr="007D4C49" w:rsidRDefault="00963254" w:rsidP="00963254">
            <w:r w:rsidRPr="007D4C49">
              <w:rPr>
                <w:spacing w:val="0"/>
                <w:sz w:val="20"/>
              </w:rPr>
              <w:t>-0.0</w:t>
            </w:r>
            <w:r>
              <w:rPr>
                <w:spacing w:val="0"/>
                <w:sz w:val="20"/>
              </w:rPr>
              <w:t>1</w:t>
            </w:r>
            <w:r w:rsidRPr="007D4C49">
              <w:rPr>
                <w:spacing w:val="0"/>
                <w:sz w:val="20"/>
              </w:rPr>
              <w:t xml:space="preserve"> ± 0.17</w:t>
            </w:r>
          </w:p>
        </w:tc>
        <w:tc>
          <w:tcPr>
            <w:tcW w:w="1568" w:type="dxa"/>
          </w:tcPr>
          <w:p w14:paraId="68C0B074" w14:textId="5B6CD671" w:rsidR="00963254" w:rsidRPr="007D4C49" w:rsidRDefault="00963254" w:rsidP="00963254">
            <w:r w:rsidRPr="007D4C49">
              <w:rPr>
                <w:spacing w:val="0"/>
                <w:sz w:val="20"/>
              </w:rPr>
              <w:t>-0.21 ± 0.09</w:t>
            </w:r>
          </w:p>
        </w:tc>
        <w:tc>
          <w:tcPr>
            <w:tcW w:w="1183" w:type="dxa"/>
            <w:noWrap/>
            <w:hideMark/>
          </w:tcPr>
          <w:p w14:paraId="7FD365B4" w14:textId="26E6365F" w:rsidR="00963254" w:rsidRPr="007D4C49" w:rsidRDefault="00963254" w:rsidP="00963254">
            <w:pPr>
              <w:rPr>
                <w:spacing w:val="0"/>
                <w:sz w:val="20"/>
              </w:rPr>
            </w:pPr>
            <w:r w:rsidRPr="007D4C49">
              <w:rPr>
                <w:spacing w:val="0"/>
                <w:sz w:val="20"/>
              </w:rPr>
              <w:t>0.2</w:t>
            </w:r>
            <w:r>
              <w:rPr>
                <w:spacing w:val="0"/>
                <w:sz w:val="20"/>
              </w:rPr>
              <w:t>9</w:t>
            </w:r>
            <w:r w:rsidRPr="007D4C49">
              <w:rPr>
                <w:spacing w:val="0"/>
                <w:sz w:val="20"/>
              </w:rPr>
              <w:t xml:space="preserve"> ± 0.11</w:t>
            </w:r>
          </w:p>
        </w:tc>
      </w:tr>
      <w:tr w:rsidR="00963254" w:rsidRPr="00A754DB" w14:paraId="20AABD8C" w14:textId="77777777" w:rsidTr="00963254">
        <w:trPr>
          <w:trHeight w:val="290"/>
        </w:trPr>
        <w:tc>
          <w:tcPr>
            <w:tcW w:w="3033" w:type="dxa"/>
            <w:noWrap/>
          </w:tcPr>
          <w:p w14:paraId="4AE16630" w14:textId="77777777" w:rsidR="00963254" w:rsidRPr="007D4C49" w:rsidRDefault="00963254" w:rsidP="00963254">
            <w:pPr>
              <w:rPr>
                <w:spacing w:val="0"/>
                <w:sz w:val="20"/>
              </w:rPr>
            </w:pPr>
          </w:p>
        </w:tc>
        <w:tc>
          <w:tcPr>
            <w:tcW w:w="203" w:type="dxa"/>
          </w:tcPr>
          <w:p w14:paraId="6DF2C0B6" w14:textId="77777777" w:rsidR="00963254" w:rsidRPr="00F90AF9" w:rsidRDefault="00963254" w:rsidP="00963254"/>
        </w:tc>
        <w:tc>
          <w:tcPr>
            <w:tcW w:w="1508" w:type="dxa"/>
          </w:tcPr>
          <w:p w14:paraId="6E35C0F0" w14:textId="5D75094D" w:rsidR="00963254" w:rsidRPr="00F90AF9" w:rsidRDefault="00963254" w:rsidP="00963254">
            <w:pPr>
              <w:rPr>
                <w:spacing w:val="0"/>
                <w:sz w:val="20"/>
              </w:rPr>
            </w:pPr>
          </w:p>
        </w:tc>
        <w:tc>
          <w:tcPr>
            <w:tcW w:w="148" w:type="dxa"/>
          </w:tcPr>
          <w:p w14:paraId="72359E43" w14:textId="77777777" w:rsidR="00963254" w:rsidRPr="007D4C49" w:rsidRDefault="00963254" w:rsidP="00963254"/>
        </w:tc>
        <w:tc>
          <w:tcPr>
            <w:tcW w:w="765" w:type="dxa"/>
          </w:tcPr>
          <w:p w14:paraId="441A2989" w14:textId="0F6D612C" w:rsidR="00963254" w:rsidRPr="007D4C49" w:rsidRDefault="00963254" w:rsidP="00963254">
            <w:pPr>
              <w:rPr>
                <w:spacing w:val="0"/>
                <w:sz w:val="20"/>
              </w:rPr>
            </w:pPr>
            <w:r w:rsidRPr="007D4C49">
              <w:rPr>
                <w:spacing w:val="0"/>
                <w:sz w:val="20"/>
              </w:rPr>
              <w:t>2022</w:t>
            </w:r>
          </w:p>
        </w:tc>
        <w:tc>
          <w:tcPr>
            <w:tcW w:w="1515" w:type="dxa"/>
          </w:tcPr>
          <w:p w14:paraId="33F530CE" w14:textId="41C50AF8" w:rsidR="00963254" w:rsidRPr="007D4C49" w:rsidRDefault="00963254" w:rsidP="00963254">
            <w:r w:rsidRPr="007D4C49">
              <w:rPr>
                <w:spacing w:val="0"/>
                <w:sz w:val="20"/>
              </w:rPr>
              <w:t>0.00 ± 0.11</w:t>
            </w:r>
          </w:p>
        </w:tc>
        <w:tc>
          <w:tcPr>
            <w:tcW w:w="1568" w:type="dxa"/>
          </w:tcPr>
          <w:p w14:paraId="7DCC02FC" w14:textId="796BA6CE" w:rsidR="00963254" w:rsidRPr="007D4C49" w:rsidRDefault="00963254" w:rsidP="00963254">
            <w:r w:rsidRPr="007D4C49">
              <w:rPr>
                <w:spacing w:val="0"/>
                <w:sz w:val="20"/>
              </w:rPr>
              <w:t>-0.45 ± 0.1</w:t>
            </w:r>
            <w:r>
              <w:rPr>
                <w:spacing w:val="0"/>
                <w:sz w:val="20"/>
              </w:rPr>
              <w:t>5</w:t>
            </w:r>
          </w:p>
        </w:tc>
        <w:tc>
          <w:tcPr>
            <w:tcW w:w="1183" w:type="dxa"/>
            <w:noWrap/>
          </w:tcPr>
          <w:p w14:paraId="3AB84E67" w14:textId="2184C6D1" w:rsidR="00963254" w:rsidRPr="007D4C49" w:rsidRDefault="00963254" w:rsidP="00963254">
            <w:pPr>
              <w:rPr>
                <w:spacing w:val="0"/>
                <w:sz w:val="20"/>
              </w:rPr>
            </w:pPr>
            <w:r w:rsidRPr="007D4C49">
              <w:rPr>
                <w:spacing w:val="0"/>
                <w:sz w:val="20"/>
              </w:rPr>
              <w:t>0.07 ± 0.1</w:t>
            </w:r>
            <w:r>
              <w:rPr>
                <w:spacing w:val="0"/>
                <w:sz w:val="20"/>
              </w:rPr>
              <w:t>2</w:t>
            </w:r>
          </w:p>
        </w:tc>
      </w:tr>
      <w:tr w:rsidR="00963254" w:rsidRPr="00A754DB" w14:paraId="5EC30EAF" w14:textId="77777777" w:rsidTr="00963254">
        <w:trPr>
          <w:trHeight w:val="290"/>
        </w:trPr>
        <w:tc>
          <w:tcPr>
            <w:tcW w:w="3033" w:type="dxa"/>
            <w:noWrap/>
          </w:tcPr>
          <w:p w14:paraId="18F30979" w14:textId="77777777" w:rsidR="00963254" w:rsidRPr="007D4C49" w:rsidRDefault="00963254" w:rsidP="00963254">
            <w:pPr>
              <w:rPr>
                <w:spacing w:val="0"/>
                <w:sz w:val="20"/>
              </w:rPr>
            </w:pPr>
          </w:p>
        </w:tc>
        <w:tc>
          <w:tcPr>
            <w:tcW w:w="203" w:type="dxa"/>
          </w:tcPr>
          <w:p w14:paraId="380E991D" w14:textId="77777777" w:rsidR="00963254" w:rsidRPr="00F90AF9" w:rsidRDefault="00963254" w:rsidP="00963254"/>
        </w:tc>
        <w:tc>
          <w:tcPr>
            <w:tcW w:w="1508" w:type="dxa"/>
          </w:tcPr>
          <w:p w14:paraId="79598E46" w14:textId="0F57D838" w:rsidR="00963254" w:rsidRPr="00F90AF9" w:rsidRDefault="00963254" w:rsidP="00963254">
            <w:pPr>
              <w:rPr>
                <w:spacing w:val="0"/>
                <w:sz w:val="20"/>
              </w:rPr>
            </w:pPr>
          </w:p>
        </w:tc>
        <w:tc>
          <w:tcPr>
            <w:tcW w:w="148" w:type="dxa"/>
          </w:tcPr>
          <w:p w14:paraId="38CB6B4E" w14:textId="77777777" w:rsidR="00963254" w:rsidRPr="007D4C49" w:rsidRDefault="00963254" w:rsidP="00963254"/>
        </w:tc>
        <w:tc>
          <w:tcPr>
            <w:tcW w:w="765" w:type="dxa"/>
          </w:tcPr>
          <w:p w14:paraId="3EBF20CD" w14:textId="24D920C8" w:rsidR="00963254" w:rsidRPr="007D4C49" w:rsidRDefault="00963254" w:rsidP="00963254">
            <w:pPr>
              <w:rPr>
                <w:spacing w:val="0"/>
                <w:sz w:val="20"/>
              </w:rPr>
            </w:pPr>
          </w:p>
        </w:tc>
        <w:tc>
          <w:tcPr>
            <w:tcW w:w="1515" w:type="dxa"/>
          </w:tcPr>
          <w:p w14:paraId="215E4B47" w14:textId="77777777" w:rsidR="00963254" w:rsidRPr="007D4C49" w:rsidRDefault="00963254" w:rsidP="00963254"/>
        </w:tc>
        <w:tc>
          <w:tcPr>
            <w:tcW w:w="1568" w:type="dxa"/>
          </w:tcPr>
          <w:p w14:paraId="6A604751" w14:textId="77777777" w:rsidR="00963254" w:rsidRPr="007D4C49" w:rsidRDefault="00963254" w:rsidP="00963254"/>
        </w:tc>
        <w:tc>
          <w:tcPr>
            <w:tcW w:w="1183" w:type="dxa"/>
            <w:noWrap/>
          </w:tcPr>
          <w:p w14:paraId="455A3B01" w14:textId="413D5E87" w:rsidR="00963254" w:rsidRPr="007D4C49" w:rsidRDefault="00963254" w:rsidP="00963254">
            <w:pPr>
              <w:rPr>
                <w:spacing w:val="0"/>
                <w:sz w:val="20"/>
              </w:rPr>
            </w:pPr>
          </w:p>
        </w:tc>
      </w:tr>
      <w:tr w:rsidR="00963254" w:rsidRPr="00A754DB" w14:paraId="311A7026" w14:textId="77777777" w:rsidTr="00963254">
        <w:trPr>
          <w:trHeight w:val="290"/>
        </w:trPr>
        <w:tc>
          <w:tcPr>
            <w:tcW w:w="3033" w:type="dxa"/>
            <w:noWrap/>
            <w:hideMark/>
          </w:tcPr>
          <w:p w14:paraId="0273DD91" w14:textId="52122580" w:rsidR="00963254" w:rsidRPr="007D4C49" w:rsidRDefault="00963254" w:rsidP="00963254">
            <w:pPr>
              <w:rPr>
                <w:spacing w:val="0"/>
                <w:sz w:val="20"/>
              </w:rPr>
            </w:pPr>
            <w:r w:rsidRPr="007D4C49">
              <w:rPr>
                <w:spacing w:val="0"/>
                <w:sz w:val="20"/>
              </w:rPr>
              <w:t>CWM  PC2</w:t>
            </w:r>
          </w:p>
        </w:tc>
        <w:tc>
          <w:tcPr>
            <w:tcW w:w="203" w:type="dxa"/>
          </w:tcPr>
          <w:p w14:paraId="093D88E7" w14:textId="77777777" w:rsidR="00963254" w:rsidRDefault="00963254" w:rsidP="00963254"/>
        </w:tc>
        <w:tc>
          <w:tcPr>
            <w:tcW w:w="1508" w:type="dxa"/>
          </w:tcPr>
          <w:p w14:paraId="34852D40" w14:textId="49DEF3D8" w:rsidR="00963254" w:rsidRPr="00F90AF9" w:rsidRDefault="00963254" w:rsidP="00963254">
            <w:pPr>
              <w:rPr>
                <w:spacing w:val="0"/>
                <w:sz w:val="20"/>
              </w:rPr>
            </w:pPr>
            <w:r>
              <w:rPr>
                <w:spacing w:val="0"/>
                <w:sz w:val="20"/>
              </w:rPr>
              <w:t>No unit</w:t>
            </w:r>
          </w:p>
        </w:tc>
        <w:tc>
          <w:tcPr>
            <w:tcW w:w="148" w:type="dxa"/>
          </w:tcPr>
          <w:p w14:paraId="548FFDD4" w14:textId="77777777" w:rsidR="00963254" w:rsidRPr="007D4C49" w:rsidRDefault="00963254" w:rsidP="00963254"/>
        </w:tc>
        <w:tc>
          <w:tcPr>
            <w:tcW w:w="765" w:type="dxa"/>
          </w:tcPr>
          <w:p w14:paraId="35E49180" w14:textId="79A89CB0" w:rsidR="00963254" w:rsidRPr="007D4C49" w:rsidRDefault="00963254" w:rsidP="00963254">
            <w:pPr>
              <w:rPr>
                <w:spacing w:val="0"/>
                <w:sz w:val="20"/>
              </w:rPr>
            </w:pPr>
            <w:r w:rsidRPr="007D4C49">
              <w:rPr>
                <w:spacing w:val="0"/>
                <w:sz w:val="20"/>
              </w:rPr>
              <w:t>2015</w:t>
            </w:r>
          </w:p>
        </w:tc>
        <w:tc>
          <w:tcPr>
            <w:tcW w:w="1515" w:type="dxa"/>
          </w:tcPr>
          <w:p w14:paraId="1719A735" w14:textId="3F4297EC" w:rsidR="00963254" w:rsidRPr="007D4C49" w:rsidRDefault="00963254" w:rsidP="00963254">
            <w:r w:rsidRPr="007D4C49">
              <w:rPr>
                <w:spacing w:val="0"/>
                <w:sz w:val="20"/>
              </w:rPr>
              <w:t>0.</w:t>
            </w:r>
            <w:r>
              <w:rPr>
                <w:spacing w:val="0"/>
                <w:sz w:val="20"/>
              </w:rPr>
              <w:t>90</w:t>
            </w:r>
            <w:r w:rsidRPr="007D4C49">
              <w:rPr>
                <w:spacing w:val="0"/>
                <w:sz w:val="20"/>
              </w:rPr>
              <w:t xml:space="preserve"> ± 0.1</w:t>
            </w:r>
            <w:r>
              <w:rPr>
                <w:spacing w:val="0"/>
                <w:sz w:val="20"/>
              </w:rPr>
              <w:t>2</w:t>
            </w:r>
          </w:p>
        </w:tc>
        <w:tc>
          <w:tcPr>
            <w:tcW w:w="1568" w:type="dxa"/>
          </w:tcPr>
          <w:p w14:paraId="7A20F675" w14:textId="31EB3369" w:rsidR="00963254" w:rsidRPr="007D4C49" w:rsidRDefault="00963254" w:rsidP="00963254">
            <w:r w:rsidRPr="007D4C49">
              <w:rPr>
                <w:spacing w:val="0"/>
                <w:sz w:val="20"/>
              </w:rPr>
              <w:t>0.4</w:t>
            </w:r>
            <w:r>
              <w:rPr>
                <w:spacing w:val="0"/>
                <w:sz w:val="20"/>
              </w:rPr>
              <w:t>9</w:t>
            </w:r>
            <w:r w:rsidRPr="007D4C49">
              <w:rPr>
                <w:spacing w:val="0"/>
                <w:sz w:val="20"/>
              </w:rPr>
              <w:t xml:space="preserve"> ± 0.16</w:t>
            </w:r>
          </w:p>
        </w:tc>
        <w:tc>
          <w:tcPr>
            <w:tcW w:w="1183" w:type="dxa"/>
            <w:noWrap/>
            <w:hideMark/>
          </w:tcPr>
          <w:p w14:paraId="3207B67A" w14:textId="5BD0F3AC" w:rsidR="00963254" w:rsidRPr="007D4C49" w:rsidRDefault="00963254" w:rsidP="00963254">
            <w:pPr>
              <w:rPr>
                <w:spacing w:val="0"/>
                <w:sz w:val="20"/>
              </w:rPr>
            </w:pPr>
            <w:r w:rsidRPr="007D4C49">
              <w:rPr>
                <w:spacing w:val="0"/>
                <w:sz w:val="20"/>
              </w:rPr>
              <w:t>1.21 ± 0.1</w:t>
            </w:r>
            <w:r>
              <w:rPr>
                <w:spacing w:val="0"/>
                <w:sz w:val="20"/>
              </w:rPr>
              <w:t>2</w:t>
            </w:r>
          </w:p>
        </w:tc>
      </w:tr>
      <w:tr w:rsidR="00963254" w:rsidRPr="00A754DB" w14:paraId="285FB922" w14:textId="77777777" w:rsidTr="00963254">
        <w:trPr>
          <w:trHeight w:val="290"/>
        </w:trPr>
        <w:tc>
          <w:tcPr>
            <w:tcW w:w="3033" w:type="dxa"/>
            <w:noWrap/>
          </w:tcPr>
          <w:p w14:paraId="51649A5E" w14:textId="77777777" w:rsidR="00963254" w:rsidRPr="007D4C49" w:rsidRDefault="00963254" w:rsidP="00963254">
            <w:pPr>
              <w:rPr>
                <w:spacing w:val="0"/>
                <w:sz w:val="20"/>
              </w:rPr>
            </w:pPr>
          </w:p>
        </w:tc>
        <w:tc>
          <w:tcPr>
            <w:tcW w:w="203" w:type="dxa"/>
          </w:tcPr>
          <w:p w14:paraId="338DB66D" w14:textId="77777777" w:rsidR="00963254" w:rsidRPr="00F90AF9" w:rsidRDefault="00963254" w:rsidP="00963254"/>
        </w:tc>
        <w:tc>
          <w:tcPr>
            <w:tcW w:w="1508" w:type="dxa"/>
          </w:tcPr>
          <w:p w14:paraId="30E20DAE" w14:textId="581B8A19" w:rsidR="00963254" w:rsidRPr="00F90AF9" w:rsidRDefault="00963254" w:rsidP="00963254">
            <w:pPr>
              <w:rPr>
                <w:spacing w:val="0"/>
                <w:sz w:val="20"/>
              </w:rPr>
            </w:pPr>
          </w:p>
        </w:tc>
        <w:tc>
          <w:tcPr>
            <w:tcW w:w="148" w:type="dxa"/>
          </w:tcPr>
          <w:p w14:paraId="2350049D" w14:textId="77777777" w:rsidR="00963254" w:rsidRPr="007D4C49" w:rsidRDefault="00963254" w:rsidP="00963254"/>
        </w:tc>
        <w:tc>
          <w:tcPr>
            <w:tcW w:w="765" w:type="dxa"/>
          </w:tcPr>
          <w:p w14:paraId="1B82F492" w14:textId="4235C193" w:rsidR="00963254" w:rsidRPr="007D4C49" w:rsidRDefault="00963254" w:rsidP="00963254">
            <w:pPr>
              <w:rPr>
                <w:spacing w:val="0"/>
                <w:sz w:val="20"/>
              </w:rPr>
            </w:pPr>
            <w:r w:rsidRPr="007D4C49">
              <w:rPr>
                <w:spacing w:val="0"/>
                <w:sz w:val="20"/>
              </w:rPr>
              <w:t>2022</w:t>
            </w:r>
          </w:p>
        </w:tc>
        <w:tc>
          <w:tcPr>
            <w:tcW w:w="1515" w:type="dxa"/>
          </w:tcPr>
          <w:p w14:paraId="40734BA7" w14:textId="78CB0BAD" w:rsidR="00963254" w:rsidRPr="007D4C49" w:rsidRDefault="00963254" w:rsidP="00963254">
            <w:r w:rsidRPr="007D4C49">
              <w:rPr>
                <w:spacing w:val="0"/>
                <w:sz w:val="20"/>
              </w:rPr>
              <w:t>0.8</w:t>
            </w:r>
            <w:r>
              <w:rPr>
                <w:spacing w:val="0"/>
                <w:sz w:val="20"/>
              </w:rPr>
              <w:t>3</w:t>
            </w:r>
            <w:r w:rsidRPr="007D4C49">
              <w:rPr>
                <w:spacing w:val="0"/>
                <w:sz w:val="20"/>
              </w:rPr>
              <w:t xml:space="preserve"> ± 0.0</w:t>
            </w:r>
            <w:r>
              <w:rPr>
                <w:spacing w:val="0"/>
                <w:sz w:val="20"/>
              </w:rPr>
              <w:t>6</w:t>
            </w:r>
          </w:p>
        </w:tc>
        <w:tc>
          <w:tcPr>
            <w:tcW w:w="1568" w:type="dxa"/>
          </w:tcPr>
          <w:p w14:paraId="290D7F00" w14:textId="271FFF50" w:rsidR="00963254" w:rsidRPr="007D4C49" w:rsidRDefault="00963254" w:rsidP="00963254">
            <w:r w:rsidRPr="007D4C49">
              <w:rPr>
                <w:spacing w:val="0"/>
                <w:sz w:val="20"/>
              </w:rPr>
              <w:t>0.59 ± 0.13</w:t>
            </w:r>
          </w:p>
        </w:tc>
        <w:tc>
          <w:tcPr>
            <w:tcW w:w="1183" w:type="dxa"/>
            <w:noWrap/>
          </w:tcPr>
          <w:p w14:paraId="09ED5883" w14:textId="152AE12F" w:rsidR="00963254" w:rsidRPr="007D4C49" w:rsidRDefault="00963254" w:rsidP="00963254">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r>
      <w:tr w:rsidR="00963254" w:rsidRPr="00A754DB" w14:paraId="57DD219E" w14:textId="77777777" w:rsidTr="00963254">
        <w:trPr>
          <w:trHeight w:val="290"/>
        </w:trPr>
        <w:tc>
          <w:tcPr>
            <w:tcW w:w="3033" w:type="dxa"/>
            <w:noWrap/>
          </w:tcPr>
          <w:p w14:paraId="7AB5DDC7" w14:textId="77777777" w:rsidR="00963254" w:rsidRPr="007D4C49" w:rsidRDefault="00963254" w:rsidP="00963254">
            <w:pPr>
              <w:rPr>
                <w:spacing w:val="0"/>
                <w:sz w:val="20"/>
              </w:rPr>
            </w:pPr>
          </w:p>
        </w:tc>
        <w:tc>
          <w:tcPr>
            <w:tcW w:w="203" w:type="dxa"/>
          </w:tcPr>
          <w:p w14:paraId="230C633B" w14:textId="77777777" w:rsidR="00963254" w:rsidRPr="00F90AF9" w:rsidRDefault="00963254" w:rsidP="00963254"/>
        </w:tc>
        <w:tc>
          <w:tcPr>
            <w:tcW w:w="1508" w:type="dxa"/>
          </w:tcPr>
          <w:p w14:paraId="41E111AC" w14:textId="6C9B760B" w:rsidR="00963254" w:rsidRPr="00F90AF9" w:rsidRDefault="00963254" w:rsidP="00963254">
            <w:pPr>
              <w:rPr>
                <w:spacing w:val="0"/>
                <w:sz w:val="20"/>
              </w:rPr>
            </w:pPr>
          </w:p>
        </w:tc>
        <w:tc>
          <w:tcPr>
            <w:tcW w:w="148" w:type="dxa"/>
          </w:tcPr>
          <w:p w14:paraId="0E1553AF" w14:textId="77777777" w:rsidR="00963254" w:rsidRPr="007D4C49" w:rsidRDefault="00963254" w:rsidP="00963254"/>
        </w:tc>
        <w:tc>
          <w:tcPr>
            <w:tcW w:w="765" w:type="dxa"/>
          </w:tcPr>
          <w:p w14:paraId="2E0A0B76" w14:textId="12CE440D" w:rsidR="00963254" w:rsidRPr="007D4C49" w:rsidRDefault="00963254" w:rsidP="00963254">
            <w:pPr>
              <w:rPr>
                <w:spacing w:val="0"/>
                <w:sz w:val="20"/>
              </w:rPr>
            </w:pPr>
          </w:p>
        </w:tc>
        <w:tc>
          <w:tcPr>
            <w:tcW w:w="1515" w:type="dxa"/>
          </w:tcPr>
          <w:p w14:paraId="27C49351" w14:textId="77777777" w:rsidR="00963254" w:rsidRPr="007D4C49" w:rsidRDefault="00963254" w:rsidP="00963254"/>
        </w:tc>
        <w:tc>
          <w:tcPr>
            <w:tcW w:w="1568" w:type="dxa"/>
          </w:tcPr>
          <w:p w14:paraId="32129AC9" w14:textId="77777777" w:rsidR="00963254" w:rsidRPr="007D4C49" w:rsidRDefault="00963254" w:rsidP="00963254"/>
        </w:tc>
        <w:tc>
          <w:tcPr>
            <w:tcW w:w="1183" w:type="dxa"/>
            <w:noWrap/>
          </w:tcPr>
          <w:p w14:paraId="5266848F" w14:textId="34E436AF" w:rsidR="00963254" w:rsidRPr="007D4C49" w:rsidRDefault="00963254" w:rsidP="00963254">
            <w:pPr>
              <w:rPr>
                <w:spacing w:val="0"/>
                <w:sz w:val="20"/>
              </w:rPr>
            </w:pPr>
          </w:p>
        </w:tc>
      </w:tr>
      <w:tr w:rsidR="00963254" w:rsidRPr="00A754DB" w14:paraId="45B31AAD" w14:textId="77777777" w:rsidTr="00963254">
        <w:trPr>
          <w:trHeight w:val="290"/>
        </w:trPr>
        <w:tc>
          <w:tcPr>
            <w:tcW w:w="3033" w:type="dxa"/>
            <w:noWrap/>
            <w:hideMark/>
          </w:tcPr>
          <w:p w14:paraId="5E4D3BF1" w14:textId="4D15310A" w:rsidR="00963254" w:rsidRPr="007D4C49" w:rsidRDefault="00963254" w:rsidP="00963254">
            <w:pPr>
              <w:rPr>
                <w:spacing w:val="0"/>
                <w:sz w:val="20"/>
              </w:rPr>
            </w:pPr>
            <w:r w:rsidRPr="007D4C49">
              <w:rPr>
                <w:spacing w:val="0"/>
                <w:sz w:val="20"/>
              </w:rPr>
              <w:t>CWM PC3</w:t>
            </w:r>
          </w:p>
        </w:tc>
        <w:tc>
          <w:tcPr>
            <w:tcW w:w="203" w:type="dxa"/>
          </w:tcPr>
          <w:p w14:paraId="4D76E72E" w14:textId="77777777" w:rsidR="00963254" w:rsidRDefault="00963254" w:rsidP="00963254"/>
        </w:tc>
        <w:tc>
          <w:tcPr>
            <w:tcW w:w="1508" w:type="dxa"/>
          </w:tcPr>
          <w:p w14:paraId="0FB17F7A" w14:textId="69D93944" w:rsidR="00963254" w:rsidRPr="00F90AF9" w:rsidRDefault="00963254" w:rsidP="00963254">
            <w:pPr>
              <w:rPr>
                <w:spacing w:val="0"/>
                <w:sz w:val="20"/>
              </w:rPr>
            </w:pPr>
            <w:r>
              <w:rPr>
                <w:spacing w:val="0"/>
                <w:sz w:val="20"/>
              </w:rPr>
              <w:t>No unit</w:t>
            </w:r>
          </w:p>
        </w:tc>
        <w:tc>
          <w:tcPr>
            <w:tcW w:w="148" w:type="dxa"/>
          </w:tcPr>
          <w:p w14:paraId="1E44464F" w14:textId="77777777" w:rsidR="00963254" w:rsidRPr="007D4C49" w:rsidRDefault="00963254" w:rsidP="00963254"/>
        </w:tc>
        <w:tc>
          <w:tcPr>
            <w:tcW w:w="765" w:type="dxa"/>
          </w:tcPr>
          <w:p w14:paraId="566C8DB6" w14:textId="682994F4" w:rsidR="00963254" w:rsidRPr="007D4C49" w:rsidRDefault="00963254" w:rsidP="00963254">
            <w:pPr>
              <w:rPr>
                <w:spacing w:val="0"/>
                <w:sz w:val="20"/>
              </w:rPr>
            </w:pPr>
            <w:r w:rsidRPr="007D4C49">
              <w:rPr>
                <w:spacing w:val="0"/>
                <w:sz w:val="20"/>
              </w:rPr>
              <w:t>2015</w:t>
            </w:r>
          </w:p>
        </w:tc>
        <w:tc>
          <w:tcPr>
            <w:tcW w:w="1515" w:type="dxa"/>
          </w:tcPr>
          <w:p w14:paraId="36DA6114" w14:textId="208BEEF9" w:rsidR="00963254" w:rsidRPr="007D4C49" w:rsidRDefault="00963254" w:rsidP="00963254">
            <w:r w:rsidRPr="007D4C49">
              <w:rPr>
                <w:spacing w:val="0"/>
                <w:sz w:val="20"/>
              </w:rPr>
              <w:t>-0.4</w:t>
            </w:r>
            <w:r>
              <w:rPr>
                <w:spacing w:val="0"/>
                <w:sz w:val="20"/>
              </w:rPr>
              <w:t>5</w:t>
            </w:r>
            <w:r w:rsidRPr="007D4C49">
              <w:rPr>
                <w:spacing w:val="0"/>
                <w:sz w:val="20"/>
              </w:rPr>
              <w:t xml:space="preserve"> ± 0.1</w:t>
            </w:r>
            <w:r>
              <w:rPr>
                <w:spacing w:val="0"/>
                <w:sz w:val="20"/>
              </w:rPr>
              <w:t>4</w:t>
            </w:r>
          </w:p>
        </w:tc>
        <w:tc>
          <w:tcPr>
            <w:tcW w:w="1568" w:type="dxa"/>
          </w:tcPr>
          <w:p w14:paraId="077ABACE" w14:textId="1192746F" w:rsidR="00963254" w:rsidRPr="007D4C49" w:rsidRDefault="00963254" w:rsidP="00963254">
            <w:r w:rsidRPr="007D4C49">
              <w:rPr>
                <w:spacing w:val="0"/>
                <w:sz w:val="20"/>
              </w:rPr>
              <w:t>-0.6</w:t>
            </w:r>
            <w:r>
              <w:rPr>
                <w:spacing w:val="0"/>
                <w:sz w:val="20"/>
              </w:rPr>
              <w:t>2</w:t>
            </w:r>
            <w:r w:rsidRPr="007D4C49">
              <w:rPr>
                <w:spacing w:val="0"/>
                <w:sz w:val="20"/>
              </w:rPr>
              <w:t xml:space="preserve"> ± 0.1</w:t>
            </w:r>
            <w:r>
              <w:rPr>
                <w:spacing w:val="0"/>
                <w:sz w:val="20"/>
              </w:rPr>
              <w:t>6</w:t>
            </w:r>
          </w:p>
        </w:tc>
        <w:tc>
          <w:tcPr>
            <w:tcW w:w="1183" w:type="dxa"/>
            <w:noWrap/>
            <w:hideMark/>
          </w:tcPr>
          <w:p w14:paraId="54017A18" w14:textId="397CE570" w:rsidR="00963254" w:rsidRPr="007D4C49" w:rsidRDefault="00963254" w:rsidP="00963254">
            <w:pPr>
              <w:rPr>
                <w:spacing w:val="0"/>
                <w:sz w:val="20"/>
              </w:rPr>
            </w:pPr>
            <w:r w:rsidRPr="007D4C49">
              <w:rPr>
                <w:spacing w:val="0"/>
                <w:sz w:val="20"/>
              </w:rPr>
              <w:t>-0.27 ± 0.0</w:t>
            </w:r>
            <w:r>
              <w:rPr>
                <w:spacing w:val="0"/>
                <w:sz w:val="20"/>
              </w:rPr>
              <w:t>8</w:t>
            </w:r>
          </w:p>
        </w:tc>
      </w:tr>
      <w:tr w:rsidR="00963254" w:rsidRPr="00A754DB" w14:paraId="22FAC157" w14:textId="77777777" w:rsidTr="00963254">
        <w:trPr>
          <w:trHeight w:val="290"/>
        </w:trPr>
        <w:tc>
          <w:tcPr>
            <w:tcW w:w="3033" w:type="dxa"/>
            <w:noWrap/>
          </w:tcPr>
          <w:p w14:paraId="341B737F" w14:textId="77777777" w:rsidR="00963254" w:rsidRPr="007D4C49" w:rsidRDefault="00963254" w:rsidP="00963254">
            <w:pPr>
              <w:rPr>
                <w:spacing w:val="0"/>
                <w:sz w:val="20"/>
              </w:rPr>
            </w:pPr>
          </w:p>
        </w:tc>
        <w:tc>
          <w:tcPr>
            <w:tcW w:w="203" w:type="dxa"/>
          </w:tcPr>
          <w:p w14:paraId="1694A661" w14:textId="77777777" w:rsidR="00963254" w:rsidRPr="00F90AF9" w:rsidRDefault="00963254" w:rsidP="00963254"/>
        </w:tc>
        <w:tc>
          <w:tcPr>
            <w:tcW w:w="1508" w:type="dxa"/>
          </w:tcPr>
          <w:p w14:paraId="077040FB" w14:textId="53664C94" w:rsidR="00963254" w:rsidRPr="00F90AF9" w:rsidRDefault="00963254" w:rsidP="00963254">
            <w:pPr>
              <w:rPr>
                <w:spacing w:val="0"/>
                <w:sz w:val="20"/>
              </w:rPr>
            </w:pPr>
          </w:p>
        </w:tc>
        <w:tc>
          <w:tcPr>
            <w:tcW w:w="148" w:type="dxa"/>
          </w:tcPr>
          <w:p w14:paraId="155D459C" w14:textId="77777777" w:rsidR="00963254" w:rsidRPr="007D4C49" w:rsidRDefault="00963254" w:rsidP="00963254"/>
        </w:tc>
        <w:tc>
          <w:tcPr>
            <w:tcW w:w="765" w:type="dxa"/>
          </w:tcPr>
          <w:p w14:paraId="1C2AA1C9" w14:textId="5DFEDC7B" w:rsidR="00963254" w:rsidRPr="007D4C49" w:rsidRDefault="00963254" w:rsidP="00963254">
            <w:pPr>
              <w:rPr>
                <w:spacing w:val="0"/>
                <w:sz w:val="20"/>
              </w:rPr>
            </w:pPr>
            <w:r w:rsidRPr="007D4C49">
              <w:rPr>
                <w:spacing w:val="0"/>
                <w:sz w:val="20"/>
              </w:rPr>
              <w:t>2022</w:t>
            </w:r>
          </w:p>
        </w:tc>
        <w:tc>
          <w:tcPr>
            <w:tcW w:w="1515" w:type="dxa"/>
          </w:tcPr>
          <w:p w14:paraId="165FB8F3" w14:textId="335B9B80" w:rsidR="00963254" w:rsidRPr="007D4C49" w:rsidRDefault="00963254" w:rsidP="00963254">
            <w:r w:rsidRPr="007D4C49">
              <w:rPr>
                <w:spacing w:val="0"/>
                <w:sz w:val="20"/>
              </w:rPr>
              <w:t>-0.</w:t>
            </w:r>
            <w:r>
              <w:rPr>
                <w:spacing w:val="0"/>
                <w:sz w:val="20"/>
              </w:rPr>
              <w:t>30</w:t>
            </w:r>
            <w:r w:rsidRPr="007D4C49">
              <w:rPr>
                <w:spacing w:val="0"/>
                <w:sz w:val="20"/>
              </w:rPr>
              <w:t xml:space="preserve"> ± 0.1</w:t>
            </w:r>
            <w:r>
              <w:rPr>
                <w:spacing w:val="0"/>
                <w:sz w:val="20"/>
              </w:rPr>
              <w:t>1</w:t>
            </w:r>
          </w:p>
        </w:tc>
        <w:tc>
          <w:tcPr>
            <w:tcW w:w="1568" w:type="dxa"/>
          </w:tcPr>
          <w:p w14:paraId="77C0B124" w14:textId="3A898E08" w:rsidR="00963254" w:rsidRPr="007D4C49" w:rsidRDefault="00963254" w:rsidP="00963254">
            <w:r w:rsidRPr="007D4C49">
              <w:rPr>
                <w:spacing w:val="0"/>
                <w:sz w:val="20"/>
              </w:rPr>
              <w:t>-0.55 ± 0.1</w:t>
            </w:r>
            <w:r>
              <w:rPr>
                <w:spacing w:val="0"/>
                <w:sz w:val="20"/>
              </w:rPr>
              <w:t>1</w:t>
            </w:r>
          </w:p>
        </w:tc>
        <w:tc>
          <w:tcPr>
            <w:tcW w:w="1183" w:type="dxa"/>
            <w:noWrap/>
          </w:tcPr>
          <w:p w14:paraId="2A8D5CE9" w14:textId="5CBA7253" w:rsidR="00963254" w:rsidRPr="007D4C49" w:rsidRDefault="00963254" w:rsidP="00963254">
            <w:pPr>
              <w:rPr>
                <w:spacing w:val="0"/>
                <w:sz w:val="20"/>
              </w:rPr>
            </w:pPr>
            <w:r w:rsidRPr="007D4C49">
              <w:rPr>
                <w:spacing w:val="0"/>
                <w:sz w:val="20"/>
              </w:rPr>
              <w:t>-0.33 ± 0.09</w:t>
            </w:r>
          </w:p>
        </w:tc>
      </w:tr>
      <w:tr w:rsidR="00963254" w:rsidRPr="00A754DB" w14:paraId="651CEC46" w14:textId="77777777" w:rsidTr="00963254">
        <w:trPr>
          <w:trHeight w:val="290"/>
        </w:trPr>
        <w:tc>
          <w:tcPr>
            <w:tcW w:w="3033" w:type="dxa"/>
            <w:noWrap/>
          </w:tcPr>
          <w:p w14:paraId="630609E6" w14:textId="77777777" w:rsidR="00963254" w:rsidRPr="007D4C49" w:rsidRDefault="00963254" w:rsidP="00963254">
            <w:pPr>
              <w:rPr>
                <w:spacing w:val="0"/>
                <w:sz w:val="20"/>
              </w:rPr>
            </w:pPr>
          </w:p>
        </w:tc>
        <w:tc>
          <w:tcPr>
            <w:tcW w:w="203" w:type="dxa"/>
          </w:tcPr>
          <w:p w14:paraId="1BA05DE5" w14:textId="77777777" w:rsidR="00963254" w:rsidRPr="00F90AF9" w:rsidRDefault="00963254" w:rsidP="00963254"/>
        </w:tc>
        <w:tc>
          <w:tcPr>
            <w:tcW w:w="1508" w:type="dxa"/>
          </w:tcPr>
          <w:p w14:paraId="3D1235AF" w14:textId="7DAE1D20" w:rsidR="00963254" w:rsidRPr="00F90AF9" w:rsidRDefault="00963254" w:rsidP="00963254">
            <w:pPr>
              <w:rPr>
                <w:spacing w:val="0"/>
                <w:sz w:val="20"/>
              </w:rPr>
            </w:pPr>
          </w:p>
        </w:tc>
        <w:tc>
          <w:tcPr>
            <w:tcW w:w="148" w:type="dxa"/>
          </w:tcPr>
          <w:p w14:paraId="5C8DEA3A" w14:textId="77777777" w:rsidR="00963254" w:rsidRPr="007D4C49" w:rsidRDefault="00963254" w:rsidP="00963254"/>
        </w:tc>
        <w:tc>
          <w:tcPr>
            <w:tcW w:w="765" w:type="dxa"/>
          </w:tcPr>
          <w:p w14:paraId="79B6A91F" w14:textId="14716073" w:rsidR="00963254" w:rsidRPr="007D4C49" w:rsidRDefault="00963254" w:rsidP="00963254">
            <w:pPr>
              <w:rPr>
                <w:spacing w:val="0"/>
                <w:sz w:val="20"/>
              </w:rPr>
            </w:pPr>
          </w:p>
        </w:tc>
        <w:tc>
          <w:tcPr>
            <w:tcW w:w="1515" w:type="dxa"/>
          </w:tcPr>
          <w:p w14:paraId="5A50635B" w14:textId="77777777" w:rsidR="00963254" w:rsidRPr="007D4C49" w:rsidRDefault="00963254" w:rsidP="00963254"/>
        </w:tc>
        <w:tc>
          <w:tcPr>
            <w:tcW w:w="1568" w:type="dxa"/>
          </w:tcPr>
          <w:p w14:paraId="3FF27B0C" w14:textId="77777777" w:rsidR="00963254" w:rsidRPr="007D4C49" w:rsidRDefault="00963254" w:rsidP="00963254"/>
        </w:tc>
        <w:tc>
          <w:tcPr>
            <w:tcW w:w="1183" w:type="dxa"/>
            <w:noWrap/>
          </w:tcPr>
          <w:p w14:paraId="6F831207" w14:textId="7E9547DA" w:rsidR="00963254" w:rsidRPr="007D4C49" w:rsidRDefault="00963254" w:rsidP="00963254">
            <w:pPr>
              <w:rPr>
                <w:spacing w:val="0"/>
                <w:sz w:val="20"/>
              </w:rPr>
            </w:pPr>
          </w:p>
        </w:tc>
      </w:tr>
      <w:tr w:rsidR="00963254" w:rsidRPr="00A754DB" w14:paraId="2DE3EC0B" w14:textId="77777777" w:rsidTr="00963254">
        <w:trPr>
          <w:trHeight w:val="290"/>
        </w:trPr>
        <w:tc>
          <w:tcPr>
            <w:tcW w:w="3033" w:type="dxa"/>
            <w:noWrap/>
            <w:hideMark/>
          </w:tcPr>
          <w:p w14:paraId="03132655" w14:textId="2BCDD3A6" w:rsidR="00963254" w:rsidRPr="007D4C49" w:rsidRDefault="00963254" w:rsidP="00963254">
            <w:pPr>
              <w:rPr>
                <w:spacing w:val="0"/>
                <w:sz w:val="20"/>
              </w:rPr>
            </w:pPr>
            <w:r w:rsidRPr="007D4C49">
              <w:rPr>
                <w:spacing w:val="0"/>
                <w:sz w:val="20"/>
              </w:rPr>
              <w:t>CWM  Body length</w:t>
            </w:r>
          </w:p>
        </w:tc>
        <w:tc>
          <w:tcPr>
            <w:tcW w:w="203" w:type="dxa"/>
          </w:tcPr>
          <w:p w14:paraId="36E6673E" w14:textId="77777777" w:rsidR="00963254" w:rsidRPr="00F90AF9" w:rsidRDefault="00963254" w:rsidP="00963254"/>
        </w:tc>
        <w:tc>
          <w:tcPr>
            <w:tcW w:w="1508" w:type="dxa"/>
          </w:tcPr>
          <w:p w14:paraId="62AF24BB" w14:textId="0C626C6E" w:rsidR="00963254" w:rsidRPr="00F90AF9" w:rsidRDefault="00963254" w:rsidP="00963254">
            <w:pPr>
              <w:rPr>
                <w:spacing w:val="0"/>
                <w:sz w:val="20"/>
              </w:rPr>
            </w:pPr>
            <w:r w:rsidRPr="00F90AF9">
              <w:rPr>
                <w:spacing w:val="0"/>
                <w:sz w:val="20"/>
              </w:rPr>
              <w:t>mm</w:t>
            </w:r>
          </w:p>
        </w:tc>
        <w:tc>
          <w:tcPr>
            <w:tcW w:w="148" w:type="dxa"/>
          </w:tcPr>
          <w:p w14:paraId="314C869B" w14:textId="77777777" w:rsidR="00963254" w:rsidRPr="007D4C49" w:rsidRDefault="00963254" w:rsidP="00963254"/>
        </w:tc>
        <w:tc>
          <w:tcPr>
            <w:tcW w:w="765" w:type="dxa"/>
          </w:tcPr>
          <w:p w14:paraId="63F5F091" w14:textId="70C0D8DD" w:rsidR="00963254" w:rsidRPr="007D4C49" w:rsidRDefault="00963254" w:rsidP="00963254">
            <w:pPr>
              <w:rPr>
                <w:spacing w:val="0"/>
                <w:sz w:val="20"/>
              </w:rPr>
            </w:pPr>
            <w:r w:rsidRPr="007D4C49">
              <w:rPr>
                <w:spacing w:val="0"/>
                <w:sz w:val="20"/>
              </w:rPr>
              <w:t>2015</w:t>
            </w:r>
          </w:p>
        </w:tc>
        <w:tc>
          <w:tcPr>
            <w:tcW w:w="1515" w:type="dxa"/>
          </w:tcPr>
          <w:p w14:paraId="29C3BDB2" w14:textId="5C695D8F" w:rsidR="00963254" w:rsidRPr="007D4C49" w:rsidRDefault="00963254" w:rsidP="00963254">
            <w:r w:rsidRPr="007D4C49">
              <w:rPr>
                <w:spacing w:val="0"/>
                <w:sz w:val="20"/>
              </w:rPr>
              <w:t>16.09 ± 0.</w:t>
            </w:r>
            <w:r>
              <w:rPr>
                <w:spacing w:val="0"/>
                <w:sz w:val="20"/>
              </w:rPr>
              <w:t>50</w:t>
            </w:r>
          </w:p>
        </w:tc>
        <w:tc>
          <w:tcPr>
            <w:tcW w:w="1568" w:type="dxa"/>
          </w:tcPr>
          <w:p w14:paraId="0222591A" w14:textId="4A1A9C3A" w:rsidR="00963254" w:rsidRPr="007D4C49" w:rsidRDefault="00963254" w:rsidP="00963254">
            <w:r w:rsidRPr="007D4C49">
              <w:rPr>
                <w:spacing w:val="0"/>
                <w:sz w:val="20"/>
              </w:rPr>
              <w:t>15.6</w:t>
            </w:r>
            <w:r>
              <w:rPr>
                <w:spacing w:val="0"/>
                <w:sz w:val="20"/>
              </w:rPr>
              <w:t>1</w:t>
            </w:r>
            <w:r w:rsidRPr="007D4C49">
              <w:rPr>
                <w:spacing w:val="0"/>
                <w:sz w:val="20"/>
              </w:rPr>
              <w:t xml:space="preserve"> ± 0.53</w:t>
            </w:r>
          </w:p>
        </w:tc>
        <w:tc>
          <w:tcPr>
            <w:tcW w:w="1183" w:type="dxa"/>
            <w:noWrap/>
            <w:hideMark/>
          </w:tcPr>
          <w:p w14:paraId="10B2494C" w14:textId="6B67A498" w:rsidR="00963254" w:rsidRPr="007D4C49" w:rsidRDefault="00963254" w:rsidP="00963254">
            <w:pPr>
              <w:rPr>
                <w:spacing w:val="0"/>
                <w:sz w:val="20"/>
              </w:rPr>
            </w:pPr>
            <w:r w:rsidRPr="007D4C49">
              <w:rPr>
                <w:spacing w:val="0"/>
                <w:sz w:val="20"/>
              </w:rPr>
              <w:t>17.32 ± 0.47</w:t>
            </w:r>
          </w:p>
        </w:tc>
      </w:tr>
      <w:tr w:rsidR="00963254" w:rsidRPr="00A754DB" w14:paraId="740FA607" w14:textId="77777777" w:rsidTr="00963254">
        <w:trPr>
          <w:trHeight w:val="290"/>
        </w:trPr>
        <w:tc>
          <w:tcPr>
            <w:tcW w:w="3033" w:type="dxa"/>
            <w:noWrap/>
          </w:tcPr>
          <w:p w14:paraId="252D3F33" w14:textId="77777777" w:rsidR="00963254" w:rsidRPr="007D4C49" w:rsidRDefault="00963254" w:rsidP="00963254">
            <w:pPr>
              <w:rPr>
                <w:spacing w:val="0"/>
                <w:sz w:val="20"/>
              </w:rPr>
            </w:pPr>
          </w:p>
        </w:tc>
        <w:tc>
          <w:tcPr>
            <w:tcW w:w="203" w:type="dxa"/>
          </w:tcPr>
          <w:p w14:paraId="5A7CF878" w14:textId="77777777" w:rsidR="00963254" w:rsidRPr="00F90AF9" w:rsidRDefault="00963254" w:rsidP="00963254"/>
        </w:tc>
        <w:tc>
          <w:tcPr>
            <w:tcW w:w="1508" w:type="dxa"/>
          </w:tcPr>
          <w:p w14:paraId="140F4EE0" w14:textId="013B4970" w:rsidR="00963254" w:rsidRPr="00F90AF9" w:rsidRDefault="00963254" w:rsidP="00963254">
            <w:pPr>
              <w:rPr>
                <w:spacing w:val="0"/>
                <w:sz w:val="20"/>
              </w:rPr>
            </w:pPr>
          </w:p>
        </w:tc>
        <w:tc>
          <w:tcPr>
            <w:tcW w:w="148" w:type="dxa"/>
          </w:tcPr>
          <w:p w14:paraId="7CA16BCC" w14:textId="77777777" w:rsidR="00963254" w:rsidRPr="007D4C49" w:rsidRDefault="00963254" w:rsidP="00963254"/>
        </w:tc>
        <w:tc>
          <w:tcPr>
            <w:tcW w:w="765" w:type="dxa"/>
          </w:tcPr>
          <w:p w14:paraId="53DE463E" w14:textId="3A58D2F2" w:rsidR="00963254" w:rsidRPr="007D4C49" w:rsidRDefault="00963254" w:rsidP="00963254">
            <w:pPr>
              <w:rPr>
                <w:spacing w:val="0"/>
                <w:sz w:val="20"/>
              </w:rPr>
            </w:pPr>
            <w:r w:rsidRPr="007D4C49">
              <w:rPr>
                <w:spacing w:val="0"/>
                <w:sz w:val="20"/>
              </w:rPr>
              <w:t>2022</w:t>
            </w:r>
          </w:p>
        </w:tc>
        <w:tc>
          <w:tcPr>
            <w:tcW w:w="1515" w:type="dxa"/>
          </w:tcPr>
          <w:p w14:paraId="62084D42" w14:textId="51370B8B" w:rsidR="00963254" w:rsidRPr="007D4C49" w:rsidRDefault="00963254" w:rsidP="00963254">
            <w:r w:rsidRPr="007D4C49">
              <w:rPr>
                <w:spacing w:val="0"/>
                <w:sz w:val="20"/>
              </w:rPr>
              <w:t>15.7</w:t>
            </w:r>
            <w:r>
              <w:rPr>
                <w:spacing w:val="0"/>
                <w:sz w:val="20"/>
              </w:rPr>
              <w:t>4</w:t>
            </w:r>
            <w:r w:rsidRPr="007D4C49">
              <w:rPr>
                <w:spacing w:val="0"/>
                <w:sz w:val="20"/>
              </w:rPr>
              <w:t xml:space="preserve"> ± 0.1</w:t>
            </w:r>
            <w:r>
              <w:rPr>
                <w:spacing w:val="0"/>
                <w:sz w:val="20"/>
              </w:rPr>
              <w:t>5</w:t>
            </w:r>
          </w:p>
        </w:tc>
        <w:tc>
          <w:tcPr>
            <w:tcW w:w="1568" w:type="dxa"/>
          </w:tcPr>
          <w:p w14:paraId="2AA4A99A" w14:textId="79E8364F" w:rsidR="00963254" w:rsidRPr="007D4C49" w:rsidRDefault="00963254" w:rsidP="00963254">
            <w:r w:rsidRPr="007D4C49">
              <w:rPr>
                <w:spacing w:val="0"/>
                <w:sz w:val="20"/>
              </w:rPr>
              <w:t>15.29 ± 0.37</w:t>
            </w:r>
          </w:p>
        </w:tc>
        <w:tc>
          <w:tcPr>
            <w:tcW w:w="1183" w:type="dxa"/>
            <w:noWrap/>
          </w:tcPr>
          <w:p w14:paraId="113993A4" w14:textId="3C0BC581" w:rsidR="00963254" w:rsidRPr="007D4C49" w:rsidRDefault="00963254" w:rsidP="00963254">
            <w:pPr>
              <w:rPr>
                <w:spacing w:val="0"/>
                <w:sz w:val="20"/>
              </w:rPr>
            </w:pPr>
            <w:r w:rsidRPr="007D4C49">
              <w:rPr>
                <w:spacing w:val="0"/>
                <w:sz w:val="20"/>
              </w:rPr>
              <w:t>16.46 ± 0.3</w:t>
            </w:r>
            <w:r>
              <w:rPr>
                <w:spacing w:val="0"/>
                <w:sz w:val="20"/>
              </w:rPr>
              <w:t>8</w:t>
            </w:r>
          </w:p>
        </w:tc>
      </w:tr>
      <w:tr w:rsidR="00963254" w:rsidRPr="00A754DB" w14:paraId="3909E3F0" w14:textId="77777777" w:rsidTr="00963254">
        <w:trPr>
          <w:trHeight w:val="290"/>
        </w:trPr>
        <w:tc>
          <w:tcPr>
            <w:tcW w:w="3033" w:type="dxa"/>
            <w:noWrap/>
          </w:tcPr>
          <w:p w14:paraId="2B7571B9" w14:textId="77777777" w:rsidR="00963254" w:rsidRPr="007D4C49" w:rsidRDefault="00963254" w:rsidP="00963254">
            <w:pPr>
              <w:rPr>
                <w:spacing w:val="0"/>
                <w:sz w:val="20"/>
              </w:rPr>
            </w:pPr>
          </w:p>
        </w:tc>
        <w:tc>
          <w:tcPr>
            <w:tcW w:w="203" w:type="dxa"/>
          </w:tcPr>
          <w:p w14:paraId="5D4DDA74" w14:textId="77777777" w:rsidR="00963254" w:rsidRPr="00F90AF9" w:rsidRDefault="00963254" w:rsidP="00963254"/>
        </w:tc>
        <w:tc>
          <w:tcPr>
            <w:tcW w:w="1508" w:type="dxa"/>
          </w:tcPr>
          <w:p w14:paraId="419640E6" w14:textId="3448861D" w:rsidR="00963254" w:rsidRPr="00F90AF9" w:rsidRDefault="00963254" w:rsidP="00963254">
            <w:pPr>
              <w:rPr>
                <w:spacing w:val="0"/>
                <w:sz w:val="20"/>
              </w:rPr>
            </w:pPr>
          </w:p>
        </w:tc>
        <w:tc>
          <w:tcPr>
            <w:tcW w:w="148" w:type="dxa"/>
          </w:tcPr>
          <w:p w14:paraId="27661831" w14:textId="77777777" w:rsidR="00963254" w:rsidRPr="007D4C49" w:rsidRDefault="00963254" w:rsidP="00963254"/>
        </w:tc>
        <w:tc>
          <w:tcPr>
            <w:tcW w:w="765" w:type="dxa"/>
          </w:tcPr>
          <w:p w14:paraId="53988E10" w14:textId="208EF552" w:rsidR="00963254" w:rsidRPr="007D4C49" w:rsidRDefault="00963254" w:rsidP="00963254">
            <w:pPr>
              <w:rPr>
                <w:spacing w:val="0"/>
                <w:sz w:val="20"/>
              </w:rPr>
            </w:pPr>
          </w:p>
        </w:tc>
        <w:tc>
          <w:tcPr>
            <w:tcW w:w="1515" w:type="dxa"/>
          </w:tcPr>
          <w:p w14:paraId="6BC0E4A6" w14:textId="77777777" w:rsidR="00963254" w:rsidRPr="007D4C49" w:rsidRDefault="00963254" w:rsidP="00963254"/>
        </w:tc>
        <w:tc>
          <w:tcPr>
            <w:tcW w:w="1568" w:type="dxa"/>
          </w:tcPr>
          <w:p w14:paraId="471E0EDF" w14:textId="77777777" w:rsidR="00963254" w:rsidRPr="007D4C49" w:rsidRDefault="00963254" w:rsidP="00963254"/>
        </w:tc>
        <w:tc>
          <w:tcPr>
            <w:tcW w:w="1183" w:type="dxa"/>
            <w:noWrap/>
          </w:tcPr>
          <w:p w14:paraId="1E8EDD12" w14:textId="05952E4E" w:rsidR="00963254" w:rsidRPr="007D4C49" w:rsidRDefault="00963254" w:rsidP="00963254">
            <w:pPr>
              <w:rPr>
                <w:spacing w:val="0"/>
                <w:sz w:val="20"/>
              </w:rPr>
            </w:pPr>
          </w:p>
        </w:tc>
      </w:tr>
      <w:tr w:rsidR="00963254" w:rsidRPr="00A754DB" w14:paraId="77BAC129" w14:textId="77777777" w:rsidTr="00963254">
        <w:trPr>
          <w:trHeight w:val="290"/>
        </w:trPr>
        <w:tc>
          <w:tcPr>
            <w:tcW w:w="3033" w:type="dxa"/>
            <w:noWrap/>
            <w:hideMark/>
          </w:tcPr>
          <w:p w14:paraId="1BE31ADF" w14:textId="46A64F26" w:rsidR="00963254" w:rsidRPr="007D4C49" w:rsidRDefault="00963254" w:rsidP="00963254">
            <w:pPr>
              <w:rPr>
                <w:spacing w:val="0"/>
                <w:sz w:val="20"/>
              </w:rPr>
            </w:pPr>
            <w:r w:rsidRPr="007D4C49">
              <w:rPr>
                <w:spacing w:val="0"/>
                <w:sz w:val="20"/>
              </w:rPr>
              <w:t>CWM Standardized antenna length</w:t>
            </w:r>
          </w:p>
        </w:tc>
        <w:tc>
          <w:tcPr>
            <w:tcW w:w="203" w:type="dxa"/>
          </w:tcPr>
          <w:p w14:paraId="528CA6EC" w14:textId="77777777" w:rsidR="00963254" w:rsidRPr="00F90AF9" w:rsidRDefault="00963254" w:rsidP="00963254"/>
        </w:tc>
        <w:tc>
          <w:tcPr>
            <w:tcW w:w="1508" w:type="dxa"/>
          </w:tcPr>
          <w:p w14:paraId="5E9FDD72" w14:textId="6A90DD74" w:rsidR="00963254" w:rsidRPr="00F90AF9" w:rsidRDefault="00963254" w:rsidP="00963254">
            <w:pPr>
              <w:rPr>
                <w:spacing w:val="0"/>
                <w:sz w:val="20"/>
              </w:rPr>
            </w:pPr>
            <w:r w:rsidRPr="00F90AF9">
              <w:rPr>
                <w:spacing w:val="0"/>
                <w:sz w:val="20"/>
              </w:rPr>
              <w:t>Fraction of body length</w:t>
            </w:r>
          </w:p>
        </w:tc>
        <w:tc>
          <w:tcPr>
            <w:tcW w:w="148" w:type="dxa"/>
          </w:tcPr>
          <w:p w14:paraId="13C955E4" w14:textId="77777777" w:rsidR="00963254" w:rsidRPr="007D4C49" w:rsidRDefault="00963254" w:rsidP="00963254"/>
        </w:tc>
        <w:tc>
          <w:tcPr>
            <w:tcW w:w="765" w:type="dxa"/>
          </w:tcPr>
          <w:p w14:paraId="450D6480" w14:textId="0100B917" w:rsidR="00963254" w:rsidRPr="007D4C49" w:rsidRDefault="00963254" w:rsidP="00963254">
            <w:pPr>
              <w:rPr>
                <w:spacing w:val="0"/>
                <w:sz w:val="20"/>
              </w:rPr>
            </w:pPr>
            <w:r w:rsidRPr="007D4C49">
              <w:rPr>
                <w:spacing w:val="0"/>
                <w:sz w:val="20"/>
              </w:rPr>
              <w:t>2015</w:t>
            </w:r>
          </w:p>
        </w:tc>
        <w:tc>
          <w:tcPr>
            <w:tcW w:w="1515" w:type="dxa"/>
          </w:tcPr>
          <w:p w14:paraId="270EC5B1" w14:textId="47C2B01B" w:rsidR="00963254" w:rsidRPr="007D4C49" w:rsidRDefault="00963254" w:rsidP="00963254">
            <w:r w:rsidRPr="007D4C49">
              <w:rPr>
                <w:spacing w:val="0"/>
                <w:sz w:val="20"/>
              </w:rPr>
              <w:t>0.444 ± 0.013</w:t>
            </w:r>
          </w:p>
        </w:tc>
        <w:tc>
          <w:tcPr>
            <w:tcW w:w="1568" w:type="dxa"/>
          </w:tcPr>
          <w:p w14:paraId="268F3DA4" w14:textId="5C785B59" w:rsidR="00963254" w:rsidRPr="007D4C49" w:rsidRDefault="00963254" w:rsidP="00963254">
            <w:r w:rsidRPr="007D4C49">
              <w:rPr>
                <w:spacing w:val="0"/>
                <w:sz w:val="20"/>
              </w:rPr>
              <w:t>0.458 ± 0.011</w:t>
            </w:r>
          </w:p>
        </w:tc>
        <w:tc>
          <w:tcPr>
            <w:tcW w:w="1183" w:type="dxa"/>
            <w:noWrap/>
            <w:hideMark/>
          </w:tcPr>
          <w:p w14:paraId="728A8B51" w14:textId="62D87F0F" w:rsidR="00963254" w:rsidRPr="007D4C49" w:rsidRDefault="00963254" w:rsidP="00963254">
            <w:pPr>
              <w:rPr>
                <w:spacing w:val="0"/>
                <w:sz w:val="20"/>
              </w:rPr>
            </w:pPr>
            <w:r w:rsidRPr="007D4C49">
              <w:rPr>
                <w:spacing w:val="0"/>
                <w:sz w:val="20"/>
              </w:rPr>
              <w:t>0.453 ± 0.007</w:t>
            </w:r>
          </w:p>
        </w:tc>
      </w:tr>
      <w:tr w:rsidR="00963254" w:rsidRPr="00A754DB" w14:paraId="399F4FE9" w14:textId="77777777" w:rsidTr="00963254">
        <w:trPr>
          <w:trHeight w:val="290"/>
        </w:trPr>
        <w:tc>
          <w:tcPr>
            <w:tcW w:w="3033" w:type="dxa"/>
            <w:noWrap/>
          </w:tcPr>
          <w:p w14:paraId="40C9ABAC" w14:textId="77777777" w:rsidR="00963254" w:rsidRPr="007D4C49" w:rsidRDefault="00963254" w:rsidP="00963254">
            <w:pPr>
              <w:rPr>
                <w:spacing w:val="0"/>
                <w:sz w:val="20"/>
              </w:rPr>
            </w:pPr>
          </w:p>
        </w:tc>
        <w:tc>
          <w:tcPr>
            <w:tcW w:w="203" w:type="dxa"/>
          </w:tcPr>
          <w:p w14:paraId="6E10B682" w14:textId="77777777" w:rsidR="00963254" w:rsidRPr="00F90AF9" w:rsidRDefault="00963254" w:rsidP="00963254"/>
        </w:tc>
        <w:tc>
          <w:tcPr>
            <w:tcW w:w="1508" w:type="dxa"/>
          </w:tcPr>
          <w:p w14:paraId="42767477" w14:textId="6FBAD881" w:rsidR="00963254" w:rsidRPr="00F90AF9" w:rsidRDefault="00963254" w:rsidP="00963254">
            <w:pPr>
              <w:rPr>
                <w:spacing w:val="0"/>
                <w:sz w:val="20"/>
              </w:rPr>
            </w:pPr>
          </w:p>
        </w:tc>
        <w:tc>
          <w:tcPr>
            <w:tcW w:w="148" w:type="dxa"/>
          </w:tcPr>
          <w:p w14:paraId="72242174" w14:textId="77777777" w:rsidR="00963254" w:rsidRPr="007D4C49" w:rsidRDefault="00963254" w:rsidP="00963254"/>
        </w:tc>
        <w:tc>
          <w:tcPr>
            <w:tcW w:w="765" w:type="dxa"/>
          </w:tcPr>
          <w:p w14:paraId="13CBC386" w14:textId="09ADF888" w:rsidR="00963254" w:rsidRPr="007D4C49" w:rsidRDefault="00963254" w:rsidP="00963254">
            <w:pPr>
              <w:rPr>
                <w:spacing w:val="0"/>
                <w:sz w:val="20"/>
              </w:rPr>
            </w:pPr>
            <w:r w:rsidRPr="007D4C49">
              <w:rPr>
                <w:spacing w:val="0"/>
                <w:sz w:val="20"/>
              </w:rPr>
              <w:t>2022</w:t>
            </w:r>
          </w:p>
        </w:tc>
        <w:tc>
          <w:tcPr>
            <w:tcW w:w="1515" w:type="dxa"/>
          </w:tcPr>
          <w:p w14:paraId="09FB230A" w14:textId="12EAE922" w:rsidR="00963254" w:rsidRPr="007D4C49" w:rsidRDefault="00963254" w:rsidP="00963254">
            <w:r w:rsidRPr="007D4C49">
              <w:rPr>
                <w:spacing w:val="0"/>
                <w:sz w:val="20"/>
              </w:rPr>
              <w:t>0.446 ± 0.006</w:t>
            </w:r>
          </w:p>
        </w:tc>
        <w:tc>
          <w:tcPr>
            <w:tcW w:w="1568" w:type="dxa"/>
          </w:tcPr>
          <w:p w14:paraId="521571C1" w14:textId="10555FD8" w:rsidR="00963254" w:rsidRPr="007D4C49" w:rsidRDefault="00963254" w:rsidP="00963254">
            <w:r w:rsidRPr="007D4C49">
              <w:rPr>
                <w:spacing w:val="0"/>
                <w:sz w:val="20"/>
              </w:rPr>
              <w:t>0.423 ± 0.005</w:t>
            </w:r>
          </w:p>
        </w:tc>
        <w:tc>
          <w:tcPr>
            <w:tcW w:w="1183" w:type="dxa"/>
            <w:noWrap/>
          </w:tcPr>
          <w:p w14:paraId="0B189D96" w14:textId="626EDCB2" w:rsidR="00963254" w:rsidRPr="007D4C49" w:rsidRDefault="00963254" w:rsidP="00963254">
            <w:pPr>
              <w:rPr>
                <w:spacing w:val="0"/>
                <w:sz w:val="20"/>
              </w:rPr>
            </w:pPr>
            <w:r w:rsidRPr="007D4C49">
              <w:rPr>
                <w:spacing w:val="0"/>
                <w:sz w:val="20"/>
              </w:rPr>
              <w:t>0.445 ± 0.008</w:t>
            </w:r>
          </w:p>
        </w:tc>
      </w:tr>
      <w:tr w:rsidR="00963254" w:rsidRPr="00A754DB" w14:paraId="7B957846" w14:textId="77777777" w:rsidTr="00963254">
        <w:trPr>
          <w:trHeight w:val="290"/>
        </w:trPr>
        <w:tc>
          <w:tcPr>
            <w:tcW w:w="3033" w:type="dxa"/>
            <w:noWrap/>
          </w:tcPr>
          <w:p w14:paraId="6124E248" w14:textId="77777777" w:rsidR="00963254" w:rsidRPr="007D4C49" w:rsidRDefault="00963254" w:rsidP="00963254">
            <w:pPr>
              <w:rPr>
                <w:spacing w:val="0"/>
                <w:sz w:val="20"/>
              </w:rPr>
            </w:pPr>
          </w:p>
        </w:tc>
        <w:tc>
          <w:tcPr>
            <w:tcW w:w="203" w:type="dxa"/>
          </w:tcPr>
          <w:p w14:paraId="2AEF60CF" w14:textId="77777777" w:rsidR="00963254" w:rsidRPr="00F90AF9" w:rsidRDefault="00963254" w:rsidP="00963254"/>
        </w:tc>
        <w:tc>
          <w:tcPr>
            <w:tcW w:w="1508" w:type="dxa"/>
          </w:tcPr>
          <w:p w14:paraId="3E2FA885" w14:textId="698EEB8D" w:rsidR="00963254" w:rsidRPr="00F90AF9" w:rsidRDefault="00963254" w:rsidP="00963254">
            <w:pPr>
              <w:rPr>
                <w:spacing w:val="0"/>
                <w:sz w:val="20"/>
              </w:rPr>
            </w:pPr>
          </w:p>
        </w:tc>
        <w:tc>
          <w:tcPr>
            <w:tcW w:w="148" w:type="dxa"/>
          </w:tcPr>
          <w:p w14:paraId="5F81AA40" w14:textId="77777777" w:rsidR="00963254" w:rsidRPr="007D4C49" w:rsidRDefault="00963254" w:rsidP="00963254"/>
        </w:tc>
        <w:tc>
          <w:tcPr>
            <w:tcW w:w="765" w:type="dxa"/>
          </w:tcPr>
          <w:p w14:paraId="5F09DCF0" w14:textId="3344551B" w:rsidR="00963254" w:rsidRPr="007D4C49" w:rsidRDefault="00963254" w:rsidP="00963254">
            <w:pPr>
              <w:rPr>
                <w:spacing w:val="0"/>
                <w:sz w:val="20"/>
              </w:rPr>
            </w:pPr>
          </w:p>
        </w:tc>
        <w:tc>
          <w:tcPr>
            <w:tcW w:w="1515" w:type="dxa"/>
          </w:tcPr>
          <w:p w14:paraId="66B56C0B" w14:textId="77777777" w:rsidR="00963254" w:rsidRPr="007D4C49" w:rsidRDefault="00963254" w:rsidP="00963254"/>
        </w:tc>
        <w:tc>
          <w:tcPr>
            <w:tcW w:w="1568" w:type="dxa"/>
          </w:tcPr>
          <w:p w14:paraId="2B404753" w14:textId="77777777" w:rsidR="00963254" w:rsidRPr="007D4C49" w:rsidRDefault="00963254" w:rsidP="00963254"/>
        </w:tc>
        <w:tc>
          <w:tcPr>
            <w:tcW w:w="1183" w:type="dxa"/>
            <w:noWrap/>
          </w:tcPr>
          <w:p w14:paraId="186DDBE6" w14:textId="7D651E17" w:rsidR="00963254" w:rsidRPr="007D4C49" w:rsidRDefault="00963254" w:rsidP="00963254">
            <w:pPr>
              <w:rPr>
                <w:spacing w:val="0"/>
                <w:sz w:val="20"/>
              </w:rPr>
            </w:pPr>
          </w:p>
        </w:tc>
      </w:tr>
      <w:tr w:rsidR="00963254" w:rsidRPr="00A754DB" w14:paraId="1F9149B1" w14:textId="77777777" w:rsidTr="00963254">
        <w:trPr>
          <w:trHeight w:val="290"/>
        </w:trPr>
        <w:tc>
          <w:tcPr>
            <w:tcW w:w="3033" w:type="dxa"/>
            <w:noWrap/>
            <w:hideMark/>
          </w:tcPr>
          <w:p w14:paraId="529141DF" w14:textId="51E183E2" w:rsidR="00963254" w:rsidRPr="007D4C49" w:rsidRDefault="00963254" w:rsidP="00963254">
            <w:pPr>
              <w:rPr>
                <w:spacing w:val="0"/>
                <w:sz w:val="20"/>
              </w:rPr>
            </w:pPr>
            <w:r w:rsidRPr="007D4C49">
              <w:rPr>
                <w:spacing w:val="0"/>
                <w:sz w:val="20"/>
              </w:rPr>
              <w:t>CWM  Standardized rear leg length</w:t>
            </w:r>
          </w:p>
        </w:tc>
        <w:tc>
          <w:tcPr>
            <w:tcW w:w="203" w:type="dxa"/>
          </w:tcPr>
          <w:p w14:paraId="1984FCF9" w14:textId="77777777" w:rsidR="00963254" w:rsidRPr="00F90AF9" w:rsidRDefault="00963254" w:rsidP="00963254"/>
        </w:tc>
        <w:tc>
          <w:tcPr>
            <w:tcW w:w="1508" w:type="dxa"/>
          </w:tcPr>
          <w:p w14:paraId="041DF0CF" w14:textId="4F3AB029" w:rsidR="00963254" w:rsidRPr="00F90AF9" w:rsidRDefault="00963254" w:rsidP="00963254">
            <w:pPr>
              <w:rPr>
                <w:spacing w:val="0"/>
                <w:sz w:val="20"/>
              </w:rPr>
            </w:pPr>
            <w:r w:rsidRPr="00F90AF9">
              <w:rPr>
                <w:spacing w:val="0"/>
                <w:sz w:val="20"/>
              </w:rPr>
              <w:t>Fraction of body length</w:t>
            </w:r>
          </w:p>
        </w:tc>
        <w:tc>
          <w:tcPr>
            <w:tcW w:w="148" w:type="dxa"/>
          </w:tcPr>
          <w:p w14:paraId="37D56D5F" w14:textId="77777777" w:rsidR="00963254" w:rsidRPr="007D4C49" w:rsidRDefault="00963254" w:rsidP="00963254"/>
        </w:tc>
        <w:tc>
          <w:tcPr>
            <w:tcW w:w="765" w:type="dxa"/>
          </w:tcPr>
          <w:p w14:paraId="00A34718" w14:textId="37BF0FFF" w:rsidR="00963254" w:rsidRPr="007D4C49" w:rsidRDefault="00963254" w:rsidP="00963254">
            <w:pPr>
              <w:rPr>
                <w:spacing w:val="0"/>
                <w:sz w:val="20"/>
              </w:rPr>
            </w:pPr>
            <w:r w:rsidRPr="007D4C49">
              <w:rPr>
                <w:spacing w:val="0"/>
                <w:sz w:val="20"/>
              </w:rPr>
              <w:t>2015</w:t>
            </w:r>
          </w:p>
        </w:tc>
        <w:tc>
          <w:tcPr>
            <w:tcW w:w="1515" w:type="dxa"/>
          </w:tcPr>
          <w:p w14:paraId="4050435F" w14:textId="58FE715A" w:rsidR="00963254" w:rsidRPr="007D4C49" w:rsidRDefault="00963254" w:rsidP="00963254">
            <w:r w:rsidRPr="007D4C49">
              <w:rPr>
                <w:spacing w:val="0"/>
                <w:sz w:val="20"/>
              </w:rPr>
              <w:t>0.731 ± 0.014</w:t>
            </w:r>
          </w:p>
        </w:tc>
        <w:tc>
          <w:tcPr>
            <w:tcW w:w="1568" w:type="dxa"/>
          </w:tcPr>
          <w:p w14:paraId="23A8F5C8" w14:textId="364A9445" w:rsidR="00963254" w:rsidRPr="007D4C49" w:rsidRDefault="00963254" w:rsidP="00963254">
            <w:r w:rsidRPr="007D4C49">
              <w:rPr>
                <w:spacing w:val="0"/>
                <w:sz w:val="20"/>
              </w:rPr>
              <w:t>0.752 ± 0.013</w:t>
            </w:r>
          </w:p>
        </w:tc>
        <w:tc>
          <w:tcPr>
            <w:tcW w:w="1183" w:type="dxa"/>
            <w:noWrap/>
            <w:hideMark/>
          </w:tcPr>
          <w:p w14:paraId="2998EB25" w14:textId="1D3209A6" w:rsidR="00963254" w:rsidRPr="007D4C49" w:rsidRDefault="00963254" w:rsidP="00963254">
            <w:pPr>
              <w:rPr>
                <w:spacing w:val="0"/>
                <w:sz w:val="20"/>
              </w:rPr>
            </w:pPr>
            <w:r w:rsidRPr="007D4C49">
              <w:rPr>
                <w:spacing w:val="0"/>
                <w:sz w:val="20"/>
              </w:rPr>
              <w:t>0.744 ± 0.013</w:t>
            </w:r>
          </w:p>
        </w:tc>
      </w:tr>
      <w:tr w:rsidR="00963254" w:rsidRPr="00A754DB" w14:paraId="71F553EA" w14:textId="77777777" w:rsidTr="00963254">
        <w:trPr>
          <w:trHeight w:val="290"/>
        </w:trPr>
        <w:tc>
          <w:tcPr>
            <w:tcW w:w="3033" w:type="dxa"/>
            <w:noWrap/>
          </w:tcPr>
          <w:p w14:paraId="29C5BD2B" w14:textId="77777777" w:rsidR="00963254" w:rsidRPr="007D4C49" w:rsidRDefault="00963254" w:rsidP="00963254">
            <w:pPr>
              <w:rPr>
                <w:spacing w:val="0"/>
                <w:sz w:val="20"/>
              </w:rPr>
            </w:pPr>
          </w:p>
        </w:tc>
        <w:tc>
          <w:tcPr>
            <w:tcW w:w="203" w:type="dxa"/>
          </w:tcPr>
          <w:p w14:paraId="32C8B24B" w14:textId="77777777" w:rsidR="00963254" w:rsidRPr="00F90AF9" w:rsidRDefault="00963254" w:rsidP="00963254"/>
        </w:tc>
        <w:tc>
          <w:tcPr>
            <w:tcW w:w="1508" w:type="dxa"/>
          </w:tcPr>
          <w:p w14:paraId="06C9BB26" w14:textId="37E04BCC" w:rsidR="00963254" w:rsidRPr="00F90AF9" w:rsidRDefault="00963254" w:rsidP="00963254">
            <w:pPr>
              <w:rPr>
                <w:spacing w:val="0"/>
                <w:sz w:val="20"/>
              </w:rPr>
            </w:pPr>
          </w:p>
        </w:tc>
        <w:tc>
          <w:tcPr>
            <w:tcW w:w="148" w:type="dxa"/>
          </w:tcPr>
          <w:p w14:paraId="16728D73" w14:textId="77777777" w:rsidR="00963254" w:rsidRPr="007D4C49" w:rsidRDefault="00963254" w:rsidP="00963254"/>
        </w:tc>
        <w:tc>
          <w:tcPr>
            <w:tcW w:w="765" w:type="dxa"/>
          </w:tcPr>
          <w:p w14:paraId="21F6D298" w14:textId="04ADB12C" w:rsidR="00963254" w:rsidRPr="007D4C49" w:rsidRDefault="00963254" w:rsidP="00963254">
            <w:pPr>
              <w:rPr>
                <w:spacing w:val="0"/>
                <w:sz w:val="20"/>
              </w:rPr>
            </w:pPr>
            <w:r w:rsidRPr="007D4C49">
              <w:rPr>
                <w:spacing w:val="0"/>
                <w:sz w:val="20"/>
              </w:rPr>
              <w:t>2022</w:t>
            </w:r>
          </w:p>
        </w:tc>
        <w:tc>
          <w:tcPr>
            <w:tcW w:w="1515" w:type="dxa"/>
          </w:tcPr>
          <w:p w14:paraId="4B6EDE1E" w14:textId="344F65C9" w:rsidR="00963254" w:rsidRPr="007D4C49" w:rsidRDefault="00963254" w:rsidP="00963254">
            <w:r w:rsidRPr="007D4C49">
              <w:rPr>
                <w:spacing w:val="0"/>
                <w:sz w:val="20"/>
              </w:rPr>
              <w:t>0.74</w:t>
            </w:r>
            <w:r>
              <w:rPr>
                <w:spacing w:val="0"/>
                <w:sz w:val="20"/>
              </w:rPr>
              <w:t>0</w:t>
            </w:r>
            <w:r w:rsidRPr="007D4C49">
              <w:rPr>
                <w:spacing w:val="0"/>
                <w:sz w:val="20"/>
              </w:rPr>
              <w:t xml:space="preserve"> ± 0.006</w:t>
            </w:r>
          </w:p>
        </w:tc>
        <w:tc>
          <w:tcPr>
            <w:tcW w:w="1568" w:type="dxa"/>
          </w:tcPr>
          <w:p w14:paraId="6E8B55C7" w14:textId="6626FABF" w:rsidR="00963254" w:rsidRPr="007D4C49" w:rsidRDefault="00963254" w:rsidP="00963254">
            <w:r w:rsidRPr="007D4C49">
              <w:rPr>
                <w:spacing w:val="0"/>
                <w:sz w:val="20"/>
              </w:rPr>
              <w:t>0.712 ± 0.008</w:t>
            </w:r>
          </w:p>
        </w:tc>
        <w:tc>
          <w:tcPr>
            <w:tcW w:w="1183" w:type="dxa"/>
            <w:noWrap/>
          </w:tcPr>
          <w:p w14:paraId="14F9DEFF" w14:textId="7B0AF5F9" w:rsidR="00963254" w:rsidRPr="007D4C49" w:rsidRDefault="00963254" w:rsidP="00963254">
            <w:pPr>
              <w:rPr>
                <w:spacing w:val="0"/>
                <w:sz w:val="20"/>
              </w:rPr>
            </w:pPr>
            <w:r w:rsidRPr="007D4C49">
              <w:rPr>
                <w:spacing w:val="0"/>
                <w:sz w:val="20"/>
              </w:rPr>
              <w:t>0.739 ± 0.009</w:t>
            </w:r>
          </w:p>
        </w:tc>
      </w:tr>
      <w:tr w:rsidR="00963254" w:rsidRPr="00A754DB" w14:paraId="2FF1BC64" w14:textId="77777777" w:rsidTr="00963254">
        <w:trPr>
          <w:trHeight w:val="290"/>
        </w:trPr>
        <w:tc>
          <w:tcPr>
            <w:tcW w:w="3033" w:type="dxa"/>
            <w:noWrap/>
          </w:tcPr>
          <w:p w14:paraId="73DAB454" w14:textId="77777777" w:rsidR="00963254" w:rsidRPr="007D4C49" w:rsidRDefault="00963254" w:rsidP="00963254">
            <w:pPr>
              <w:rPr>
                <w:spacing w:val="0"/>
                <w:sz w:val="20"/>
              </w:rPr>
            </w:pPr>
          </w:p>
        </w:tc>
        <w:tc>
          <w:tcPr>
            <w:tcW w:w="203" w:type="dxa"/>
          </w:tcPr>
          <w:p w14:paraId="7C62163E" w14:textId="77777777" w:rsidR="00963254" w:rsidRPr="00F90AF9" w:rsidRDefault="00963254" w:rsidP="00963254"/>
        </w:tc>
        <w:tc>
          <w:tcPr>
            <w:tcW w:w="1508" w:type="dxa"/>
          </w:tcPr>
          <w:p w14:paraId="7F042E0E" w14:textId="27261E38" w:rsidR="00963254" w:rsidRPr="00F90AF9" w:rsidRDefault="00963254" w:rsidP="00963254">
            <w:pPr>
              <w:rPr>
                <w:spacing w:val="0"/>
                <w:sz w:val="20"/>
              </w:rPr>
            </w:pPr>
          </w:p>
        </w:tc>
        <w:tc>
          <w:tcPr>
            <w:tcW w:w="148" w:type="dxa"/>
          </w:tcPr>
          <w:p w14:paraId="290972B1" w14:textId="77777777" w:rsidR="00963254" w:rsidRPr="007D4C49" w:rsidRDefault="00963254" w:rsidP="00963254"/>
        </w:tc>
        <w:tc>
          <w:tcPr>
            <w:tcW w:w="765" w:type="dxa"/>
          </w:tcPr>
          <w:p w14:paraId="2844F925" w14:textId="33B10494" w:rsidR="00963254" w:rsidRPr="007D4C49" w:rsidRDefault="00963254" w:rsidP="00963254">
            <w:pPr>
              <w:rPr>
                <w:spacing w:val="0"/>
                <w:sz w:val="20"/>
              </w:rPr>
            </w:pPr>
          </w:p>
        </w:tc>
        <w:tc>
          <w:tcPr>
            <w:tcW w:w="1515" w:type="dxa"/>
          </w:tcPr>
          <w:p w14:paraId="5D5764E2" w14:textId="77777777" w:rsidR="00963254" w:rsidRPr="007D4C49" w:rsidRDefault="00963254" w:rsidP="00963254"/>
        </w:tc>
        <w:tc>
          <w:tcPr>
            <w:tcW w:w="1568" w:type="dxa"/>
          </w:tcPr>
          <w:p w14:paraId="30FD2822" w14:textId="77777777" w:rsidR="00963254" w:rsidRPr="007D4C49" w:rsidRDefault="00963254" w:rsidP="00963254"/>
        </w:tc>
        <w:tc>
          <w:tcPr>
            <w:tcW w:w="1183" w:type="dxa"/>
            <w:noWrap/>
          </w:tcPr>
          <w:p w14:paraId="7916D961" w14:textId="22F1CAC8" w:rsidR="00963254" w:rsidRPr="007D4C49" w:rsidRDefault="00963254" w:rsidP="00963254">
            <w:pPr>
              <w:rPr>
                <w:spacing w:val="0"/>
                <w:sz w:val="20"/>
              </w:rPr>
            </w:pPr>
          </w:p>
        </w:tc>
      </w:tr>
      <w:tr w:rsidR="00963254" w:rsidRPr="00A754DB" w14:paraId="57CBFFCE" w14:textId="77777777" w:rsidTr="00963254">
        <w:trPr>
          <w:trHeight w:val="290"/>
        </w:trPr>
        <w:tc>
          <w:tcPr>
            <w:tcW w:w="3033" w:type="dxa"/>
            <w:noWrap/>
            <w:hideMark/>
          </w:tcPr>
          <w:p w14:paraId="23C4BCC1" w14:textId="0BA23383" w:rsidR="00963254" w:rsidRPr="007D4C49" w:rsidRDefault="00963254" w:rsidP="00963254">
            <w:pPr>
              <w:rPr>
                <w:spacing w:val="0"/>
                <w:sz w:val="20"/>
              </w:rPr>
            </w:pPr>
            <w:r w:rsidRPr="007D4C49">
              <w:rPr>
                <w:spacing w:val="0"/>
                <w:sz w:val="20"/>
              </w:rPr>
              <w:t>CWM Antenna length : Rear leg length ratio</w:t>
            </w:r>
          </w:p>
        </w:tc>
        <w:tc>
          <w:tcPr>
            <w:tcW w:w="203" w:type="dxa"/>
          </w:tcPr>
          <w:p w14:paraId="5D86476F" w14:textId="77777777" w:rsidR="00963254" w:rsidRDefault="00963254" w:rsidP="00963254"/>
        </w:tc>
        <w:tc>
          <w:tcPr>
            <w:tcW w:w="1508" w:type="dxa"/>
          </w:tcPr>
          <w:p w14:paraId="33E661C3" w14:textId="11A762CF" w:rsidR="00963254" w:rsidRPr="00F90AF9" w:rsidRDefault="00963254" w:rsidP="00963254">
            <w:pPr>
              <w:rPr>
                <w:spacing w:val="0"/>
                <w:sz w:val="20"/>
              </w:rPr>
            </w:pPr>
            <w:r>
              <w:rPr>
                <w:spacing w:val="0"/>
                <w:sz w:val="20"/>
              </w:rPr>
              <w:t>Fraction of rear leg length</w:t>
            </w:r>
          </w:p>
        </w:tc>
        <w:tc>
          <w:tcPr>
            <w:tcW w:w="148" w:type="dxa"/>
          </w:tcPr>
          <w:p w14:paraId="25E97855" w14:textId="77777777" w:rsidR="00963254" w:rsidRPr="007D4C49" w:rsidRDefault="00963254" w:rsidP="00963254"/>
        </w:tc>
        <w:tc>
          <w:tcPr>
            <w:tcW w:w="765" w:type="dxa"/>
          </w:tcPr>
          <w:p w14:paraId="202D50B9" w14:textId="28357580" w:rsidR="00963254" w:rsidRPr="007D4C49" w:rsidRDefault="00963254" w:rsidP="00963254">
            <w:pPr>
              <w:rPr>
                <w:spacing w:val="0"/>
                <w:sz w:val="20"/>
              </w:rPr>
            </w:pPr>
            <w:r w:rsidRPr="007D4C49">
              <w:rPr>
                <w:spacing w:val="0"/>
                <w:sz w:val="20"/>
              </w:rPr>
              <w:t>2015</w:t>
            </w:r>
          </w:p>
        </w:tc>
        <w:tc>
          <w:tcPr>
            <w:tcW w:w="1515" w:type="dxa"/>
          </w:tcPr>
          <w:p w14:paraId="50D8B0D2" w14:textId="65008C8F" w:rsidR="00963254" w:rsidRPr="007D4C49" w:rsidRDefault="00963254" w:rsidP="00963254">
            <w:r w:rsidRPr="007D4C49">
              <w:rPr>
                <w:spacing w:val="0"/>
                <w:sz w:val="20"/>
              </w:rPr>
              <w:t>0.606 ± 0.008</w:t>
            </w:r>
          </w:p>
        </w:tc>
        <w:tc>
          <w:tcPr>
            <w:tcW w:w="1568" w:type="dxa"/>
          </w:tcPr>
          <w:p w14:paraId="70E0737F" w14:textId="006E6FDF" w:rsidR="00963254" w:rsidRPr="007D4C49" w:rsidRDefault="00963254" w:rsidP="00963254">
            <w:r w:rsidRPr="007D4C49">
              <w:rPr>
                <w:spacing w:val="0"/>
                <w:sz w:val="20"/>
              </w:rPr>
              <w:t>0.608 ± 0.004</w:t>
            </w:r>
          </w:p>
        </w:tc>
        <w:tc>
          <w:tcPr>
            <w:tcW w:w="1183" w:type="dxa"/>
            <w:noWrap/>
            <w:hideMark/>
          </w:tcPr>
          <w:p w14:paraId="4D8A0D75" w14:textId="349FC8A0" w:rsidR="00963254" w:rsidRPr="007D4C49" w:rsidRDefault="00963254" w:rsidP="00963254">
            <w:pPr>
              <w:rPr>
                <w:spacing w:val="0"/>
                <w:sz w:val="20"/>
              </w:rPr>
            </w:pPr>
            <w:r w:rsidRPr="007D4C49">
              <w:rPr>
                <w:spacing w:val="0"/>
                <w:sz w:val="20"/>
              </w:rPr>
              <w:t>0.607 ± 0.004</w:t>
            </w:r>
          </w:p>
        </w:tc>
      </w:tr>
      <w:tr w:rsidR="00963254" w:rsidRPr="00A754DB" w14:paraId="0F1BACAB" w14:textId="77777777" w:rsidTr="00963254">
        <w:trPr>
          <w:trHeight w:val="290"/>
        </w:trPr>
        <w:tc>
          <w:tcPr>
            <w:tcW w:w="3033" w:type="dxa"/>
            <w:noWrap/>
          </w:tcPr>
          <w:p w14:paraId="36FBC90F" w14:textId="77777777" w:rsidR="00963254" w:rsidRPr="007D4C49" w:rsidRDefault="00963254" w:rsidP="00963254">
            <w:pPr>
              <w:rPr>
                <w:spacing w:val="0"/>
                <w:sz w:val="20"/>
              </w:rPr>
            </w:pPr>
          </w:p>
        </w:tc>
        <w:tc>
          <w:tcPr>
            <w:tcW w:w="203" w:type="dxa"/>
          </w:tcPr>
          <w:p w14:paraId="08233797" w14:textId="77777777" w:rsidR="00963254" w:rsidRPr="00F90AF9" w:rsidRDefault="00963254" w:rsidP="00963254"/>
        </w:tc>
        <w:tc>
          <w:tcPr>
            <w:tcW w:w="1508" w:type="dxa"/>
          </w:tcPr>
          <w:p w14:paraId="098613DD" w14:textId="6C440290" w:rsidR="00963254" w:rsidRPr="00F90AF9" w:rsidRDefault="00963254" w:rsidP="00963254">
            <w:pPr>
              <w:rPr>
                <w:spacing w:val="0"/>
                <w:sz w:val="20"/>
              </w:rPr>
            </w:pPr>
          </w:p>
        </w:tc>
        <w:tc>
          <w:tcPr>
            <w:tcW w:w="148" w:type="dxa"/>
          </w:tcPr>
          <w:p w14:paraId="280076F7" w14:textId="77777777" w:rsidR="00963254" w:rsidRPr="007D4C49" w:rsidRDefault="00963254" w:rsidP="00963254"/>
        </w:tc>
        <w:tc>
          <w:tcPr>
            <w:tcW w:w="765" w:type="dxa"/>
          </w:tcPr>
          <w:p w14:paraId="745D0782" w14:textId="6112C445" w:rsidR="00963254" w:rsidRPr="007D4C49" w:rsidRDefault="00963254" w:rsidP="00963254">
            <w:pPr>
              <w:rPr>
                <w:spacing w:val="0"/>
                <w:sz w:val="20"/>
              </w:rPr>
            </w:pPr>
            <w:r w:rsidRPr="007D4C49">
              <w:rPr>
                <w:spacing w:val="0"/>
                <w:sz w:val="20"/>
              </w:rPr>
              <w:t>2022</w:t>
            </w:r>
          </w:p>
        </w:tc>
        <w:tc>
          <w:tcPr>
            <w:tcW w:w="1515" w:type="dxa"/>
          </w:tcPr>
          <w:p w14:paraId="23FC1244" w14:textId="611D4129" w:rsidR="00963254" w:rsidRPr="007D4C49" w:rsidRDefault="00963254" w:rsidP="00963254">
            <w:r w:rsidRPr="007D4C49">
              <w:rPr>
                <w:spacing w:val="0"/>
                <w:sz w:val="20"/>
              </w:rPr>
              <w:t>0.6 ± 0.005</w:t>
            </w:r>
          </w:p>
        </w:tc>
        <w:tc>
          <w:tcPr>
            <w:tcW w:w="1568" w:type="dxa"/>
          </w:tcPr>
          <w:p w14:paraId="3D241D6A" w14:textId="27C66281" w:rsidR="00963254" w:rsidRPr="007D4C49" w:rsidRDefault="00963254" w:rsidP="00963254">
            <w:r w:rsidRPr="007D4C49">
              <w:rPr>
                <w:spacing w:val="0"/>
                <w:sz w:val="20"/>
              </w:rPr>
              <w:t>0.592 ± 0.003</w:t>
            </w:r>
          </w:p>
        </w:tc>
        <w:tc>
          <w:tcPr>
            <w:tcW w:w="1183" w:type="dxa"/>
            <w:noWrap/>
          </w:tcPr>
          <w:p w14:paraId="2FF5F5DF" w14:textId="37511875" w:rsidR="00963254" w:rsidRPr="007D4C49" w:rsidRDefault="00963254" w:rsidP="00963254">
            <w:pPr>
              <w:rPr>
                <w:spacing w:val="0"/>
                <w:sz w:val="20"/>
              </w:rPr>
            </w:pPr>
            <w:r w:rsidRPr="007D4C49">
              <w:rPr>
                <w:spacing w:val="0"/>
                <w:sz w:val="20"/>
              </w:rPr>
              <w:t>0.6 ± 0.004</w:t>
            </w:r>
          </w:p>
        </w:tc>
      </w:tr>
      <w:tr w:rsidR="00963254" w:rsidRPr="00A754DB" w14:paraId="499B576D" w14:textId="77777777" w:rsidTr="00963254">
        <w:trPr>
          <w:trHeight w:val="290"/>
        </w:trPr>
        <w:tc>
          <w:tcPr>
            <w:tcW w:w="3033" w:type="dxa"/>
            <w:noWrap/>
          </w:tcPr>
          <w:p w14:paraId="61E02E20" w14:textId="77777777" w:rsidR="00963254" w:rsidRPr="007D4C49" w:rsidRDefault="00963254" w:rsidP="00963254">
            <w:pPr>
              <w:rPr>
                <w:spacing w:val="0"/>
                <w:sz w:val="20"/>
              </w:rPr>
            </w:pPr>
          </w:p>
        </w:tc>
        <w:tc>
          <w:tcPr>
            <w:tcW w:w="203" w:type="dxa"/>
          </w:tcPr>
          <w:p w14:paraId="034965C2" w14:textId="77777777" w:rsidR="00963254" w:rsidRPr="00F90AF9" w:rsidRDefault="00963254" w:rsidP="00963254"/>
        </w:tc>
        <w:tc>
          <w:tcPr>
            <w:tcW w:w="1508" w:type="dxa"/>
          </w:tcPr>
          <w:p w14:paraId="3DD55E7D" w14:textId="780F7005" w:rsidR="00963254" w:rsidRPr="00F90AF9" w:rsidRDefault="00963254" w:rsidP="00963254">
            <w:pPr>
              <w:rPr>
                <w:spacing w:val="0"/>
                <w:sz w:val="20"/>
              </w:rPr>
            </w:pPr>
          </w:p>
        </w:tc>
        <w:tc>
          <w:tcPr>
            <w:tcW w:w="148" w:type="dxa"/>
          </w:tcPr>
          <w:p w14:paraId="7FAAC807" w14:textId="77777777" w:rsidR="00963254" w:rsidRPr="007D4C49" w:rsidRDefault="00963254" w:rsidP="00963254"/>
        </w:tc>
        <w:tc>
          <w:tcPr>
            <w:tcW w:w="765" w:type="dxa"/>
          </w:tcPr>
          <w:p w14:paraId="705676CF" w14:textId="1313F500" w:rsidR="00963254" w:rsidRPr="007D4C49" w:rsidRDefault="00963254" w:rsidP="00963254">
            <w:pPr>
              <w:rPr>
                <w:spacing w:val="0"/>
                <w:sz w:val="20"/>
              </w:rPr>
            </w:pPr>
          </w:p>
        </w:tc>
        <w:tc>
          <w:tcPr>
            <w:tcW w:w="1515" w:type="dxa"/>
          </w:tcPr>
          <w:p w14:paraId="01BE91BB" w14:textId="77777777" w:rsidR="00963254" w:rsidRPr="007D4C49" w:rsidRDefault="00963254" w:rsidP="00963254"/>
        </w:tc>
        <w:tc>
          <w:tcPr>
            <w:tcW w:w="1568" w:type="dxa"/>
          </w:tcPr>
          <w:p w14:paraId="5829B6AB" w14:textId="77777777" w:rsidR="00963254" w:rsidRPr="007D4C49" w:rsidRDefault="00963254" w:rsidP="00963254"/>
        </w:tc>
        <w:tc>
          <w:tcPr>
            <w:tcW w:w="1183" w:type="dxa"/>
            <w:noWrap/>
          </w:tcPr>
          <w:p w14:paraId="4018E6B3" w14:textId="1A3757A3" w:rsidR="00963254" w:rsidRPr="007D4C49" w:rsidRDefault="00963254" w:rsidP="00963254">
            <w:pPr>
              <w:rPr>
                <w:spacing w:val="0"/>
                <w:sz w:val="20"/>
              </w:rPr>
            </w:pPr>
          </w:p>
        </w:tc>
      </w:tr>
      <w:tr w:rsidR="00963254" w:rsidRPr="00A754DB" w14:paraId="37048ED6" w14:textId="77777777" w:rsidTr="00963254">
        <w:trPr>
          <w:trHeight w:val="290"/>
        </w:trPr>
        <w:tc>
          <w:tcPr>
            <w:tcW w:w="3033" w:type="dxa"/>
            <w:noWrap/>
            <w:hideMark/>
          </w:tcPr>
          <w:p w14:paraId="48216B09" w14:textId="3971A5F8" w:rsidR="00963254" w:rsidRPr="007D4C49" w:rsidRDefault="00963254" w:rsidP="00963254">
            <w:pPr>
              <w:rPr>
                <w:spacing w:val="0"/>
                <w:sz w:val="20"/>
              </w:rPr>
            </w:pPr>
            <w:r w:rsidRPr="007D4C49">
              <w:rPr>
                <w:spacing w:val="0"/>
                <w:sz w:val="20"/>
              </w:rPr>
              <w:t>CWM Standardized eye length</w:t>
            </w:r>
          </w:p>
        </w:tc>
        <w:tc>
          <w:tcPr>
            <w:tcW w:w="203" w:type="dxa"/>
          </w:tcPr>
          <w:p w14:paraId="54729CEE" w14:textId="77777777" w:rsidR="00963254" w:rsidRPr="00F90AF9" w:rsidRDefault="00963254" w:rsidP="00963254"/>
        </w:tc>
        <w:tc>
          <w:tcPr>
            <w:tcW w:w="1508" w:type="dxa"/>
          </w:tcPr>
          <w:p w14:paraId="46705615" w14:textId="6EF552B3" w:rsidR="00963254" w:rsidRPr="00F90AF9" w:rsidRDefault="00963254" w:rsidP="00963254">
            <w:pPr>
              <w:rPr>
                <w:spacing w:val="0"/>
                <w:sz w:val="20"/>
              </w:rPr>
            </w:pPr>
            <w:r w:rsidRPr="00F90AF9">
              <w:rPr>
                <w:spacing w:val="0"/>
                <w:sz w:val="20"/>
              </w:rPr>
              <w:t>Fraction of body length</w:t>
            </w:r>
          </w:p>
        </w:tc>
        <w:tc>
          <w:tcPr>
            <w:tcW w:w="148" w:type="dxa"/>
          </w:tcPr>
          <w:p w14:paraId="75D0B97F" w14:textId="77777777" w:rsidR="00963254" w:rsidRPr="007D4C49" w:rsidRDefault="00963254" w:rsidP="00963254"/>
        </w:tc>
        <w:tc>
          <w:tcPr>
            <w:tcW w:w="765" w:type="dxa"/>
          </w:tcPr>
          <w:p w14:paraId="753D5E30" w14:textId="06E0B6C8" w:rsidR="00963254" w:rsidRPr="007D4C49" w:rsidRDefault="00963254" w:rsidP="00963254">
            <w:pPr>
              <w:rPr>
                <w:spacing w:val="0"/>
                <w:sz w:val="20"/>
              </w:rPr>
            </w:pPr>
            <w:r w:rsidRPr="007D4C49">
              <w:rPr>
                <w:spacing w:val="0"/>
                <w:sz w:val="20"/>
              </w:rPr>
              <w:t>2015</w:t>
            </w:r>
          </w:p>
        </w:tc>
        <w:tc>
          <w:tcPr>
            <w:tcW w:w="1515" w:type="dxa"/>
          </w:tcPr>
          <w:p w14:paraId="5C6B2C07" w14:textId="3A599B5C" w:rsidR="00963254" w:rsidRPr="007D4C49" w:rsidRDefault="00963254" w:rsidP="00963254">
            <w:r w:rsidRPr="007D4C49">
              <w:rPr>
                <w:spacing w:val="0"/>
                <w:sz w:val="20"/>
              </w:rPr>
              <w:t>0.046 ± 0.001</w:t>
            </w:r>
          </w:p>
        </w:tc>
        <w:tc>
          <w:tcPr>
            <w:tcW w:w="1568" w:type="dxa"/>
          </w:tcPr>
          <w:p w14:paraId="0F72638F" w14:textId="00BDB3F4" w:rsidR="00963254" w:rsidRPr="007D4C49" w:rsidRDefault="00963254" w:rsidP="00963254">
            <w:r w:rsidRPr="007D4C49">
              <w:rPr>
                <w:spacing w:val="0"/>
                <w:sz w:val="20"/>
              </w:rPr>
              <w:t>0.05 ± 0.001</w:t>
            </w:r>
          </w:p>
        </w:tc>
        <w:tc>
          <w:tcPr>
            <w:tcW w:w="1183" w:type="dxa"/>
            <w:noWrap/>
            <w:hideMark/>
          </w:tcPr>
          <w:p w14:paraId="45141302" w14:textId="4B8A3079" w:rsidR="00963254" w:rsidRPr="007D4C49" w:rsidRDefault="00963254" w:rsidP="00963254">
            <w:pPr>
              <w:rPr>
                <w:spacing w:val="0"/>
                <w:sz w:val="20"/>
              </w:rPr>
            </w:pPr>
            <w:r w:rsidRPr="007D4C49">
              <w:rPr>
                <w:spacing w:val="0"/>
                <w:sz w:val="20"/>
              </w:rPr>
              <w:t>0.045 ± 0.001</w:t>
            </w:r>
          </w:p>
        </w:tc>
      </w:tr>
      <w:tr w:rsidR="00963254" w:rsidRPr="00A754DB" w14:paraId="26D56142" w14:textId="77777777" w:rsidTr="00963254">
        <w:trPr>
          <w:trHeight w:val="290"/>
        </w:trPr>
        <w:tc>
          <w:tcPr>
            <w:tcW w:w="3033" w:type="dxa"/>
            <w:noWrap/>
          </w:tcPr>
          <w:p w14:paraId="575835F1" w14:textId="77777777" w:rsidR="00963254" w:rsidRPr="007D4C49" w:rsidRDefault="00963254" w:rsidP="00963254">
            <w:pPr>
              <w:rPr>
                <w:spacing w:val="0"/>
                <w:sz w:val="20"/>
              </w:rPr>
            </w:pPr>
          </w:p>
        </w:tc>
        <w:tc>
          <w:tcPr>
            <w:tcW w:w="203" w:type="dxa"/>
          </w:tcPr>
          <w:p w14:paraId="64D25BAA" w14:textId="77777777" w:rsidR="00963254" w:rsidRPr="00F90AF9" w:rsidRDefault="00963254" w:rsidP="00963254"/>
        </w:tc>
        <w:tc>
          <w:tcPr>
            <w:tcW w:w="1508" w:type="dxa"/>
          </w:tcPr>
          <w:p w14:paraId="04C2B7D0" w14:textId="43F68ED5" w:rsidR="00963254" w:rsidRPr="00F90AF9" w:rsidRDefault="00963254" w:rsidP="00963254">
            <w:pPr>
              <w:rPr>
                <w:spacing w:val="0"/>
                <w:sz w:val="20"/>
              </w:rPr>
            </w:pPr>
          </w:p>
        </w:tc>
        <w:tc>
          <w:tcPr>
            <w:tcW w:w="148" w:type="dxa"/>
          </w:tcPr>
          <w:p w14:paraId="16E23E8B" w14:textId="77777777" w:rsidR="00963254" w:rsidRPr="007D4C49" w:rsidRDefault="00963254" w:rsidP="00963254"/>
        </w:tc>
        <w:tc>
          <w:tcPr>
            <w:tcW w:w="765" w:type="dxa"/>
          </w:tcPr>
          <w:p w14:paraId="6E1A40A1" w14:textId="17043141" w:rsidR="00963254" w:rsidRPr="007D4C49" w:rsidRDefault="00963254" w:rsidP="00963254">
            <w:pPr>
              <w:rPr>
                <w:spacing w:val="0"/>
                <w:sz w:val="20"/>
              </w:rPr>
            </w:pPr>
            <w:r w:rsidRPr="007D4C49">
              <w:rPr>
                <w:spacing w:val="0"/>
                <w:sz w:val="20"/>
              </w:rPr>
              <w:t>2022</w:t>
            </w:r>
          </w:p>
        </w:tc>
        <w:tc>
          <w:tcPr>
            <w:tcW w:w="1515" w:type="dxa"/>
          </w:tcPr>
          <w:p w14:paraId="6E9C31DA" w14:textId="1AA9ED9E" w:rsidR="00963254" w:rsidRPr="007D4C49" w:rsidRDefault="00963254" w:rsidP="00963254">
            <w:r w:rsidRPr="007D4C49">
              <w:rPr>
                <w:spacing w:val="0"/>
                <w:sz w:val="20"/>
              </w:rPr>
              <w:t>0.047 ± 0.001</w:t>
            </w:r>
          </w:p>
        </w:tc>
        <w:tc>
          <w:tcPr>
            <w:tcW w:w="1568" w:type="dxa"/>
          </w:tcPr>
          <w:p w14:paraId="6C80D9CD" w14:textId="08AD4264" w:rsidR="00963254" w:rsidRPr="007D4C49" w:rsidRDefault="00963254" w:rsidP="00963254">
            <w:r w:rsidRPr="007D4C49">
              <w:rPr>
                <w:spacing w:val="0"/>
                <w:sz w:val="20"/>
              </w:rPr>
              <w:t>0.049 ± 0.001</w:t>
            </w:r>
          </w:p>
        </w:tc>
        <w:tc>
          <w:tcPr>
            <w:tcW w:w="1183" w:type="dxa"/>
            <w:noWrap/>
          </w:tcPr>
          <w:p w14:paraId="002E57C7" w14:textId="05FA4049" w:rsidR="00963254" w:rsidRPr="007D4C49" w:rsidRDefault="00963254" w:rsidP="00963254">
            <w:pPr>
              <w:rPr>
                <w:spacing w:val="0"/>
                <w:sz w:val="20"/>
              </w:rPr>
            </w:pPr>
            <w:r w:rsidRPr="007D4C49">
              <w:rPr>
                <w:spacing w:val="0"/>
                <w:sz w:val="20"/>
              </w:rPr>
              <w:t>0.046 ± 0.001</w:t>
            </w:r>
          </w:p>
        </w:tc>
      </w:tr>
      <w:tr w:rsidR="00963254" w:rsidRPr="00A754DB" w14:paraId="47E40E87" w14:textId="77777777" w:rsidTr="00963254">
        <w:trPr>
          <w:trHeight w:val="290"/>
        </w:trPr>
        <w:tc>
          <w:tcPr>
            <w:tcW w:w="3033" w:type="dxa"/>
            <w:noWrap/>
          </w:tcPr>
          <w:p w14:paraId="451B90AF" w14:textId="77777777" w:rsidR="00963254" w:rsidRPr="007D4C49" w:rsidRDefault="00963254" w:rsidP="00963254">
            <w:pPr>
              <w:rPr>
                <w:spacing w:val="0"/>
                <w:sz w:val="20"/>
              </w:rPr>
            </w:pPr>
          </w:p>
        </w:tc>
        <w:tc>
          <w:tcPr>
            <w:tcW w:w="203" w:type="dxa"/>
          </w:tcPr>
          <w:p w14:paraId="7D8C3B7F" w14:textId="77777777" w:rsidR="00963254" w:rsidRPr="00F90AF9" w:rsidRDefault="00963254" w:rsidP="00963254"/>
        </w:tc>
        <w:tc>
          <w:tcPr>
            <w:tcW w:w="1508" w:type="dxa"/>
          </w:tcPr>
          <w:p w14:paraId="5A7AE217" w14:textId="087EA4FD" w:rsidR="00963254" w:rsidRPr="00F90AF9" w:rsidRDefault="00963254" w:rsidP="00963254">
            <w:pPr>
              <w:rPr>
                <w:spacing w:val="0"/>
                <w:sz w:val="20"/>
              </w:rPr>
            </w:pPr>
          </w:p>
        </w:tc>
        <w:tc>
          <w:tcPr>
            <w:tcW w:w="148" w:type="dxa"/>
          </w:tcPr>
          <w:p w14:paraId="74295830" w14:textId="77777777" w:rsidR="00963254" w:rsidRPr="007D4C49" w:rsidRDefault="00963254" w:rsidP="00963254"/>
        </w:tc>
        <w:tc>
          <w:tcPr>
            <w:tcW w:w="765" w:type="dxa"/>
          </w:tcPr>
          <w:p w14:paraId="4D8A6DD4" w14:textId="5DD94B44" w:rsidR="00963254" w:rsidRPr="007D4C49" w:rsidRDefault="00963254" w:rsidP="00963254">
            <w:pPr>
              <w:rPr>
                <w:spacing w:val="0"/>
                <w:sz w:val="20"/>
              </w:rPr>
            </w:pPr>
          </w:p>
        </w:tc>
        <w:tc>
          <w:tcPr>
            <w:tcW w:w="1515" w:type="dxa"/>
          </w:tcPr>
          <w:p w14:paraId="6862243F" w14:textId="77777777" w:rsidR="00963254" w:rsidRPr="007D4C49" w:rsidRDefault="00963254" w:rsidP="00963254"/>
        </w:tc>
        <w:tc>
          <w:tcPr>
            <w:tcW w:w="1568" w:type="dxa"/>
          </w:tcPr>
          <w:p w14:paraId="4FC4747B" w14:textId="77777777" w:rsidR="00963254" w:rsidRPr="007D4C49" w:rsidRDefault="00963254" w:rsidP="00963254"/>
        </w:tc>
        <w:tc>
          <w:tcPr>
            <w:tcW w:w="1183" w:type="dxa"/>
            <w:noWrap/>
          </w:tcPr>
          <w:p w14:paraId="52A43934" w14:textId="45790BBF" w:rsidR="00963254" w:rsidRPr="007D4C49" w:rsidRDefault="00963254" w:rsidP="00963254">
            <w:pPr>
              <w:rPr>
                <w:spacing w:val="0"/>
                <w:sz w:val="20"/>
              </w:rPr>
            </w:pPr>
          </w:p>
        </w:tc>
      </w:tr>
      <w:tr w:rsidR="00963254" w:rsidRPr="00A754DB" w14:paraId="5B3B3414" w14:textId="77777777" w:rsidTr="00963254">
        <w:trPr>
          <w:trHeight w:val="290"/>
        </w:trPr>
        <w:tc>
          <w:tcPr>
            <w:tcW w:w="3033" w:type="dxa"/>
            <w:noWrap/>
            <w:hideMark/>
          </w:tcPr>
          <w:p w14:paraId="44E868C8" w14:textId="01AF053B" w:rsidR="00963254" w:rsidRPr="007D4C49" w:rsidRDefault="00963254" w:rsidP="00963254">
            <w:pPr>
              <w:rPr>
                <w:spacing w:val="0"/>
                <w:sz w:val="20"/>
              </w:rPr>
            </w:pPr>
            <w:r w:rsidRPr="007D4C49">
              <w:rPr>
                <w:spacing w:val="0"/>
                <w:sz w:val="20"/>
              </w:rPr>
              <w:t>CWM Standardized eye protrusion</w:t>
            </w:r>
          </w:p>
        </w:tc>
        <w:tc>
          <w:tcPr>
            <w:tcW w:w="203" w:type="dxa"/>
          </w:tcPr>
          <w:p w14:paraId="1A9F723B" w14:textId="77777777" w:rsidR="00963254" w:rsidRPr="00F90AF9" w:rsidRDefault="00963254" w:rsidP="00963254"/>
        </w:tc>
        <w:tc>
          <w:tcPr>
            <w:tcW w:w="1508" w:type="dxa"/>
          </w:tcPr>
          <w:p w14:paraId="21308F77" w14:textId="6659B5C7" w:rsidR="00963254" w:rsidRPr="00F90AF9" w:rsidRDefault="00963254" w:rsidP="00963254">
            <w:pPr>
              <w:rPr>
                <w:spacing w:val="0"/>
                <w:sz w:val="20"/>
              </w:rPr>
            </w:pPr>
            <w:r w:rsidRPr="00F90AF9">
              <w:rPr>
                <w:spacing w:val="0"/>
                <w:sz w:val="20"/>
              </w:rPr>
              <w:t>Fraction of body length</w:t>
            </w:r>
          </w:p>
        </w:tc>
        <w:tc>
          <w:tcPr>
            <w:tcW w:w="148" w:type="dxa"/>
          </w:tcPr>
          <w:p w14:paraId="62FDC6CA" w14:textId="77777777" w:rsidR="00963254" w:rsidRPr="007D4C49" w:rsidRDefault="00963254" w:rsidP="00963254"/>
        </w:tc>
        <w:tc>
          <w:tcPr>
            <w:tcW w:w="765" w:type="dxa"/>
          </w:tcPr>
          <w:p w14:paraId="6CC55658" w14:textId="79EBB7F9" w:rsidR="00963254" w:rsidRPr="007D4C49" w:rsidRDefault="00963254" w:rsidP="00963254">
            <w:pPr>
              <w:rPr>
                <w:spacing w:val="0"/>
                <w:sz w:val="20"/>
              </w:rPr>
            </w:pPr>
            <w:r w:rsidRPr="007D4C49">
              <w:rPr>
                <w:spacing w:val="0"/>
                <w:sz w:val="20"/>
              </w:rPr>
              <w:t>2015</w:t>
            </w:r>
          </w:p>
        </w:tc>
        <w:tc>
          <w:tcPr>
            <w:tcW w:w="1515" w:type="dxa"/>
          </w:tcPr>
          <w:p w14:paraId="08CF3F49" w14:textId="040D8E09" w:rsidR="00963254" w:rsidRPr="007D4C49" w:rsidRDefault="00963254" w:rsidP="00963254">
            <w:r w:rsidRPr="007D4C49">
              <w:rPr>
                <w:spacing w:val="0"/>
                <w:sz w:val="20"/>
              </w:rPr>
              <w:t>0.052 ± 0.001</w:t>
            </w:r>
          </w:p>
        </w:tc>
        <w:tc>
          <w:tcPr>
            <w:tcW w:w="1568" w:type="dxa"/>
          </w:tcPr>
          <w:p w14:paraId="14EFBB9A" w14:textId="79D8AEA2" w:rsidR="00963254" w:rsidRPr="007D4C49" w:rsidRDefault="00963254" w:rsidP="00963254">
            <w:r w:rsidRPr="007D4C49">
              <w:rPr>
                <w:spacing w:val="0"/>
                <w:sz w:val="20"/>
              </w:rPr>
              <w:t>0.054 ± 0.001</w:t>
            </w:r>
          </w:p>
        </w:tc>
        <w:tc>
          <w:tcPr>
            <w:tcW w:w="1183" w:type="dxa"/>
            <w:noWrap/>
            <w:hideMark/>
          </w:tcPr>
          <w:p w14:paraId="23088D9C" w14:textId="0DD73A99" w:rsidR="00963254" w:rsidRPr="007D4C49" w:rsidRDefault="00963254" w:rsidP="00963254">
            <w:pPr>
              <w:rPr>
                <w:spacing w:val="0"/>
                <w:sz w:val="20"/>
              </w:rPr>
            </w:pPr>
            <w:r w:rsidRPr="007D4C49">
              <w:rPr>
                <w:spacing w:val="0"/>
                <w:sz w:val="20"/>
              </w:rPr>
              <w:t>0.051 ± 0.001</w:t>
            </w:r>
          </w:p>
        </w:tc>
      </w:tr>
      <w:tr w:rsidR="00963254" w:rsidRPr="00A754DB" w14:paraId="211CC270" w14:textId="77777777" w:rsidTr="00963254">
        <w:trPr>
          <w:trHeight w:val="290"/>
        </w:trPr>
        <w:tc>
          <w:tcPr>
            <w:tcW w:w="3033" w:type="dxa"/>
            <w:noWrap/>
          </w:tcPr>
          <w:p w14:paraId="50ADB8AB" w14:textId="77777777" w:rsidR="00963254" w:rsidRPr="007D4C49" w:rsidRDefault="00963254" w:rsidP="00963254">
            <w:pPr>
              <w:rPr>
                <w:spacing w:val="0"/>
                <w:sz w:val="20"/>
              </w:rPr>
            </w:pPr>
          </w:p>
        </w:tc>
        <w:tc>
          <w:tcPr>
            <w:tcW w:w="203" w:type="dxa"/>
          </w:tcPr>
          <w:p w14:paraId="29612A6B" w14:textId="77777777" w:rsidR="00963254" w:rsidRPr="00F90AF9" w:rsidRDefault="00963254" w:rsidP="00963254"/>
        </w:tc>
        <w:tc>
          <w:tcPr>
            <w:tcW w:w="1508" w:type="dxa"/>
          </w:tcPr>
          <w:p w14:paraId="10109097" w14:textId="53D83B20" w:rsidR="00963254" w:rsidRPr="00F90AF9" w:rsidRDefault="00963254" w:rsidP="00963254">
            <w:pPr>
              <w:rPr>
                <w:spacing w:val="0"/>
                <w:sz w:val="20"/>
              </w:rPr>
            </w:pPr>
          </w:p>
        </w:tc>
        <w:tc>
          <w:tcPr>
            <w:tcW w:w="148" w:type="dxa"/>
          </w:tcPr>
          <w:p w14:paraId="07DA8418" w14:textId="77777777" w:rsidR="00963254" w:rsidRPr="007D4C49" w:rsidRDefault="00963254" w:rsidP="00963254"/>
        </w:tc>
        <w:tc>
          <w:tcPr>
            <w:tcW w:w="765" w:type="dxa"/>
          </w:tcPr>
          <w:p w14:paraId="33925CD3" w14:textId="5AB5B480" w:rsidR="00963254" w:rsidRPr="007D4C49" w:rsidRDefault="00963254" w:rsidP="00963254">
            <w:pPr>
              <w:rPr>
                <w:spacing w:val="0"/>
                <w:sz w:val="20"/>
              </w:rPr>
            </w:pPr>
            <w:r w:rsidRPr="007D4C49">
              <w:rPr>
                <w:spacing w:val="0"/>
                <w:sz w:val="20"/>
              </w:rPr>
              <w:t>2022</w:t>
            </w:r>
          </w:p>
        </w:tc>
        <w:tc>
          <w:tcPr>
            <w:tcW w:w="1515" w:type="dxa"/>
          </w:tcPr>
          <w:p w14:paraId="6BF29F72" w14:textId="170E9543" w:rsidR="00963254" w:rsidRPr="007D4C49" w:rsidRDefault="00963254" w:rsidP="00963254">
            <w:r w:rsidRPr="007D4C49">
              <w:rPr>
                <w:spacing w:val="0"/>
                <w:sz w:val="20"/>
              </w:rPr>
              <w:t>0.052 ± 0</w:t>
            </w:r>
            <w:r>
              <w:rPr>
                <w:spacing w:val="0"/>
                <w:sz w:val="20"/>
              </w:rPr>
              <w:t>.000</w:t>
            </w:r>
          </w:p>
        </w:tc>
        <w:tc>
          <w:tcPr>
            <w:tcW w:w="1568" w:type="dxa"/>
          </w:tcPr>
          <w:p w14:paraId="6E106F02" w14:textId="08B088AC" w:rsidR="00963254" w:rsidRPr="007D4C49" w:rsidRDefault="00963254" w:rsidP="00963254">
            <w:r w:rsidRPr="007D4C49">
              <w:rPr>
                <w:spacing w:val="0"/>
                <w:sz w:val="20"/>
              </w:rPr>
              <w:t>0.053 ± 0.001</w:t>
            </w:r>
          </w:p>
        </w:tc>
        <w:tc>
          <w:tcPr>
            <w:tcW w:w="1183" w:type="dxa"/>
            <w:noWrap/>
          </w:tcPr>
          <w:p w14:paraId="10FFE94A" w14:textId="44182A02" w:rsidR="00963254" w:rsidRPr="007D4C49" w:rsidRDefault="00963254" w:rsidP="00963254">
            <w:pPr>
              <w:rPr>
                <w:spacing w:val="0"/>
                <w:sz w:val="20"/>
              </w:rPr>
            </w:pPr>
            <w:r w:rsidRPr="007D4C49">
              <w:rPr>
                <w:spacing w:val="0"/>
                <w:sz w:val="20"/>
              </w:rPr>
              <w:t>0.052 ± 0.001</w:t>
            </w:r>
          </w:p>
        </w:tc>
      </w:tr>
      <w:tr w:rsidR="00963254" w:rsidRPr="00A754DB" w14:paraId="45DD3055" w14:textId="77777777" w:rsidTr="00963254">
        <w:trPr>
          <w:trHeight w:val="290"/>
        </w:trPr>
        <w:tc>
          <w:tcPr>
            <w:tcW w:w="3033" w:type="dxa"/>
            <w:noWrap/>
          </w:tcPr>
          <w:p w14:paraId="186B7E5D" w14:textId="77777777" w:rsidR="00963254" w:rsidRPr="007D4C49" w:rsidRDefault="00963254" w:rsidP="00963254">
            <w:pPr>
              <w:rPr>
                <w:spacing w:val="0"/>
                <w:sz w:val="20"/>
              </w:rPr>
            </w:pPr>
          </w:p>
        </w:tc>
        <w:tc>
          <w:tcPr>
            <w:tcW w:w="203" w:type="dxa"/>
          </w:tcPr>
          <w:p w14:paraId="004863F8" w14:textId="77777777" w:rsidR="00963254" w:rsidRPr="00F90AF9" w:rsidRDefault="00963254" w:rsidP="00963254"/>
        </w:tc>
        <w:tc>
          <w:tcPr>
            <w:tcW w:w="1508" w:type="dxa"/>
          </w:tcPr>
          <w:p w14:paraId="14E5A642" w14:textId="357C6556" w:rsidR="00963254" w:rsidRPr="00F90AF9" w:rsidRDefault="00963254" w:rsidP="00963254">
            <w:pPr>
              <w:rPr>
                <w:spacing w:val="0"/>
                <w:sz w:val="20"/>
              </w:rPr>
            </w:pPr>
          </w:p>
        </w:tc>
        <w:tc>
          <w:tcPr>
            <w:tcW w:w="148" w:type="dxa"/>
          </w:tcPr>
          <w:p w14:paraId="7EC872B1" w14:textId="77777777" w:rsidR="00963254" w:rsidRPr="007D4C49" w:rsidRDefault="00963254" w:rsidP="00963254"/>
        </w:tc>
        <w:tc>
          <w:tcPr>
            <w:tcW w:w="765" w:type="dxa"/>
          </w:tcPr>
          <w:p w14:paraId="6EDB6BF5" w14:textId="1749A194" w:rsidR="00963254" w:rsidRPr="007D4C49" w:rsidRDefault="00963254" w:rsidP="00963254">
            <w:pPr>
              <w:rPr>
                <w:spacing w:val="0"/>
                <w:sz w:val="20"/>
              </w:rPr>
            </w:pPr>
          </w:p>
        </w:tc>
        <w:tc>
          <w:tcPr>
            <w:tcW w:w="1515" w:type="dxa"/>
          </w:tcPr>
          <w:p w14:paraId="493666F2" w14:textId="77777777" w:rsidR="00963254" w:rsidRPr="007D4C49" w:rsidRDefault="00963254" w:rsidP="00963254"/>
        </w:tc>
        <w:tc>
          <w:tcPr>
            <w:tcW w:w="1568" w:type="dxa"/>
          </w:tcPr>
          <w:p w14:paraId="42745DCF" w14:textId="77777777" w:rsidR="00963254" w:rsidRPr="007D4C49" w:rsidRDefault="00963254" w:rsidP="00963254"/>
        </w:tc>
        <w:tc>
          <w:tcPr>
            <w:tcW w:w="1183" w:type="dxa"/>
            <w:noWrap/>
          </w:tcPr>
          <w:p w14:paraId="72C97C5A" w14:textId="65567FDE" w:rsidR="00963254" w:rsidRPr="007D4C49" w:rsidRDefault="00963254" w:rsidP="00963254">
            <w:pPr>
              <w:rPr>
                <w:spacing w:val="0"/>
                <w:sz w:val="20"/>
              </w:rPr>
            </w:pPr>
          </w:p>
        </w:tc>
      </w:tr>
      <w:tr w:rsidR="00963254" w:rsidRPr="00A754DB" w14:paraId="6463AD99" w14:textId="77777777" w:rsidTr="00963254">
        <w:trPr>
          <w:trHeight w:val="290"/>
        </w:trPr>
        <w:tc>
          <w:tcPr>
            <w:tcW w:w="3033" w:type="dxa"/>
            <w:noWrap/>
            <w:hideMark/>
          </w:tcPr>
          <w:p w14:paraId="0949DC0E" w14:textId="56C147AF" w:rsidR="00963254" w:rsidRPr="007D4C49" w:rsidRDefault="00963254" w:rsidP="00963254">
            <w:pPr>
              <w:rPr>
                <w:spacing w:val="0"/>
                <w:sz w:val="20"/>
              </w:rPr>
            </w:pPr>
            <w:r w:rsidRPr="007D4C49">
              <w:rPr>
                <w:spacing w:val="0"/>
                <w:sz w:val="20"/>
              </w:rPr>
              <w:t>CWM eye protrusion : eye length ratio</w:t>
            </w:r>
          </w:p>
        </w:tc>
        <w:tc>
          <w:tcPr>
            <w:tcW w:w="203" w:type="dxa"/>
          </w:tcPr>
          <w:p w14:paraId="4836F546" w14:textId="77777777" w:rsidR="00963254" w:rsidRDefault="00963254" w:rsidP="00963254"/>
        </w:tc>
        <w:tc>
          <w:tcPr>
            <w:tcW w:w="1508" w:type="dxa"/>
          </w:tcPr>
          <w:p w14:paraId="54087B62" w14:textId="67A88D05" w:rsidR="00963254" w:rsidRPr="00F90AF9" w:rsidRDefault="00963254" w:rsidP="00963254">
            <w:pPr>
              <w:rPr>
                <w:spacing w:val="0"/>
                <w:sz w:val="20"/>
              </w:rPr>
            </w:pPr>
            <w:r>
              <w:rPr>
                <w:spacing w:val="0"/>
                <w:sz w:val="20"/>
              </w:rPr>
              <w:t>Fraction of eye length</w:t>
            </w:r>
          </w:p>
        </w:tc>
        <w:tc>
          <w:tcPr>
            <w:tcW w:w="148" w:type="dxa"/>
          </w:tcPr>
          <w:p w14:paraId="766326E2" w14:textId="77777777" w:rsidR="00963254" w:rsidRPr="007D4C49" w:rsidRDefault="00963254" w:rsidP="00963254"/>
        </w:tc>
        <w:tc>
          <w:tcPr>
            <w:tcW w:w="765" w:type="dxa"/>
          </w:tcPr>
          <w:p w14:paraId="25828A18" w14:textId="7335EA1C" w:rsidR="00963254" w:rsidRPr="007D4C49" w:rsidRDefault="00963254" w:rsidP="00963254">
            <w:pPr>
              <w:rPr>
                <w:spacing w:val="0"/>
                <w:sz w:val="20"/>
              </w:rPr>
            </w:pPr>
            <w:r w:rsidRPr="007D4C49">
              <w:rPr>
                <w:spacing w:val="0"/>
                <w:sz w:val="20"/>
              </w:rPr>
              <w:t>2015</w:t>
            </w:r>
          </w:p>
        </w:tc>
        <w:tc>
          <w:tcPr>
            <w:tcW w:w="1515" w:type="dxa"/>
          </w:tcPr>
          <w:p w14:paraId="2C974549" w14:textId="2580E257" w:rsidR="00963254" w:rsidRPr="007D4C49" w:rsidRDefault="00963254" w:rsidP="00963254">
            <w:r w:rsidRPr="007D4C49">
              <w:rPr>
                <w:spacing w:val="0"/>
                <w:sz w:val="20"/>
              </w:rPr>
              <w:t>1.119 ± 0.012</w:t>
            </w:r>
          </w:p>
        </w:tc>
        <w:tc>
          <w:tcPr>
            <w:tcW w:w="1568" w:type="dxa"/>
          </w:tcPr>
          <w:p w14:paraId="17351262" w14:textId="7777DFDC" w:rsidR="00963254" w:rsidRPr="007D4C49" w:rsidRDefault="00963254" w:rsidP="00963254">
            <w:r w:rsidRPr="007D4C49">
              <w:rPr>
                <w:spacing w:val="0"/>
                <w:sz w:val="20"/>
              </w:rPr>
              <w:t>1.096 ± 0.008</w:t>
            </w:r>
          </w:p>
        </w:tc>
        <w:tc>
          <w:tcPr>
            <w:tcW w:w="1183" w:type="dxa"/>
            <w:noWrap/>
            <w:hideMark/>
          </w:tcPr>
          <w:p w14:paraId="718BB111" w14:textId="2A5197B0" w:rsidR="00963254" w:rsidRPr="007D4C49" w:rsidRDefault="00963254" w:rsidP="00963254">
            <w:pPr>
              <w:rPr>
                <w:spacing w:val="0"/>
                <w:sz w:val="20"/>
              </w:rPr>
            </w:pPr>
            <w:r w:rsidRPr="007D4C49">
              <w:rPr>
                <w:spacing w:val="0"/>
                <w:sz w:val="20"/>
              </w:rPr>
              <w:t>1.146 ± 0.007</w:t>
            </w:r>
          </w:p>
        </w:tc>
      </w:tr>
      <w:tr w:rsidR="00963254" w:rsidRPr="00A754DB" w14:paraId="41AD27DA" w14:textId="77777777" w:rsidTr="00963254">
        <w:trPr>
          <w:trHeight w:val="290"/>
        </w:trPr>
        <w:tc>
          <w:tcPr>
            <w:tcW w:w="3033" w:type="dxa"/>
            <w:noWrap/>
          </w:tcPr>
          <w:p w14:paraId="7BE66E4B" w14:textId="77777777" w:rsidR="00963254" w:rsidRPr="007D4C49" w:rsidRDefault="00963254" w:rsidP="00963254">
            <w:pPr>
              <w:rPr>
                <w:spacing w:val="0"/>
                <w:sz w:val="20"/>
              </w:rPr>
            </w:pPr>
          </w:p>
        </w:tc>
        <w:tc>
          <w:tcPr>
            <w:tcW w:w="203" w:type="dxa"/>
          </w:tcPr>
          <w:p w14:paraId="031F6E48" w14:textId="77777777" w:rsidR="00963254" w:rsidRPr="00F90AF9" w:rsidRDefault="00963254" w:rsidP="00963254"/>
        </w:tc>
        <w:tc>
          <w:tcPr>
            <w:tcW w:w="1508" w:type="dxa"/>
          </w:tcPr>
          <w:p w14:paraId="68E0BF01" w14:textId="080356A3" w:rsidR="00963254" w:rsidRPr="00F90AF9" w:rsidRDefault="00963254" w:rsidP="00963254">
            <w:pPr>
              <w:rPr>
                <w:spacing w:val="0"/>
                <w:sz w:val="20"/>
              </w:rPr>
            </w:pPr>
          </w:p>
        </w:tc>
        <w:tc>
          <w:tcPr>
            <w:tcW w:w="148" w:type="dxa"/>
          </w:tcPr>
          <w:p w14:paraId="35DFFCE6" w14:textId="77777777" w:rsidR="00963254" w:rsidRPr="007D4C49" w:rsidRDefault="00963254" w:rsidP="00963254"/>
        </w:tc>
        <w:tc>
          <w:tcPr>
            <w:tcW w:w="765" w:type="dxa"/>
          </w:tcPr>
          <w:p w14:paraId="52222609" w14:textId="6EC926BC" w:rsidR="00963254" w:rsidRPr="007D4C49" w:rsidRDefault="00963254" w:rsidP="00963254">
            <w:pPr>
              <w:rPr>
                <w:spacing w:val="0"/>
                <w:sz w:val="20"/>
              </w:rPr>
            </w:pPr>
            <w:r w:rsidRPr="007D4C49">
              <w:rPr>
                <w:spacing w:val="0"/>
                <w:sz w:val="20"/>
              </w:rPr>
              <w:t>2022</w:t>
            </w:r>
          </w:p>
        </w:tc>
        <w:tc>
          <w:tcPr>
            <w:tcW w:w="1515" w:type="dxa"/>
          </w:tcPr>
          <w:p w14:paraId="0FD7A78D" w14:textId="5C77E385" w:rsidR="00963254" w:rsidRPr="007D4C49" w:rsidRDefault="00963254" w:rsidP="00963254">
            <w:r w:rsidRPr="007D4C49">
              <w:rPr>
                <w:spacing w:val="0"/>
                <w:sz w:val="20"/>
              </w:rPr>
              <w:t>1.115 ± 0.007</w:t>
            </w:r>
          </w:p>
        </w:tc>
        <w:tc>
          <w:tcPr>
            <w:tcW w:w="1568" w:type="dxa"/>
          </w:tcPr>
          <w:p w14:paraId="3E4B6A5B" w14:textId="4CD3EFA9" w:rsidR="00963254" w:rsidRPr="007D4C49" w:rsidRDefault="00963254" w:rsidP="00963254">
            <w:r w:rsidRPr="007D4C49">
              <w:rPr>
                <w:spacing w:val="0"/>
                <w:sz w:val="20"/>
              </w:rPr>
              <w:t>1.087 ± 0.01</w:t>
            </w:r>
          </w:p>
        </w:tc>
        <w:tc>
          <w:tcPr>
            <w:tcW w:w="1183" w:type="dxa"/>
            <w:noWrap/>
          </w:tcPr>
          <w:p w14:paraId="031A0B9A" w14:textId="4CED14FF" w:rsidR="00963254" w:rsidRPr="007D4C49" w:rsidRDefault="00963254" w:rsidP="00963254">
            <w:pPr>
              <w:rPr>
                <w:spacing w:val="0"/>
                <w:sz w:val="20"/>
              </w:rPr>
            </w:pPr>
            <w:r w:rsidRPr="007D4C49">
              <w:rPr>
                <w:spacing w:val="0"/>
                <w:sz w:val="20"/>
              </w:rPr>
              <w:t>1.126 ± 0.007</w:t>
            </w:r>
          </w:p>
        </w:tc>
      </w:tr>
      <w:tr w:rsidR="00963254" w:rsidRPr="00A754DB" w14:paraId="3557432F" w14:textId="77777777" w:rsidTr="00963254">
        <w:trPr>
          <w:trHeight w:val="290"/>
        </w:trPr>
        <w:tc>
          <w:tcPr>
            <w:tcW w:w="3033" w:type="dxa"/>
            <w:noWrap/>
          </w:tcPr>
          <w:p w14:paraId="7D560D0E" w14:textId="77777777" w:rsidR="00963254" w:rsidRPr="007D4C49" w:rsidRDefault="00963254" w:rsidP="00963254">
            <w:pPr>
              <w:rPr>
                <w:spacing w:val="0"/>
                <w:sz w:val="20"/>
              </w:rPr>
            </w:pPr>
          </w:p>
        </w:tc>
        <w:tc>
          <w:tcPr>
            <w:tcW w:w="203" w:type="dxa"/>
          </w:tcPr>
          <w:p w14:paraId="78CB493F" w14:textId="77777777" w:rsidR="00963254" w:rsidRPr="00F90AF9" w:rsidRDefault="00963254" w:rsidP="00963254"/>
        </w:tc>
        <w:tc>
          <w:tcPr>
            <w:tcW w:w="1508" w:type="dxa"/>
          </w:tcPr>
          <w:p w14:paraId="40C15E4A" w14:textId="6DA89E3C" w:rsidR="00963254" w:rsidRPr="00F90AF9" w:rsidRDefault="00963254" w:rsidP="00963254">
            <w:pPr>
              <w:rPr>
                <w:spacing w:val="0"/>
                <w:sz w:val="20"/>
              </w:rPr>
            </w:pPr>
          </w:p>
        </w:tc>
        <w:tc>
          <w:tcPr>
            <w:tcW w:w="148" w:type="dxa"/>
          </w:tcPr>
          <w:p w14:paraId="21664CF4" w14:textId="77777777" w:rsidR="00963254" w:rsidRPr="007D4C49" w:rsidRDefault="00963254" w:rsidP="00963254"/>
        </w:tc>
        <w:tc>
          <w:tcPr>
            <w:tcW w:w="765" w:type="dxa"/>
          </w:tcPr>
          <w:p w14:paraId="693FC134" w14:textId="2E9190A1" w:rsidR="00963254" w:rsidRPr="007D4C49" w:rsidRDefault="00963254" w:rsidP="00963254">
            <w:pPr>
              <w:rPr>
                <w:spacing w:val="0"/>
                <w:sz w:val="20"/>
              </w:rPr>
            </w:pPr>
          </w:p>
        </w:tc>
        <w:tc>
          <w:tcPr>
            <w:tcW w:w="1515" w:type="dxa"/>
          </w:tcPr>
          <w:p w14:paraId="5E7B8E18" w14:textId="77777777" w:rsidR="00963254" w:rsidRPr="007D4C49" w:rsidRDefault="00963254" w:rsidP="00963254"/>
        </w:tc>
        <w:tc>
          <w:tcPr>
            <w:tcW w:w="1568" w:type="dxa"/>
          </w:tcPr>
          <w:p w14:paraId="1689E3EB" w14:textId="77777777" w:rsidR="00963254" w:rsidRPr="007D4C49" w:rsidRDefault="00963254" w:rsidP="00963254"/>
        </w:tc>
        <w:tc>
          <w:tcPr>
            <w:tcW w:w="1183" w:type="dxa"/>
            <w:noWrap/>
          </w:tcPr>
          <w:p w14:paraId="4DE3D01E" w14:textId="033EAD45" w:rsidR="00963254" w:rsidRPr="007D4C49" w:rsidRDefault="00963254" w:rsidP="00963254">
            <w:pPr>
              <w:rPr>
                <w:spacing w:val="0"/>
                <w:sz w:val="20"/>
              </w:rPr>
            </w:pPr>
          </w:p>
        </w:tc>
      </w:tr>
      <w:tr w:rsidR="00963254" w:rsidRPr="00A754DB" w14:paraId="491C960E" w14:textId="77777777" w:rsidTr="00963254">
        <w:trPr>
          <w:trHeight w:val="290"/>
        </w:trPr>
        <w:tc>
          <w:tcPr>
            <w:tcW w:w="3033" w:type="dxa"/>
            <w:noWrap/>
            <w:hideMark/>
          </w:tcPr>
          <w:p w14:paraId="5F07BAB8" w14:textId="0E3E7677" w:rsidR="00963254" w:rsidRPr="007D4C49" w:rsidRDefault="00963254" w:rsidP="00963254">
            <w:pPr>
              <w:rPr>
                <w:spacing w:val="0"/>
                <w:sz w:val="20"/>
              </w:rPr>
            </w:pPr>
            <w:r w:rsidRPr="007D4C49">
              <w:rPr>
                <w:spacing w:val="0"/>
                <w:sz w:val="20"/>
              </w:rPr>
              <w:t>CWM Standardized pronotum width</w:t>
            </w:r>
          </w:p>
        </w:tc>
        <w:tc>
          <w:tcPr>
            <w:tcW w:w="203" w:type="dxa"/>
          </w:tcPr>
          <w:p w14:paraId="4A2FA643" w14:textId="77777777" w:rsidR="00963254" w:rsidRPr="00F90AF9" w:rsidRDefault="00963254" w:rsidP="00963254"/>
        </w:tc>
        <w:tc>
          <w:tcPr>
            <w:tcW w:w="1508" w:type="dxa"/>
          </w:tcPr>
          <w:p w14:paraId="2409DE86" w14:textId="476A0ADD" w:rsidR="00963254" w:rsidRPr="00F90AF9" w:rsidRDefault="00963254" w:rsidP="00963254">
            <w:pPr>
              <w:rPr>
                <w:spacing w:val="0"/>
                <w:sz w:val="20"/>
              </w:rPr>
            </w:pPr>
            <w:r w:rsidRPr="00F90AF9">
              <w:rPr>
                <w:spacing w:val="0"/>
                <w:sz w:val="20"/>
              </w:rPr>
              <w:t>Fraction of body length</w:t>
            </w:r>
          </w:p>
        </w:tc>
        <w:tc>
          <w:tcPr>
            <w:tcW w:w="148" w:type="dxa"/>
          </w:tcPr>
          <w:p w14:paraId="493C3B31" w14:textId="77777777" w:rsidR="00963254" w:rsidRPr="007D4C49" w:rsidRDefault="00963254" w:rsidP="00963254"/>
        </w:tc>
        <w:tc>
          <w:tcPr>
            <w:tcW w:w="765" w:type="dxa"/>
          </w:tcPr>
          <w:p w14:paraId="20F220DE" w14:textId="0DE94657" w:rsidR="00963254" w:rsidRPr="007D4C49" w:rsidRDefault="00963254" w:rsidP="00963254">
            <w:pPr>
              <w:rPr>
                <w:spacing w:val="0"/>
                <w:sz w:val="20"/>
              </w:rPr>
            </w:pPr>
            <w:r w:rsidRPr="007D4C49">
              <w:rPr>
                <w:spacing w:val="0"/>
                <w:sz w:val="20"/>
              </w:rPr>
              <w:t>2015</w:t>
            </w:r>
          </w:p>
        </w:tc>
        <w:tc>
          <w:tcPr>
            <w:tcW w:w="1515" w:type="dxa"/>
          </w:tcPr>
          <w:p w14:paraId="23AB7868" w14:textId="7E603CD4" w:rsidR="00963254" w:rsidRPr="007D4C49" w:rsidRDefault="00963254" w:rsidP="00963254">
            <w:r w:rsidRPr="007D4C49">
              <w:rPr>
                <w:spacing w:val="0"/>
                <w:sz w:val="20"/>
              </w:rPr>
              <w:t>0.263 ± 0.002</w:t>
            </w:r>
          </w:p>
        </w:tc>
        <w:tc>
          <w:tcPr>
            <w:tcW w:w="1568" w:type="dxa"/>
          </w:tcPr>
          <w:p w14:paraId="1FE93176" w14:textId="799E003B" w:rsidR="00963254" w:rsidRPr="007D4C49" w:rsidRDefault="00963254" w:rsidP="00963254">
            <w:r w:rsidRPr="007D4C49">
              <w:rPr>
                <w:spacing w:val="0"/>
                <w:sz w:val="20"/>
              </w:rPr>
              <w:t>0.265 ± 0.002</w:t>
            </w:r>
          </w:p>
        </w:tc>
        <w:tc>
          <w:tcPr>
            <w:tcW w:w="1183" w:type="dxa"/>
            <w:noWrap/>
            <w:hideMark/>
          </w:tcPr>
          <w:p w14:paraId="46931383" w14:textId="24244EA1" w:rsidR="00963254" w:rsidRPr="007D4C49" w:rsidRDefault="00963254" w:rsidP="00963254">
            <w:pPr>
              <w:rPr>
                <w:spacing w:val="0"/>
                <w:sz w:val="20"/>
              </w:rPr>
            </w:pPr>
            <w:r w:rsidRPr="007D4C49">
              <w:rPr>
                <w:spacing w:val="0"/>
                <w:sz w:val="20"/>
              </w:rPr>
              <w:t>0.262 ± 0.003</w:t>
            </w:r>
          </w:p>
        </w:tc>
      </w:tr>
      <w:tr w:rsidR="00963254" w:rsidRPr="00A754DB" w14:paraId="3BB00800" w14:textId="77777777" w:rsidTr="00963254">
        <w:trPr>
          <w:trHeight w:val="290"/>
        </w:trPr>
        <w:tc>
          <w:tcPr>
            <w:tcW w:w="3033" w:type="dxa"/>
            <w:noWrap/>
          </w:tcPr>
          <w:p w14:paraId="246E469F" w14:textId="77777777" w:rsidR="00963254" w:rsidRPr="007D4C49" w:rsidRDefault="00963254" w:rsidP="00963254">
            <w:pPr>
              <w:rPr>
                <w:spacing w:val="0"/>
                <w:sz w:val="20"/>
              </w:rPr>
            </w:pPr>
          </w:p>
        </w:tc>
        <w:tc>
          <w:tcPr>
            <w:tcW w:w="203" w:type="dxa"/>
          </w:tcPr>
          <w:p w14:paraId="5DFC4C99" w14:textId="77777777" w:rsidR="00963254" w:rsidRPr="00F90AF9" w:rsidRDefault="00963254" w:rsidP="00963254"/>
        </w:tc>
        <w:tc>
          <w:tcPr>
            <w:tcW w:w="1508" w:type="dxa"/>
          </w:tcPr>
          <w:p w14:paraId="5596D71E" w14:textId="182EFF13" w:rsidR="00963254" w:rsidRPr="00F90AF9" w:rsidRDefault="00963254" w:rsidP="00963254">
            <w:pPr>
              <w:rPr>
                <w:spacing w:val="0"/>
                <w:sz w:val="20"/>
              </w:rPr>
            </w:pPr>
          </w:p>
        </w:tc>
        <w:tc>
          <w:tcPr>
            <w:tcW w:w="148" w:type="dxa"/>
          </w:tcPr>
          <w:p w14:paraId="15FDCE41" w14:textId="77777777" w:rsidR="00963254" w:rsidRPr="007D4C49" w:rsidRDefault="00963254" w:rsidP="00963254"/>
        </w:tc>
        <w:tc>
          <w:tcPr>
            <w:tcW w:w="765" w:type="dxa"/>
          </w:tcPr>
          <w:p w14:paraId="3597FF21" w14:textId="0968D69C" w:rsidR="00963254" w:rsidRPr="007D4C49" w:rsidRDefault="00963254" w:rsidP="00963254">
            <w:pPr>
              <w:rPr>
                <w:spacing w:val="0"/>
                <w:sz w:val="20"/>
              </w:rPr>
            </w:pPr>
            <w:r w:rsidRPr="007D4C49">
              <w:rPr>
                <w:spacing w:val="0"/>
                <w:sz w:val="20"/>
              </w:rPr>
              <w:t>2022</w:t>
            </w:r>
          </w:p>
        </w:tc>
        <w:tc>
          <w:tcPr>
            <w:tcW w:w="1515" w:type="dxa"/>
          </w:tcPr>
          <w:p w14:paraId="63018F11" w14:textId="4D0A9736" w:rsidR="00963254" w:rsidRPr="007D4C49" w:rsidRDefault="00963254" w:rsidP="00963254">
            <w:r w:rsidRPr="007D4C49">
              <w:rPr>
                <w:spacing w:val="0"/>
                <w:sz w:val="20"/>
              </w:rPr>
              <w:t>0.265 ± 0.001</w:t>
            </w:r>
          </w:p>
        </w:tc>
        <w:tc>
          <w:tcPr>
            <w:tcW w:w="1568" w:type="dxa"/>
          </w:tcPr>
          <w:p w14:paraId="76C6133F" w14:textId="3D7BCF78" w:rsidR="00963254" w:rsidRPr="007D4C49" w:rsidRDefault="00963254" w:rsidP="00963254">
            <w:r w:rsidRPr="007D4C49">
              <w:rPr>
                <w:spacing w:val="0"/>
                <w:sz w:val="20"/>
              </w:rPr>
              <w:t>0.268 ± 0.002</w:t>
            </w:r>
          </w:p>
        </w:tc>
        <w:tc>
          <w:tcPr>
            <w:tcW w:w="1183" w:type="dxa"/>
            <w:noWrap/>
          </w:tcPr>
          <w:p w14:paraId="232365C3" w14:textId="12E859B4" w:rsidR="00963254" w:rsidRPr="007D4C49" w:rsidRDefault="00963254" w:rsidP="00963254">
            <w:pPr>
              <w:rPr>
                <w:spacing w:val="0"/>
                <w:sz w:val="20"/>
              </w:rPr>
            </w:pPr>
            <w:r w:rsidRPr="007D4C49">
              <w:rPr>
                <w:spacing w:val="0"/>
                <w:sz w:val="20"/>
              </w:rPr>
              <w:t>0.264 ± 0.001</w:t>
            </w:r>
          </w:p>
        </w:tc>
      </w:tr>
      <w:tr w:rsidR="00963254" w:rsidRPr="00A754DB" w14:paraId="29F32B6F" w14:textId="77777777" w:rsidTr="00963254">
        <w:trPr>
          <w:trHeight w:val="290"/>
        </w:trPr>
        <w:tc>
          <w:tcPr>
            <w:tcW w:w="3033" w:type="dxa"/>
            <w:noWrap/>
          </w:tcPr>
          <w:p w14:paraId="1F15F0AC" w14:textId="77777777" w:rsidR="00963254" w:rsidRPr="007D4C49" w:rsidRDefault="00963254" w:rsidP="00963254">
            <w:pPr>
              <w:rPr>
                <w:spacing w:val="0"/>
                <w:sz w:val="20"/>
              </w:rPr>
            </w:pPr>
          </w:p>
        </w:tc>
        <w:tc>
          <w:tcPr>
            <w:tcW w:w="203" w:type="dxa"/>
          </w:tcPr>
          <w:p w14:paraId="1FEF1DCD" w14:textId="77777777" w:rsidR="00963254" w:rsidRPr="00F90AF9" w:rsidRDefault="00963254" w:rsidP="00963254"/>
        </w:tc>
        <w:tc>
          <w:tcPr>
            <w:tcW w:w="1508" w:type="dxa"/>
          </w:tcPr>
          <w:p w14:paraId="3EAB8B9F" w14:textId="50531F93" w:rsidR="00963254" w:rsidRPr="00F90AF9" w:rsidRDefault="00963254" w:rsidP="00963254">
            <w:pPr>
              <w:rPr>
                <w:spacing w:val="0"/>
                <w:sz w:val="20"/>
              </w:rPr>
            </w:pPr>
          </w:p>
        </w:tc>
        <w:tc>
          <w:tcPr>
            <w:tcW w:w="148" w:type="dxa"/>
          </w:tcPr>
          <w:p w14:paraId="432E6A89" w14:textId="77777777" w:rsidR="00963254" w:rsidRPr="007D4C49" w:rsidRDefault="00963254" w:rsidP="00963254"/>
        </w:tc>
        <w:tc>
          <w:tcPr>
            <w:tcW w:w="765" w:type="dxa"/>
          </w:tcPr>
          <w:p w14:paraId="27BEB174" w14:textId="6221BBCC" w:rsidR="00963254" w:rsidRPr="007D4C49" w:rsidRDefault="00963254" w:rsidP="00963254">
            <w:pPr>
              <w:rPr>
                <w:spacing w:val="0"/>
                <w:sz w:val="20"/>
              </w:rPr>
            </w:pPr>
          </w:p>
        </w:tc>
        <w:tc>
          <w:tcPr>
            <w:tcW w:w="1515" w:type="dxa"/>
          </w:tcPr>
          <w:p w14:paraId="63EEEDD2" w14:textId="77777777" w:rsidR="00963254" w:rsidRPr="007D4C49" w:rsidRDefault="00963254" w:rsidP="00963254"/>
        </w:tc>
        <w:tc>
          <w:tcPr>
            <w:tcW w:w="1568" w:type="dxa"/>
          </w:tcPr>
          <w:p w14:paraId="1BCC287B" w14:textId="77777777" w:rsidR="00963254" w:rsidRPr="007D4C49" w:rsidRDefault="00963254" w:rsidP="00963254"/>
        </w:tc>
        <w:tc>
          <w:tcPr>
            <w:tcW w:w="1183" w:type="dxa"/>
            <w:noWrap/>
          </w:tcPr>
          <w:p w14:paraId="59AA871B" w14:textId="48A923B8" w:rsidR="00963254" w:rsidRPr="007D4C49" w:rsidRDefault="00963254" w:rsidP="00963254">
            <w:pPr>
              <w:rPr>
                <w:spacing w:val="0"/>
                <w:sz w:val="20"/>
              </w:rPr>
            </w:pPr>
          </w:p>
        </w:tc>
      </w:tr>
      <w:tr w:rsidR="00963254" w:rsidRPr="00A754DB" w14:paraId="5E0C85D8" w14:textId="77777777" w:rsidTr="00963254">
        <w:trPr>
          <w:trHeight w:val="290"/>
        </w:trPr>
        <w:tc>
          <w:tcPr>
            <w:tcW w:w="3033" w:type="dxa"/>
            <w:noWrap/>
            <w:hideMark/>
          </w:tcPr>
          <w:p w14:paraId="68B57BCA" w14:textId="66A14AFF" w:rsidR="00963254" w:rsidRPr="007D4C49" w:rsidRDefault="00963254" w:rsidP="00963254">
            <w:pPr>
              <w:rPr>
                <w:spacing w:val="0"/>
                <w:sz w:val="20"/>
              </w:rPr>
            </w:pPr>
            <w:r w:rsidRPr="007D4C49">
              <w:rPr>
                <w:spacing w:val="0"/>
                <w:sz w:val="20"/>
              </w:rPr>
              <w:t>CWM Standardized abdomen width</w:t>
            </w:r>
          </w:p>
        </w:tc>
        <w:tc>
          <w:tcPr>
            <w:tcW w:w="203" w:type="dxa"/>
          </w:tcPr>
          <w:p w14:paraId="26DD7D95" w14:textId="77777777" w:rsidR="00963254" w:rsidRPr="00F90AF9" w:rsidRDefault="00963254" w:rsidP="00963254"/>
        </w:tc>
        <w:tc>
          <w:tcPr>
            <w:tcW w:w="1508" w:type="dxa"/>
          </w:tcPr>
          <w:p w14:paraId="059EA5B1" w14:textId="75A06F5F" w:rsidR="00963254" w:rsidRPr="00F90AF9" w:rsidRDefault="00963254" w:rsidP="00963254">
            <w:pPr>
              <w:rPr>
                <w:spacing w:val="0"/>
                <w:sz w:val="20"/>
              </w:rPr>
            </w:pPr>
            <w:r w:rsidRPr="00F90AF9">
              <w:rPr>
                <w:spacing w:val="0"/>
                <w:sz w:val="20"/>
              </w:rPr>
              <w:t>Fraction of body length</w:t>
            </w:r>
          </w:p>
        </w:tc>
        <w:tc>
          <w:tcPr>
            <w:tcW w:w="148" w:type="dxa"/>
          </w:tcPr>
          <w:p w14:paraId="225350D7" w14:textId="77777777" w:rsidR="00963254" w:rsidRPr="007D4C49" w:rsidRDefault="00963254" w:rsidP="00963254"/>
        </w:tc>
        <w:tc>
          <w:tcPr>
            <w:tcW w:w="765" w:type="dxa"/>
          </w:tcPr>
          <w:p w14:paraId="41CBBEC0" w14:textId="656D0485" w:rsidR="00963254" w:rsidRPr="007D4C49" w:rsidRDefault="00963254" w:rsidP="00963254">
            <w:pPr>
              <w:rPr>
                <w:spacing w:val="0"/>
                <w:sz w:val="20"/>
              </w:rPr>
            </w:pPr>
            <w:r w:rsidRPr="007D4C49">
              <w:rPr>
                <w:spacing w:val="0"/>
                <w:sz w:val="20"/>
              </w:rPr>
              <w:t>2015</w:t>
            </w:r>
          </w:p>
        </w:tc>
        <w:tc>
          <w:tcPr>
            <w:tcW w:w="1515" w:type="dxa"/>
          </w:tcPr>
          <w:p w14:paraId="40330D83" w14:textId="2A57D8BF" w:rsidR="00963254" w:rsidRPr="007D4C49" w:rsidRDefault="00963254" w:rsidP="00963254">
            <w:r w:rsidRPr="007D4C49">
              <w:rPr>
                <w:spacing w:val="0"/>
                <w:sz w:val="20"/>
              </w:rPr>
              <w:t>0.349 ± 0.006</w:t>
            </w:r>
          </w:p>
        </w:tc>
        <w:tc>
          <w:tcPr>
            <w:tcW w:w="1568" w:type="dxa"/>
          </w:tcPr>
          <w:p w14:paraId="51EEC843" w14:textId="51D30822" w:rsidR="00963254" w:rsidRPr="007D4C49" w:rsidRDefault="00963254" w:rsidP="00963254">
            <w:r w:rsidRPr="007D4C49">
              <w:rPr>
                <w:spacing w:val="0"/>
                <w:sz w:val="20"/>
              </w:rPr>
              <w:t>0.351 ± 0.005</w:t>
            </w:r>
          </w:p>
        </w:tc>
        <w:tc>
          <w:tcPr>
            <w:tcW w:w="1183" w:type="dxa"/>
            <w:noWrap/>
            <w:hideMark/>
          </w:tcPr>
          <w:p w14:paraId="155AD305" w14:textId="4D5BB2FF" w:rsidR="00963254" w:rsidRPr="007D4C49" w:rsidRDefault="00963254" w:rsidP="00963254">
            <w:pPr>
              <w:rPr>
                <w:spacing w:val="0"/>
                <w:sz w:val="20"/>
              </w:rPr>
            </w:pPr>
            <w:r w:rsidRPr="007D4C49">
              <w:rPr>
                <w:spacing w:val="0"/>
                <w:sz w:val="20"/>
              </w:rPr>
              <w:t>0.353 ± 0.004</w:t>
            </w:r>
          </w:p>
        </w:tc>
      </w:tr>
      <w:tr w:rsidR="00963254" w:rsidRPr="00A754DB" w14:paraId="7C42F927" w14:textId="77777777" w:rsidTr="00963254">
        <w:trPr>
          <w:trHeight w:val="290"/>
        </w:trPr>
        <w:tc>
          <w:tcPr>
            <w:tcW w:w="3033" w:type="dxa"/>
            <w:noWrap/>
          </w:tcPr>
          <w:p w14:paraId="017C75A4" w14:textId="77777777" w:rsidR="00963254" w:rsidRPr="007D4C49" w:rsidRDefault="00963254" w:rsidP="00963254">
            <w:pPr>
              <w:rPr>
                <w:spacing w:val="0"/>
                <w:sz w:val="20"/>
              </w:rPr>
            </w:pPr>
          </w:p>
        </w:tc>
        <w:tc>
          <w:tcPr>
            <w:tcW w:w="203" w:type="dxa"/>
          </w:tcPr>
          <w:p w14:paraId="39A9FD15" w14:textId="77777777" w:rsidR="00963254" w:rsidRPr="00F90AF9" w:rsidRDefault="00963254" w:rsidP="00963254"/>
        </w:tc>
        <w:tc>
          <w:tcPr>
            <w:tcW w:w="1508" w:type="dxa"/>
          </w:tcPr>
          <w:p w14:paraId="4FB40F1C" w14:textId="08BF9B00" w:rsidR="00963254" w:rsidRPr="00F90AF9" w:rsidRDefault="00963254" w:rsidP="00963254">
            <w:pPr>
              <w:rPr>
                <w:spacing w:val="0"/>
                <w:sz w:val="20"/>
              </w:rPr>
            </w:pPr>
          </w:p>
        </w:tc>
        <w:tc>
          <w:tcPr>
            <w:tcW w:w="148" w:type="dxa"/>
          </w:tcPr>
          <w:p w14:paraId="1668E373" w14:textId="77777777" w:rsidR="00963254" w:rsidRPr="007D4C49" w:rsidRDefault="00963254" w:rsidP="00963254"/>
        </w:tc>
        <w:tc>
          <w:tcPr>
            <w:tcW w:w="765" w:type="dxa"/>
          </w:tcPr>
          <w:p w14:paraId="1EB9B759" w14:textId="4A7C1CC7" w:rsidR="00963254" w:rsidRPr="007D4C49" w:rsidRDefault="00963254" w:rsidP="00963254">
            <w:pPr>
              <w:rPr>
                <w:spacing w:val="0"/>
                <w:sz w:val="20"/>
              </w:rPr>
            </w:pPr>
            <w:r w:rsidRPr="007D4C49">
              <w:rPr>
                <w:spacing w:val="0"/>
                <w:sz w:val="20"/>
              </w:rPr>
              <w:t>2022</w:t>
            </w:r>
          </w:p>
        </w:tc>
        <w:tc>
          <w:tcPr>
            <w:tcW w:w="1515" w:type="dxa"/>
          </w:tcPr>
          <w:p w14:paraId="7EFF599E" w14:textId="0722E0F8" w:rsidR="00963254" w:rsidRPr="007D4C49" w:rsidRDefault="00963254" w:rsidP="00963254">
            <w:r w:rsidRPr="007D4C49">
              <w:rPr>
                <w:spacing w:val="0"/>
                <w:sz w:val="20"/>
              </w:rPr>
              <w:t>0.357 ± 0.003</w:t>
            </w:r>
          </w:p>
        </w:tc>
        <w:tc>
          <w:tcPr>
            <w:tcW w:w="1568" w:type="dxa"/>
          </w:tcPr>
          <w:p w14:paraId="511C6E32" w14:textId="27EBDC84" w:rsidR="00963254" w:rsidRPr="007D4C49" w:rsidRDefault="00963254" w:rsidP="00963254">
            <w:r w:rsidRPr="007D4C49">
              <w:rPr>
                <w:spacing w:val="0"/>
                <w:sz w:val="20"/>
              </w:rPr>
              <w:t>0.349 ± 0.003</w:t>
            </w:r>
          </w:p>
        </w:tc>
        <w:tc>
          <w:tcPr>
            <w:tcW w:w="1183" w:type="dxa"/>
            <w:noWrap/>
          </w:tcPr>
          <w:p w14:paraId="55BB8F99" w14:textId="3AEDD54B" w:rsidR="00963254" w:rsidRPr="007D4C49" w:rsidRDefault="00963254" w:rsidP="00963254">
            <w:pPr>
              <w:rPr>
                <w:spacing w:val="0"/>
                <w:sz w:val="20"/>
              </w:rPr>
            </w:pPr>
            <w:r w:rsidRPr="007D4C49">
              <w:rPr>
                <w:spacing w:val="0"/>
                <w:sz w:val="20"/>
              </w:rPr>
              <w:t>0.354 ± 0.003</w:t>
            </w:r>
          </w:p>
        </w:tc>
      </w:tr>
      <w:tr w:rsidR="00963254" w:rsidRPr="00A754DB" w14:paraId="113E4818" w14:textId="77777777" w:rsidTr="00963254">
        <w:trPr>
          <w:trHeight w:val="290"/>
        </w:trPr>
        <w:tc>
          <w:tcPr>
            <w:tcW w:w="3033" w:type="dxa"/>
            <w:noWrap/>
          </w:tcPr>
          <w:p w14:paraId="08492AAA" w14:textId="77777777" w:rsidR="00963254" w:rsidRPr="007D4C49" w:rsidRDefault="00963254" w:rsidP="00963254">
            <w:pPr>
              <w:rPr>
                <w:spacing w:val="0"/>
                <w:sz w:val="20"/>
              </w:rPr>
            </w:pPr>
          </w:p>
        </w:tc>
        <w:tc>
          <w:tcPr>
            <w:tcW w:w="203" w:type="dxa"/>
          </w:tcPr>
          <w:p w14:paraId="3A22D7BB" w14:textId="77777777" w:rsidR="00963254" w:rsidRPr="00F90AF9" w:rsidRDefault="00963254" w:rsidP="00963254"/>
        </w:tc>
        <w:tc>
          <w:tcPr>
            <w:tcW w:w="1508" w:type="dxa"/>
          </w:tcPr>
          <w:p w14:paraId="6AADEBCD" w14:textId="1D860963" w:rsidR="00963254" w:rsidRPr="00F90AF9" w:rsidRDefault="00963254" w:rsidP="00963254">
            <w:pPr>
              <w:rPr>
                <w:spacing w:val="0"/>
                <w:sz w:val="20"/>
              </w:rPr>
            </w:pPr>
          </w:p>
        </w:tc>
        <w:tc>
          <w:tcPr>
            <w:tcW w:w="148" w:type="dxa"/>
          </w:tcPr>
          <w:p w14:paraId="4901792C" w14:textId="77777777" w:rsidR="00963254" w:rsidRPr="007D4C49" w:rsidRDefault="00963254" w:rsidP="00963254"/>
        </w:tc>
        <w:tc>
          <w:tcPr>
            <w:tcW w:w="765" w:type="dxa"/>
          </w:tcPr>
          <w:p w14:paraId="79F67885" w14:textId="5D1D52E1" w:rsidR="00963254" w:rsidRPr="007D4C49" w:rsidRDefault="00963254" w:rsidP="00963254">
            <w:pPr>
              <w:rPr>
                <w:spacing w:val="0"/>
                <w:sz w:val="20"/>
              </w:rPr>
            </w:pPr>
          </w:p>
        </w:tc>
        <w:tc>
          <w:tcPr>
            <w:tcW w:w="1515" w:type="dxa"/>
          </w:tcPr>
          <w:p w14:paraId="762AA612" w14:textId="77777777" w:rsidR="00963254" w:rsidRPr="007D4C49" w:rsidRDefault="00963254" w:rsidP="00963254"/>
        </w:tc>
        <w:tc>
          <w:tcPr>
            <w:tcW w:w="1568" w:type="dxa"/>
          </w:tcPr>
          <w:p w14:paraId="7FB425F3" w14:textId="77777777" w:rsidR="00963254" w:rsidRPr="007D4C49" w:rsidRDefault="00963254" w:rsidP="00963254"/>
        </w:tc>
        <w:tc>
          <w:tcPr>
            <w:tcW w:w="1183" w:type="dxa"/>
            <w:noWrap/>
          </w:tcPr>
          <w:p w14:paraId="7F7A926E" w14:textId="78556943" w:rsidR="00963254" w:rsidRPr="007D4C49" w:rsidRDefault="00963254" w:rsidP="00963254">
            <w:pPr>
              <w:rPr>
                <w:spacing w:val="0"/>
                <w:sz w:val="20"/>
              </w:rPr>
            </w:pPr>
          </w:p>
        </w:tc>
      </w:tr>
      <w:tr w:rsidR="00963254" w:rsidRPr="00A754DB" w14:paraId="5640A76F" w14:textId="77777777" w:rsidTr="00963254">
        <w:trPr>
          <w:trHeight w:val="290"/>
        </w:trPr>
        <w:tc>
          <w:tcPr>
            <w:tcW w:w="3033" w:type="dxa"/>
            <w:noWrap/>
            <w:hideMark/>
          </w:tcPr>
          <w:p w14:paraId="2177A9E7" w14:textId="67EA1457" w:rsidR="00963254" w:rsidRPr="007D4C49" w:rsidRDefault="00963254" w:rsidP="00963254">
            <w:pPr>
              <w:rPr>
                <w:spacing w:val="0"/>
                <w:sz w:val="20"/>
              </w:rPr>
            </w:pPr>
            <w:r w:rsidRPr="007D4C49">
              <w:rPr>
                <w:spacing w:val="0"/>
                <w:sz w:val="20"/>
              </w:rPr>
              <w:t>CWM Standardized rear trochanter length</w:t>
            </w:r>
          </w:p>
        </w:tc>
        <w:tc>
          <w:tcPr>
            <w:tcW w:w="203" w:type="dxa"/>
          </w:tcPr>
          <w:p w14:paraId="6C56A1B4" w14:textId="77777777" w:rsidR="00963254" w:rsidRPr="00F90AF9" w:rsidRDefault="00963254" w:rsidP="00963254"/>
        </w:tc>
        <w:tc>
          <w:tcPr>
            <w:tcW w:w="1508" w:type="dxa"/>
          </w:tcPr>
          <w:p w14:paraId="50BEB3CD" w14:textId="363D64F3" w:rsidR="00963254" w:rsidRPr="00F90AF9" w:rsidRDefault="00963254" w:rsidP="00963254">
            <w:pPr>
              <w:rPr>
                <w:spacing w:val="0"/>
                <w:sz w:val="20"/>
              </w:rPr>
            </w:pPr>
            <w:r w:rsidRPr="00F90AF9">
              <w:rPr>
                <w:spacing w:val="0"/>
                <w:sz w:val="20"/>
              </w:rPr>
              <w:t>Fraction of body length</w:t>
            </w:r>
          </w:p>
        </w:tc>
        <w:tc>
          <w:tcPr>
            <w:tcW w:w="148" w:type="dxa"/>
          </w:tcPr>
          <w:p w14:paraId="1CF4ED48" w14:textId="77777777" w:rsidR="00963254" w:rsidRPr="007D4C49" w:rsidRDefault="00963254" w:rsidP="00963254"/>
        </w:tc>
        <w:tc>
          <w:tcPr>
            <w:tcW w:w="765" w:type="dxa"/>
          </w:tcPr>
          <w:p w14:paraId="2CE64B42" w14:textId="547B6595" w:rsidR="00963254" w:rsidRPr="007D4C49" w:rsidRDefault="00963254" w:rsidP="00963254">
            <w:pPr>
              <w:rPr>
                <w:spacing w:val="0"/>
                <w:sz w:val="20"/>
              </w:rPr>
            </w:pPr>
            <w:r w:rsidRPr="007D4C49">
              <w:rPr>
                <w:spacing w:val="0"/>
                <w:sz w:val="20"/>
              </w:rPr>
              <w:t>2015</w:t>
            </w:r>
          </w:p>
        </w:tc>
        <w:tc>
          <w:tcPr>
            <w:tcW w:w="1515" w:type="dxa"/>
          </w:tcPr>
          <w:p w14:paraId="169632E4" w14:textId="601D4BCE" w:rsidR="00963254" w:rsidRPr="007D4C49" w:rsidRDefault="00963254" w:rsidP="00963254">
            <w:r w:rsidRPr="007D4C49">
              <w:rPr>
                <w:spacing w:val="0"/>
                <w:sz w:val="20"/>
              </w:rPr>
              <w:t>0.103 ± 0.003</w:t>
            </w:r>
          </w:p>
        </w:tc>
        <w:tc>
          <w:tcPr>
            <w:tcW w:w="1568" w:type="dxa"/>
          </w:tcPr>
          <w:p w14:paraId="4197170A" w14:textId="1E777777" w:rsidR="00963254" w:rsidRPr="007D4C49" w:rsidRDefault="00963254" w:rsidP="00963254">
            <w:r w:rsidRPr="007D4C49">
              <w:rPr>
                <w:spacing w:val="0"/>
                <w:sz w:val="20"/>
              </w:rPr>
              <w:t>0.113 ± 0.003</w:t>
            </w:r>
          </w:p>
        </w:tc>
        <w:tc>
          <w:tcPr>
            <w:tcW w:w="1183" w:type="dxa"/>
            <w:noWrap/>
            <w:hideMark/>
          </w:tcPr>
          <w:p w14:paraId="06BDD51E" w14:textId="1588F120" w:rsidR="00963254" w:rsidRPr="007D4C49" w:rsidRDefault="00963254" w:rsidP="00963254">
            <w:pPr>
              <w:rPr>
                <w:spacing w:val="0"/>
                <w:sz w:val="20"/>
              </w:rPr>
            </w:pPr>
            <w:r w:rsidRPr="007D4C49">
              <w:rPr>
                <w:spacing w:val="0"/>
                <w:sz w:val="20"/>
              </w:rPr>
              <w:t>0.098 ± 0.002</w:t>
            </w:r>
          </w:p>
        </w:tc>
      </w:tr>
      <w:tr w:rsidR="00963254" w:rsidRPr="00A754DB" w14:paraId="2038C8E4" w14:textId="77777777" w:rsidTr="00963254">
        <w:trPr>
          <w:trHeight w:val="290"/>
        </w:trPr>
        <w:tc>
          <w:tcPr>
            <w:tcW w:w="3033" w:type="dxa"/>
            <w:noWrap/>
          </w:tcPr>
          <w:p w14:paraId="49EB5E9A" w14:textId="77777777" w:rsidR="00963254" w:rsidRPr="007D4C49" w:rsidRDefault="00963254" w:rsidP="00963254">
            <w:pPr>
              <w:rPr>
                <w:spacing w:val="0"/>
                <w:sz w:val="20"/>
              </w:rPr>
            </w:pPr>
          </w:p>
        </w:tc>
        <w:tc>
          <w:tcPr>
            <w:tcW w:w="203" w:type="dxa"/>
          </w:tcPr>
          <w:p w14:paraId="79F31433" w14:textId="77777777" w:rsidR="00963254" w:rsidRPr="00F90AF9" w:rsidRDefault="00963254" w:rsidP="00963254"/>
        </w:tc>
        <w:tc>
          <w:tcPr>
            <w:tcW w:w="1508" w:type="dxa"/>
          </w:tcPr>
          <w:p w14:paraId="09A66D48" w14:textId="099D7DE3" w:rsidR="00963254" w:rsidRPr="00F90AF9" w:rsidRDefault="00963254" w:rsidP="00963254">
            <w:pPr>
              <w:rPr>
                <w:spacing w:val="0"/>
                <w:sz w:val="20"/>
              </w:rPr>
            </w:pPr>
          </w:p>
        </w:tc>
        <w:tc>
          <w:tcPr>
            <w:tcW w:w="148" w:type="dxa"/>
          </w:tcPr>
          <w:p w14:paraId="56F4CEA5" w14:textId="77777777" w:rsidR="00963254" w:rsidRPr="007D4C49" w:rsidRDefault="00963254" w:rsidP="00963254"/>
        </w:tc>
        <w:tc>
          <w:tcPr>
            <w:tcW w:w="765" w:type="dxa"/>
          </w:tcPr>
          <w:p w14:paraId="6599053F" w14:textId="117F2D2D" w:rsidR="00963254" w:rsidRPr="007D4C49" w:rsidRDefault="00963254" w:rsidP="00963254">
            <w:pPr>
              <w:rPr>
                <w:spacing w:val="0"/>
                <w:sz w:val="20"/>
              </w:rPr>
            </w:pPr>
            <w:r w:rsidRPr="007D4C49">
              <w:rPr>
                <w:spacing w:val="0"/>
                <w:sz w:val="20"/>
              </w:rPr>
              <w:t>2022</w:t>
            </w:r>
          </w:p>
        </w:tc>
        <w:tc>
          <w:tcPr>
            <w:tcW w:w="1515" w:type="dxa"/>
          </w:tcPr>
          <w:p w14:paraId="655EB260" w14:textId="5EF20323" w:rsidR="00963254" w:rsidRPr="007D4C49" w:rsidRDefault="00963254" w:rsidP="00963254">
            <w:r w:rsidRPr="007D4C49">
              <w:rPr>
                <w:spacing w:val="0"/>
                <w:sz w:val="20"/>
              </w:rPr>
              <w:t>0.103 ± 0.002</w:t>
            </w:r>
          </w:p>
        </w:tc>
        <w:tc>
          <w:tcPr>
            <w:tcW w:w="1568" w:type="dxa"/>
          </w:tcPr>
          <w:p w14:paraId="3A7E79CC" w14:textId="682EDCF4" w:rsidR="00963254" w:rsidRPr="007D4C49" w:rsidRDefault="00963254" w:rsidP="00963254">
            <w:r w:rsidRPr="007D4C49">
              <w:rPr>
                <w:spacing w:val="0"/>
                <w:sz w:val="20"/>
              </w:rPr>
              <w:t>0.109 ± 0.003</w:t>
            </w:r>
          </w:p>
        </w:tc>
        <w:tc>
          <w:tcPr>
            <w:tcW w:w="1183" w:type="dxa"/>
            <w:noWrap/>
          </w:tcPr>
          <w:p w14:paraId="3A6B30C8" w14:textId="328885B7" w:rsidR="00963254" w:rsidRPr="007D4C49" w:rsidRDefault="00963254" w:rsidP="00963254">
            <w:pPr>
              <w:rPr>
                <w:spacing w:val="0"/>
                <w:sz w:val="20"/>
              </w:rPr>
            </w:pPr>
            <w:r w:rsidRPr="007D4C49">
              <w:rPr>
                <w:spacing w:val="0"/>
                <w:sz w:val="20"/>
              </w:rPr>
              <w:t>0.102 ± 0.002</w:t>
            </w:r>
          </w:p>
        </w:tc>
      </w:tr>
      <w:tr w:rsidR="00963254" w:rsidRPr="00A754DB" w14:paraId="37F77630" w14:textId="77777777" w:rsidTr="00963254">
        <w:trPr>
          <w:trHeight w:val="290"/>
        </w:trPr>
        <w:tc>
          <w:tcPr>
            <w:tcW w:w="3033" w:type="dxa"/>
            <w:noWrap/>
          </w:tcPr>
          <w:p w14:paraId="369573BA" w14:textId="77777777" w:rsidR="00963254" w:rsidRPr="007D4C49" w:rsidRDefault="00963254" w:rsidP="00963254">
            <w:pPr>
              <w:rPr>
                <w:spacing w:val="0"/>
                <w:sz w:val="20"/>
              </w:rPr>
            </w:pPr>
          </w:p>
        </w:tc>
        <w:tc>
          <w:tcPr>
            <w:tcW w:w="203" w:type="dxa"/>
          </w:tcPr>
          <w:p w14:paraId="49E70598" w14:textId="77777777" w:rsidR="00963254" w:rsidRPr="00F90AF9" w:rsidRDefault="00963254" w:rsidP="00963254"/>
        </w:tc>
        <w:tc>
          <w:tcPr>
            <w:tcW w:w="1508" w:type="dxa"/>
          </w:tcPr>
          <w:p w14:paraId="75E50683" w14:textId="6B9EE5E9" w:rsidR="00963254" w:rsidRPr="00F90AF9" w:rsidRDefault="00963254" w:rsidP="00963254">
            <w:pPr>
              <w:rPr>
                <w:spacing w:val="0"/>
                <w:sz w:val="20"/>
              </w:rPr>
            </w:pPr>
          </w:p>
        </w:tc>
        <w:tc>
          <w:tcPr>
            <w:tcW w:w="148" w:type="dxa"/>
          </w:tcPr>
          <w:p w14:paraId="79B3B1C6" w14:textId="77777777" w:rsidR="00963254" w:rsidRPr="007D4C49" w:rsidRDefault="00963254" w:rsidP="00963254"/>
        </w:tc>
        <w:tc>
          <w:tcPr>
            <w:tcW w:w="765" w:type="dxa"/>
          </w:tcPr>
          <w:p w14:paraId="1E857D1D" w14:textId="7F87040F" w:rsidR="00963254" w:rsidRPr="007D4C49" w:rsidRDefault="00963254" w:rsidP="00963254">
            <w:pPr>
              <w:rPr>
                <w:spacing w:val="0"/>
                <w:sz w:val="20"/>
              </w:rPr>
            </w:pPr>
          </w:p>
        </w:tc>
        <w:tc>
          <w:tcPr>
            <w:tcW w:w="1515" w:type="dxa"/>
          </w:tcPr>
          <w:p w14:paraId="375F2961" w14:textId="77777777" w:rsidR="00963254" w:rsidRPr="007D4C49" w:rsidRDefault="00963254" w:rsidP="00963254"/>
        </w:tc>
        <w:tc>
          <w:tcPr>
            <w:tcW w:w="1568" w:type="dxa"/>
          </w:tcPr>
          <w:p w14:paraId="60445F42" w14:textId="77777777" w:rsidR="00963254" w:rsidRPr="007D4C49" w:rsidRDefault="00963254" w:rsidP="00963254"/>
        </w:tc>
        <w:tc>
          <w:tcPr>
            <w:tcW w:w="1183" w:type="dxa"/>
            <w:noWrap/>
          </w:tcPr>
          <w:p w14:paraId="021D9383" w14:textId="5E00D04F" w:rsidR="00963254" w:rsidRPr="007D4C49" w:rsidRDefault="00963254" w:rsidP="00963254">
            <w:pPr>
              <w:rPr>
                <w:spacing w:val="0"/>
                <w:sz w:val="20"/>
              </w:rPr>
            </w:pPr>
          </w:p>
        </w:tc>
      </w:tr>
      <w:tr w:rsidR="00963254" w:rsidRPr="00A754DB" w14:paraId="4DD2D4FB" w14:textId="77777777" w:rsidTr="00963254">
        <w:trPr>
          <w:trHeight w:val="290"/>
        </w:trPr>
        <w:tc>
          <w:tcPr>
            <w:tcW w:w="3033" w:type="dxa"/>
            <w:noWrap/>
            <w:hideMark/>
          </w:tcPr>
          <w:p w14:paraId="0964413E" w14:textId="1CE76E4C" w:rsidR="00963254" w:rsidRPr="007D4C49" w:rsidRDefault="00963254" w:rsidP="00963254">
            <w:pPr>
              <w:rPr>
                <w:spacing w:val="0"/>
                <w:sz w:val="20"/>
              </w:rPr>
            </w:pPr>
            <w:r w:rsidRPr="007D4C49">
              <w:rPr>
                <w:spacing w:val="0"/>
                <w:sz w:val="20"/>
              </w:rPr>
              <w:t>CWM Water affinity</w:t>
            </w:r>
          </w:p>
        </w:tc>
        <w:tc>
          <w:tcPr>
            <w:tcW w:w="203" w:type="dxa"/>
          </w:tcPr>
          <w:p w14:paraId="07D51DAD" w14:textId="77777777" w:rsidR="00963254" w:rsidRPr="00F90AF9" w:rsidRDefault="00963254" w:rsidP="00963254"/>
        </w:tc>
        <w:tc>
          <w:tcPr>
            <w:tcW w:w="1508" w:type="dxa"/>
          </w:tcPr>
          <w:p w14:paraId="119B83A9" w14:textId="7E511665" w:rsidR="00963254" w:rsidRPr="00F90AF9" w:rsidRDefault="00963254" w:rsidP="00963254">
            <w:pPr>
              <w:rPr>
                <w:spacing w:val="0"/>
                <w:sz w:val="20"/>
              </w:rPr>
            </w:pPr>
            <w:r w:rsidRPr="00F90AF9">
              <w:rPr>
                <w:spacing w:val="0"/>
                <w:sz w:val="20"/>
              </w:rPr>
              <w:t>0, 0.5, or 1</w:t>
            </w:r>
          </w:p>
        </w:tc>
        <w:tc>
          <w:tcPr>
            <w:tcW w:w="148" w:type="dxa"/>
          </w:tcPr>
          <w:p w14:paraId="08DF0CFC" w14:textId="77777777" w:rsidR="00963254" w:rsidRPr="007D4C49" w:rsidRDefault="00963254" w:rsidP="00963254"/>
        </w:tc>
        <w:tc>
          <w:tcPr>
            <w:tcW w:w="765" w:type="dxa"/>
          </w:tcPr>
          <w:p w14:paraId="024B8B27" w14:textId="0BCB1486" w:rsidR="00963254" w:rsidRPr="007D4C49" w:rsidRDefault="00963254" w:rsidP="00963254">
            <w:pPr>
              <w:rPr>
                <w:spacing w:val="0"/>
                <w:sz w:val="20"/>
              </w:rPr>
            </w:pPr>
            <w:r w:rsidRPr="007D4C49">
              <w:rPr>
                <w:spacing w:val="0"/>
                <w:sz w:val="20"/>
              </w:rPr>
              <w:t>2015</w:t>
            </w:r>
          </w:p>
        </w:tc>
        <w:tc>
          <w:tcPr>
            <w:tcW w:w="1515" w:type="dxa"/>
          </w:tcPr>
          <w:p w14:paraId="4CC819D1" w14:textId="056F45BD" w:rsidR="00963254" w:rsidRPr="007D4C49" w:rsidRDefault="00963254" w:rsidP="00963254">
            <w:r w:rsidRPr="007D4C49">
              <w:rPr>
                <w:spacing w:val="0"/>
                <w:sz w:val="20"/>
              </w:rPr>
              <w:t>0.7</w:t>
            </w:r>
            <w:r>
              <w:rPr>
                <w:spacing w:val="0"/>
                <w:sz w:val="20"/>
              </w:rPr>
              <w:t>1</w:t>
            </w:r>
            <w:r w:rsidRPr="007D4C49">
              <w:rPr>
                <w:spacing w:val="0"/>
                <w:sz w:val="20"/>
              </w:rPr>
              <w:t xml:space="preserve"> ± 0.03</w:t>
            </w:r>
          </w:p>
        </w:tc>
        <w:tc>
          <w:tcPr>
            <w:tcW w:w="1568" w:type="dxa"/>
          </w:tcPr>
          <w:p w14:paraId="0A7961AD" w14:textId="68DF7CD7" w:rsidR="00963254" w:rsidRPr="007D4C49" w:rsidRDefault="00963254" w:rsidP="00963254">
            <w:r w:rsidRPr="007D4C49">
              <w:rPr>
                <w:spacing w:val="0"/>
                <w:sz w:val="20"/>
              </w:rPr>
              <w:t>0.</w:t>
            </w:r>
            <w:r>
              <w:rPr>
                <w:spacing w:val="0"/>
                <w:sz w:val="20"/>
              </w:rPr>
              <w:t>80</w:t>
            </w:r>
            <w:r w:rsidRPr="007D4C49">
              <w:rPr>
                <w:spacing w:val="0"/>
                <w:sz w:val="20"/>
              </w:rPr>
              <w:t xml:space="preserve"> ± 0.05</w:t>
            </w:r>
          </w:p>
        </w:tc>
        <w:tc>
          <w:tcPr>
            <w:tcW w:w="1183" w:type="dxa"/>
            <w:noWrap/>
            <w:hideMark/>
          </w:tcPr>
          <w:p w14:paraId="66279AEC" w14:textId="63FA0AB3" w:rsidR="00963254" w:rsidRPr="007D4C49" w:rsidRDefault="00963254" w:rsidP="00963254">
            <w:pPr>
              <w:rPr>
                <w:spacing w:val="0"/>
                <w:sz w:val="20"/>
              </w:rPr>
            </w:pPr>
            <w:r w:rsidRPr="007D4C49">
              <w:rPr>
                <w:spacing w:val="0"/>
                <w:sz w:val="20"/>
              </w:rPr>
              <w:t>0.79 ± 0.0</w:t>
            </w:r>
            <w:r>
              <w:rPr>
                <w:spacing w:val="0"/>
                <w:sz w:val="20"/>
              </w:rPr>
              <w:t>3</w:t>
            </w:r>
          </w:p>
        </w:tc>
      </w:tr>
      <w:tr w:rsidR="00963254" w:rsidRPr="00A754DB" w14:paraId="3830E31A" w14:textId="77777777" w:rsidTr="00963254">
        <w:trPr>
          <w:trHeight w:val="290"/>
        </w:trPr>
        <w:tc>
          <w:tcPr>
            <w:tcW w:w="3033" w:type="dxa"/>
            <w:noWrap/>
          </w:tcPr>
          <w:p w14:paraId="32FFD68D" w14:textId="77777777" w:rsidR="00963254" w:rsidRPr="007D4C49" w:rsidRDefault="00963254" w:rsidP="00963254">
            <w:pPr>
              <w:rPr>
                <w:spacing w:val="0"/>
                <w:sz w:val="20"/>
              </w:rPr>
            </w:pPr>
          </w:p>
        </w:tc>
        <w:tc>
          <w:tcPr>
            <w:tcW w:w="203" w:type="dxa"/>
          </w:tcPr>
          <w:p w14:paraId="2FAC1FCA" w14:textId="77777777" w:rsidR="00963254" w:rsidRPr="00F90AF9" w:rsidRDefault="00963254" w:rsidP="00963254"/>
        </w:tc>
        <w:tc>
          <w:tcPr>
            <w:tcW w:w="1508" w:type="dxa"/>
          </w:tcPr>
          <w:p w14:paraId="7ED500EB" w14:textId="49F74F5B" w:rsidR="00963254" w:rsidRPr="00F90AF9" w:rsidRDefault="00963254" w:rsidP="00963254">
            <w:pPr>
              <w:rPr>
                <w:spacing w:val="0"/>
                <w:sz w:val="20"/>
              </w:rPr>
            </w:pPr>
          </w:p>
        </w:tc>
        <w:tc>
          <w:tcPr>
            <w:tcW w:w="148" w:type="dxa"/>
          </w:tcPr>
          <w:p w14:paraId="3E3A946A" w14:textId="77777777" w:rsidR="00963254" w:rsidRPr="007D4C49" w:rsidRDefault="00963254" w:rsidP="00963254"/>
        </w:tc>
        <w:tc>
          <w:tcPr>
            <w:tcW w:w="765" w:type="dxa"/>
          </w:tcPr>
          <w:p w14:paraId="1BD6AFEC" w14:textId="4D472A9D" w:rsidR="00963254" w:rsidRPr="007D4C49" w:rsidRDefault="00963254" w:rsidP="00963254">
            <w:pPr>
              <w:rPr>
                <w:spacing w:val="0"/>
                <w:sz w:val="20"/>
              </w:rPr>
            </w:pPr>
            <w:r w:rsidRPr="007D4C49">
              <w:rPr>
                <w:spacing w:val="0"/>
                <w:sz w:val="20"/>
              </w:rPr>
              <w:t>2022</w:t>
            </w:r>
          </w:p>
        </w:tc>
        <w:tc>
          <w:tcPr>
            <w:tcW w:w="1515" w:type="dxa"/>
          </w:tcPr>
          <w:p w14:paraId="2676C30B" w14:textId="18D305FB" w:rsidR="00963254" w:rsidRPr="007D4C49" w:rsidRDefault="00963254" w:rsidP="00963254">
            <w:r w:rsidRPr="007D4C49">
              <w:rPr>
                <w:spacing w:val="0"/>
                <w:sz w:val="20"/>
              </w:rPr>
              <w:t>0.8</w:t>
            </w:r>
            <w:r>
              <w:rPr>
                <w:spacing w:val="0"/>
                <w:sz w:val="20"/>
              </w:rPr>
              <w:t>1</w:t>
            </w:r>
            <w:r w:rsidRPr="007D4C49">
              <w:rPr>
                <w:spacing w:val="0"/>
                <w:sz w:val="20"/>
              </w:rPr>
              <w:t xml:space="preserve"> ± 0.03</w:t>
            </w:r>
          </w:p>
        </w:tc>
        <w:tc>
          <w:tcPr>
            <w:tcW w:w="1568" w:type="dxa"/>
          </w:tcPr>
          <w:p w14:paraId="168C2DA3" w14:textId="60C53C24" w:rsidR="00963254" w:rsidRPr="007D4C49" w:rsidRDefault="00963254" w:rsidP="00963254">
            <w:r w:rsidRPr="007D4C49">
              <w:rPr>
                <w:spacing w:val="0"/>
                <w:sz w:val="20"/>
              </w:rPr>
              <w:t>0.7</w:t>
            </w:r>
            <w:r>
              <w:rPr>
                <w:spacing w:val="0"/>
                <w:sz w:val="20"/>
              </w:rPr>
              <w:t>6</w:t>
            </w:r>
            <w:r w:rsidRPr="007D4C49">
              <w:rPr>
                <w:spacing w:val="0"/>
                <w:sz w:val="20"/>
              </w:rPr>
              <w:t xml:space="preserve"> ± 0.0</w:t>
            </w:r>
            <w:r>
              <w:rPr>
                <w:spacing w:val="0"/>
                <w:sz w:val="20"/>
              </w:rPr>
              <w:t>3</w:t>
            </w:r>
          </w:p>
        </w:tc>
        <w:tc>
          <w:tcPr>
            <w:tcW w:w="1183" w:type="dxa"/>
            <w:noWrap/>
          </w:tcPr>
          <w:p w14:paraId="1627BC44" w14:textId="74F5D8D4" w:rsidR="00963254" w:rsidRPr="007D4C49" w:rsidRDefault="00963254" w:rsidP="00963254">
            <w:pPr>
              <w:rPr>
                <w:spacing w:val="0"/>
                <w:sz w:val="20"/>
              </w:rPr>
            </w:pPr>
            <w:r w:rsidRPr="007D4C49">
              <w:rPr>
                <w:spacing w:val="0"/>
                <w:sz w:val="20"/>
              </w:rPr>
              <w:t>0.74 ± 0.03</w:t>
            </w:r>
          </w:p>
        </w:tc>
      </w:tr>
      <w:tr w:rsidR="00963254" w:rsidRPr="00A754DB" w14:paraId="0AE15216" w14:textId="77777777" w:rsidTr="00963254">
        <w:trPr>
          <w:trHeight w:val="290"/>
        </w:trPr>
        <w:tc>
          <w:tcPr>
            <w:tcW w:w="3033" w:type="dxa"/>
            <w:noWrap/>
          </w:tcPr>
          <w:p w14:paraId="557C49DD" w14:textId="77777777" w:rsidR="00963254" w:rsidRPr="007D4C49" w:rsidRDefault="00963254" w:rsidP="00963254">
            <w:pPr>
              <w:rPr>
                <w:spacing w:val="0"/>
                <w:sz w:val="20"/>
              </w:rPr>
            </w:pPr>
          </w:p>
        </w:tc>
        <w:tc>
          <w:tcPr>
            <w:tcW w:w="203" w:type="dxa"/>
          </w:tcPr>
          <w:p w14:paraId="41DDD2E1" w14:textId="77777777" w:rsidR="00963254" w:rsidRPr="00F90AF9" w:rsidRDefault="00963254" w:rsidP="00963254"/>
        </w:tc>
        <w:tc>
          <w:tcPr>
            <w:tcW w:w="1508" w:type="dxa"/>
          </w:tcPr>
          <w:p w14:paraId="1730C44C" w14:textId="47707FA6" w:rsidR="00963254" w:rsidRPr="00F90AF9" w:rsidRDefault="00963254" w:rsidP="00963254">
            <w:pPr>
              <w:rPr>
                <w:spacing w:val="0"/>
                <w:sz w:val="20"/>
              </w:rPr>
            </w:pPr>
          </w:p>
        </w:tc>
        <w:tc>
          <w:tcPr>
            <w:tcW w:w="148" w:type="dxa"/>
          </w:tcPr>
          <w:p w14:paraId="5279095B" w14:textId="77777777" w:rsidR="00963254" w:rsidRPr="007D4C49" w:rsidRDefault="00963254" w:rsidP="00963254"/>
        </w:tc>
        <w:tc>
          <w:tcPr>
            <w:tcW w:w="765" w:type="dxa"/>
          </w:tcPr>
          <w:p w14:paraId="1C2A8345" w14:textId="1EA8F2D8" w:rsidR="00963254" w:rsidRPr="007D4C49" w:rsidRDefault="00963254" w:rsidP="00963254">
            <w:pPr>
              <w:rPr>
                <w:spacing w:val="0"/>
                <w:sz w:val="20"/>
              </w:rPr>
            </w:pPr>
          </w:p>
        </w:tc>
        <w:tc>
          <w:tcPr>
            <w:tcW w:w="1515" w:type="dxa"/>
          </w:tcPr>
          <w:p w14:paraId="3F6E6853" w14:textId="77777777" w:rsidR="00963254" w:rsidRPr="007D4C49" w:rsidRDefault="00963254" w:rsidP="00963254"/>
        </w:tc>
        <w:tc>
          <w:tcPr>
            <w:tcW w:w="1568" w:type="dxa"/>
          </w:tcPr>
          <w:p w14:paraId="191124DF" w14:textId="77777777" w:rsidR="00963254" w:rsidRPr="007D4C49" w:rsidRDefault="00963254" w:rsidP="00963254"/>
        </w:tc>
        <w:tc>
          <w:tcPr>
            <w:tcW w:w="1183" w:type="dxa"/>
            <w:noWrap/>
          </w:tcPr>
          <w:p w14:paraId="25FABBB2" w14:textId="2C2B6D69" w:rsidR="00963254" w:rsidRPr="007D4C49" w:rsidRDefault="00963254" w:rsidP="00963254">
            <w:pPr>
              <w:rPr>
                <w:spacing w:val="0"/>
                <w:sz w:val="20"/>
              </w:rPr>
            </w:pPr>
          </w:p>
        </w:tc>
      </w:tr>
      <w:tr w:rsidR="00963254" w:rsidRPr="00D845C2" w14:paraId="36A226C6" w14:textId="77777777" w:rsidTr="00963254">
        <w:trPr>
          <w:trHeight w:val="290"/>
        </w:trPr>
        <w:tc>
          <w:tcPr>
            <w:tcW w:w="3033" w:type="dxa"/>
            <w:noWrap/>
            <w:hideMark/>
          </w:tcPr>
          <w:p w14:paraId="2C4187B0" w14:textId="0466E0C9" w:rsidR="00963254" w:rsidRPr="00D845C2" w:rsidRDefault="00963254" w:rsidP="00963254">
            <w:pPr>
              <w:rPr>
                <w:spacing w:val="0"/>
                <w:sz w:val="20"/>
              </w:rPr>
            </w:pPr>
            <w:r w:rsidRPr="00D845C2">
              <w:rPr>
                <w:spacing w:val="0"/>
                <w:sz w:val="20"/>
              </w:rPr>
              <w:t>CWM Flight capability</w:t>
            </w:r>
          </w:p>
        </w:tc>
        <w:tc>
          <w:tcPr>
            <w:tcW w:w="203" w:type="dxa"/>
          </w:tcPr>
          <w:p w14:paraId="461B4A3F" w14:textId="77777777" w:rsidR="00963254" w:rsidRPr="00F90AF9" w:rsidRDefault="00963254" w:rsidP="00963254"/>
        </w:tc>
        <w:tc>
          <w:tcPr>
            <w:tcW w:w="1508" w:type="dxa"/>
          </w:tcPr>
          <w:p w14:paraId="36A7216D" w14:textId="1A04D2E5" w:rsidR="00963254" w:rsidRPr="00F90AF9" w:rsidRDefault="00963254" w:rsidP="00963254">
            <w:pPr>
              <w:rPr>
                <w:spacing w:val="0"/>
                <w:sz w:val="20"/>
              </w:rPr>
            </w:pPr>
            <w:r w:rsidRPr="00F90AF9">
              <w:rPr>
                <w:spacing w:val="0"/>
                <w:sz w:val="20"/>
              </w:rPr>
              <w:t>0, 0.5, or 1</w:t>
            </w:r>
          </w:p>
        </w:tc>
        <w:tc>
          <w:tcPr>
            <w:tcW w:w="148" w:type="dxa"/>
          </w:tcPr>
          <w:p w14:paraId="6C2EF451" w14:textId="77777777" w:rsidR="00963254" w:rsidRPr="00D845C2" w:rsidRDefault="00963254" w:rsidP="00963254"/>
        </w:tc>
        <w:tc>
          <w:tcPr>
            <w:tcW w:w="765" w:type="dxa"/>
          </w:tcPr>
          <w:p w14:paraId="2108263B" w14:textId="46314B9F" w:rsidR="00963254" w:rsidRPr="00D845C2" w:rsidRDefault="00963254" w:rsidP="00963254">
            <w:pPr>
              <w:rPr>
                <w:spacing w:val="0"/>
                <w:sz w:val="20"/>
              </w:rPr>
            </w:pPr>
            <w:r w:rsidRPr="00D845C2">
              <w:rPr>
                <w:spacing w:val="0"/>
                <w:sz w:val="20"/>
              </w:rPr>
              <w:t>2015</w:t>
            </w:r>
          </w:p>
        </w:tc>
        <w:tc>
          <w:tcPr>
            <w:tcW w:w="1515" w:type="dxa"/>
          </w:tcPr>
          <w:p w14:paraId="0B42DAA2" w14:textId="72992900" w:rsidR="00963254" w:rsidRPr="00D845C2" w:rsidRDefault="00963254" w:rsidP="00963254">
            <w:r w:rsidRPr="00D845C2">
              <w:rPr>
                <w:spacing w:val="0"/>
                <w:sz w:val="20"/>
              </w:rPr>
              <w:t>0.08 ± 0.04</w:t>
            </w:r>
          </w:p>
        </w:tc>
        <w:tc>
          <w:tcPr>
            <w:tcW w:w="1568" w:type="dxa"/>
          </w:tcPr>
          <w:p w14:paraId="7FF17B9D" w14:textId="09A10A79" w:rsidR="00963254" w:rsidRPr="00D845C2" w:rsidRDefault="00963254" w:rsidP="00963254">
            <w:r w:rsidRPr="00D845C2">
              <w:rPr>
                <w:spacing w:val="0"/>
                <w:sz w:val="20"/>
              </w:rPr>
              <w:t>0.30 ± 0.07</w:t>
            </w:r>
          </w:p>
        </w:tc>
        <w:tc>
          <w:tcPr>
            <w:tcW w:w="1183" w:type="dxa"/>
            <w:noWrap/>
            <w:hideMark/>
          </w:tcPr>
          <w:p w14:paraId="68FF30FE" w14:textId="0CADBB27" w:rsidR="00963254" w:rsidRPr="00D845C2" w:rsidRDefault="00963254" w:rsidP="00963254">
            <w:pPr>
              <w:rPr>
                <w:spacing w:val="0"/>
                <w:sz w:val="20"/>
              </w:rPr>
            </w:pPr>
            <w:r w:rsidRPr="00D845C2">
              <w:rPr>
                <w:spacing w:val="0"/>
                <w:sz w:val="20"/>
              </w:rPr>
              <w:t>0.08 ± 0.04</w:t>
            </w:r>
          </w:p>
        </w:tc>
      </w:tr>
      <w:tr w:rsidR="00963254" w:rsidRPr="00D845C2" w14:paraId="4BC52C6F" w14:textId="77777777" w:rsidTr="00963254">
        <w:trPr>
          <w:trHeight w:val="290"/>
        </w:trPr>
        <w:tc>
          <w:tcPr>
            <w:tcW w:w="3033" w:type="dxa"/>
            <w:tcBorders>
              <w:bottom w:val="single" w:sz="4" w:space="0" w:color="auto"/>
            </w:tcBorders>
            <w:noWrap/>
          </w:tcPr>
          <w:p w14:paraId="2495882B" w14:textId="77777777" w:rsidR="00963254" w:rsidRPr="00D2592B" w:rsidRDefault="00963254" w:rsidP="00963254">
            <w:pPr>
              <w:rPr>
                <w:spacing w:val="0"/>
                <w:sz w:val="20"/>
              </w:rPr>
            </w:pPr>
          </w:p>
        </w:tc>
        <w:tc>
          <w:tcPr>
            <w:tcW w:w="203" w:type="dxa"/>
            <w:tcBorders>
              <w:bottom w:val="single" w:sz="4" w:space="0" w:color="auto"/>
            </w:tcBorders>
          </w:tcPr>
          <w:p w14:paraId="0514B289" w14:textId="77777777" w:rsidR="00963254" w:rsidRPr="00F90AF9" w:rsidRDefault="00963254" w:rsidP="00963254"/>
        </w:tc>
        <w:tc>
          <w:tcPr>
            <w:tcW w:w="1508" w:type="dxa"/>
            <w:tcBorders>
              <w:bottom w:val="single" w:sz="4" w:space="0" w:color="auto"/>
            </w:tcBorders>
          </w:tcPr>
          <w:p w14:paraId="436E15C0" w14:textId="2285E0FB" w:rsidR="00963254" w:rsidRPr="00F90AF9" w:rsidRDefault="00963254" w:rsidP="00963254">
            <w:pPr>
              <w:rPr>
                <w:spacing w:val="0"/>
                <w:sz w:val="20"/>
              </w:rPr>
            </w:pPr>
          </w:p>
        </w:tc>
        <w:tc>
          <w:tcPr>
            <w:tcW w:w="148" w:type="dxa"/>
            <w:tcBorders>
              <w:bottom w:val="single" w:sz="4" w:space="0" w:color="auto"/>
            </w:tcBorders>
          </w:tcPr>
          <w:p w14:paraId="3D127F52" w14:textId="77777777" w:rsidR="00963254" w:rsidRPr="00D2592B" w:rsidRDefault="00963254" w:rsidP="00963254"/>
        </w:tc>
        <w:tc>
          <w:tcPr>
            <w:tcW w:w="765" w:type="dxa"/>
            <w:tcBorders>
              <w:bottom w:val="single" w:sz="4" w:space="0" w:color="auto"/>
            </w:tcBorders>
          </w:tcPr>
          <w:p w14:paraId="1795A36E" w14:textId="2A954F5D" w:rsidR="00963254" w:rsidRPr="00D2592B" w:rsidRDefault="00963254" w:rsidP="00963254">
            <w:pPr>
              <w:rPr>
                <w:spacing w:val="0"/>
                <w:sz w:val="20"/>
              </w:rPr>
            </w:pPr>
            <w:r w:rsidRPr="00D2592B">
              <w:rPr>
                <w:spacing w:val="0"/>
                <w:sz w:val="20"/>
              </w:rPr>
              <w:t>2022</w:t>
            </w:r>
          </w:p>
        </w:tc>
        <w:tc>
          <w:tcPr>
            <w:tcW w:w="1515" w:type="dxa"/>
            <w:tcBorders>
              <w:bottom w:val="single" w:sz="4" w:space="0" w:color="auto"/>
            </w:tcBorders>
          </w:tcPr>
          <w:p w14:paraId="19DC3C86" w14:textId="78C6D564" w:rsidR="00963254" w:rsidRPr="00D2592B" w:rsidRDefault="00963254" w:rsidP="00963254">
            <w:r w:rsidRPr="00D2592B">
              <w:rPr>
                <w:spacing w:val="0"/>
                <w:sz w:val="20"/>
              </w:rPr>
              <w:t>0.09 ± 0.03</w:t>
            </w:r>
          </w:p>
        </w:tc>
        <w:tc>
          <w:tcPr>
            <w:tcW w:w="1568" w:type="dxa"/>
            <w:tcBorders>
              <w:bottom w:val="single" w:sz="4" w:space="0" w:color="auto"/>
            </w:tcBorders>
          </w:tcPr>
          <w:p w14:paraId="20660BF7" w14:textId="021B6BD3" w:rsidR="00963254" w:rsidRPr="00D2592B" w:rsidRDefault="00963254" w:rsidP="00963254">
            <w:r w:rsidRPr="00D2592B">
              <w:rPr>
                <w:spacing w:val="0"/>
                <w:sz w:val="20"/>
              </w:rPr>
              <w:t>0.08 ± 0.04</w:t>
            </w:r>
          </w:p>
        </w:tc>
        <w:tc>
          <w:tcPr>
            <w:tcW w:w="1183" w:type="dxa"/>
            <w:tcBorders>
              <w:bottom w:val="single" w:sz="4" w:space="0" w:color="auto"/>
            </w:tcBorders>
            <w:noWrap/>
          </w:tcPr>
          <w:p w14:paraId="62AB6337" w14:textId="7A977B67" w:rsidR="00963254" w:rsidRPr="00D2592B" w:rsidRDefault="00963254" w:rsidP="00963254">
            <w:pPr>
              <w:rPr>
                <w:spacing w:val="0"/>
                <w:sz w:val="20"/>
              </w:rPr>
            </w:pPr>
            <w:r w:rsidRPr="00D2592B">
              <w:rPr>
                <w:spacing w:val="0"/>
                <w:sz w:val="20"/>
              </w:rPr>
              <w:t>0.05 ± 0.01</w:t>
            </w:r>
          </w:p>
        </w:tc>
      </w:tr>
    </w:tbl>
    <w:p w14:paraId="64F3AD95" w14:textId="77777777" w:rsidR="00FD42B7" w:rsidRDefault="00FD42B7" w:rsidP="00E34238"/>
    <w:p w14:paraId="70A9DC1C" w14:textId="77777777" w:rsidR="00FD42B7" w:rsidRPr="00D845C2" w:rsidRDefault="00FD42B7" w:rsidP="00E34238"/>
    <w:p w14:paraId="0DA0242A" w14:textId="08912E57"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A95696">
        <w:rPr>
          <w:sz w:val="24"/>
          <w:szCs w:val="24"/>
        </w:rPr>
        <w:t xml:space="preserve"> </w:t>
      </w:r>
      <w:del w:id="81" w:author="Perry, Kayla" w:date="2025-09-24T09:46:00Z" w16du:dateUtc="2025-09-24T13:46:00Z">
        <w:r w:rsidR="00335D4A" w:rsidDel="0051729E">
          <w:rPr>
            <w:sz w:val="24"/>
            <w:szCs w:val="24"/>
          </w:rPr>
          <w:delText>The PERMANOVAs indicated that g</w:delText>
        </w:r>
      </w:del>
      <w:ins w:id="82" w:author="Perry, Kayla" w:date="2025-09-24T09:46:00Z" w16du:dateUtc="2025-09-24T13:46:00Z">
        <w:r w:rsidR="0051729E">
          <w:rPr>
            <w:sz w:val="24"/>
            <w:szCs w:val="24"/>
          </w:rPr>
          <w:t>G</w:t>
        </w:r>
      </w:ins>
      <w:r w:rsidR="000E7FF9">
        <w:rPr>
          <w:sz w:val="24"/>
          <w:szCs w:val="24"/>
        </w:rPr>
        <w:t xml:space="preserve">round beetle communities in salvaged plots were taxonomically </w:t>
      </w:r>
      <w:r w:rsidR="009B02EB">
        <w:rPr>
          <w:sz w:val="24"/>
          <w:szCs w:val="24"/>
        </w:rPr>
        <w:t>(</w:t>
      </w:r>
      <w:ins w:id="83" w:author="Perry, Kayla" w:date="2025-09-24T09:46:00Z" w16du:dateUtc="2025-09-24T13:46:00Z">
        <w:r w:rsidR="0051729E">
          <w:rPr>
            <w:sz w:val="24"/>
            <w:szCs w:val="24"/>
          </w:rPr>
          <w:t xml:space="preserve">Fig. 4A; </w:t>
        </w:r>
      </w:ins>
      <w:r w:rsidR="009B02EB">
        <w:rPr>
          <w:sz w:val="24"/>
          <w:szCs w:val="24"/>
        </w:rPr>
        <w:t xml:space="preserve">F=1.745, p=0.019) </w:t>
      </w:r>
      <w:r w:rsidR="00181AD7">
        <w:rPr>
          <w:sz w:val="24"/>
          <w:szCs w:val="24"/>
        </w:rPr>
        <w:t xml:space="preserve">distinct from undisturbed forest </w:t>
      </w:r>
      <w:r w:rsidR="000E7FF9">
        <w:rPr>
          <w:sz w:val="24"/>
          <w:szCs w:val="24"/>
        </w:rPr>
        <w:t>and functionally</w:t>
      </w:r>
      <w:r w:rsidR="00A975B6">
        <w:rPr>
          <w:sz w:val="24"/>
          <w:szCs w:val="24"/>
        </w:rPr>
        <w:t xml:space="preserve"> (</w:t>
      </w:r>
      <w:ins w:id="84" w:author="Perry, Kayla" w:date="2025-09-24T09:46:00Z" w16du:dateUtc="2025-09-24T13:46:00Z">
        <w:r w:rsidR="0051729E">
          <w:rPr>
            <w:sz w:val="24"/>
            <w:szCs w:val="24"/>
          </w:rPr>
          <w:t xml:space="preserve">Fig. 4B; </w:t>
        </w:r>
      </w:ins>
      <w:r w:rsidR="00A975B6">
        <w:rPr>
          <w:sz w:val="24"/>
          <w:szCs w:val="24"/>
        </w:rPr>
        <w:t>F=</w:t>
      </w:r>
      <w:r w:rsidR="003B7053" w:rsidRPr="003B7053">
        <w:rPr>
          <w:sz w:val="24"/>
          <w:szCs w:val="24"/>
        </w:rPr>
        <w:t>1.78</w:t>
      </w:r>
      <w:r w:rsidR="004F69C2">
        <w:rPr>
          <w:sz w:val="24"/>
          <w:szCs w:val="24"/>
        </w:rPr>
        <w:t>9, p&lt;</w:t>
      </w:r>
      <w:r w:rsidR="003B7053" w:rsidRPr="003B7053">
        <w:rPr>
          <w:sz w:val="24"/>
          <w:szCs w:val="24"/>
        </w:rPr>
        <w:t>0.00</w:t>
      </w:r>
      <w:r w:rsidR="004F69C2">
        <w:rPr>
          <w:sz w:val="24"/>
          <w:szCs w:val="24"/>
        </w:rPr>
        <w:t>1</w:t>
      </w:r>
      <w:r w:rsidR="00A975B6">
        <w:rPr>
          <w:sz w:val="24"/>
          <w:szCs w:val="24"/>
        </w:rPr>
        <w:t>)</w:t>
      </w:r>
      <w:r w:rsidR="000E7FF9">
        <w:rPr>
          <w:sz w:val="24"/>
          <w:szCs w:val="24"/>
        </w:rPr>
        <w:t xml:space="preserve"> </w:t>
      </w:r>
      <w:r w:rsidR="00C12C6C">
        <w:rPr>
          <w:sz w:val="24"/>
          <w:szCs w:val="24"/>
        </w:rPr>
        <w:t>d</w:t>
      </w:r>
      <w:r w:rsidR="000E7FF9">
        <w:rPr>
          <w:sz w:val="24"/>
          <w:szCs w:val="24"/>
        </w:rPr>
        <w:t>istinct from</w:t>
      </w:r>
      <w:r w:rsidR="00A975B6">
        <w:rPr>
          <w:sz w:val="24"/>
          <w:szCs w:val="24"/>
        </w:rPr>
        <w:t xml:space="preserve"> </w:t>
      </w:r>
      <w:r w:rsidR="009B02EB">
        <w:rPr>
          <w:sz w:val="24"/>
          <w:szCs w:val="24"/>
        </w:rPr>
        <w:t xml:space="preserve">windthrow and </w:t>
      </w:r>
      <w:r w:rsidR="00A975B6">
        <w:rPr>
          <w:sz w:val="24"/>
          <w:szCs w:val="24"/>
        </w:rPr>
        <w:t>undisturbed forest</w:t>
      </w:r>
      <w:del w:id="85" w:author="Perry, Kayla" w:date="2025-09-24T09:46:00Z" w16du:dateUtc="2025-09-24T13:46:00Z">
        <w:r w:rsidR="00A52255" w:rsidDel="0051729E">
          <w:rPr>
            <w:sz w:val="24"/>
            <w:szCs w:val="24"/>
          </w:rPr>
          <w:delText xml:space="preserve"> </w:delText>
        </w:r>
        <w:r w:rsidR="00847793" w:rsidDel="0051729E">
          <w:rPr>
            <w:sz w:val="24"/>
            <w:szCs w:val="24"/>
          </w:rPr>
          <w:delText xml:space="preserve">(Fig. </w:delText>
        </w:r>
        <w:r w:rsidR="000C6D2A" w:rsidDel="0051729E">
          <w:rPr>
            <w:sz w:val="24"/>
            <w:szCs w:val="24"/>
          </w:rPr>
          <w:delText>4</w:delText>
        </w:r>
        <w:r w:rsidR="00847793" w:rsidDel="0051729E">
          <w:rPr>
            <w:sz w:val="24"/>
            <w:szCs w:val="24"/>
          </w:rPr>
          <w:delText>)</w:delText>
        </w:r>
      </w:del>
      <w:r w:rsidR="00A975B6">
        <w:rPr>
          <w:sz w:val="24"/>
          <w:szCs w:val="24"/>
        </w:rPr>
        <w:t>.</w:t>
      </w:r>
      <w:r w:rsidR="00023448">
        <w:rPr>
          <w:sz w:val="24"/>
          <w:szCs w:val="24"/>
        </w:rPr>
        <w:t xml:space="preserve"> </w:t>
      </w:r>
      <w:r w:rsidR="00A12183">
        <w:rPr>
          <w:sz w:val="24"/>
          <w:szCs w:val="24"/>
        </w:rPr>
        <w:t>Taxonomic</w:t>
      </w:r>
      <w:r w:rsidR="00023448">
        <w:rPr>
          <w:sz w:val="24"/>
          <w:szCs w:val="24"/>
        </w:rPr>
        <w:t xml:space="preserve"> composition changed over time from 2015 to 2022 (F=3.803, p</w:t>
      </w:r>
      <w:r w:rsidR="00C65E99">
        <w:rPr>
          <w:sz w:val="24"/>
          <w:szCs w:val="24"/>
        </w:rPr>
        <w:t>&lt;0.001</w:t>
      </w:r>
      <w:r w:rsidR="00023448">
        <w:rPr>
          <w:sz w:val="24"/>
          <w:szCs w:val="24"/>
        </w:rPr>
        <w:t>), but</w:t>
      </w:r>
      <w:del w:id="86" w:author="Perry, Kayla" w:date="2025-09-24T09:48:00Z" w16du:dateUtc="2025-09-24T13:48:00Z">
        <w:r w:rsidR="00023448" w:rsidDel="00EA24D4">
          <w:rPr>
            <w:sz w:val="24"/>
            <w:szCs w:val="24"/>
          </w:rPr>
          <w:delText xml:space="preserve"> a temporal change in</w:delText>
        </w:r>
      </w:del>
      <w:r w:rsidR="00023448">
        <w:rPr>
          <w:sz w:val="24"/>
          <w:szCs w:val="24"/>
        </w:rPr>
        <w:t xml:space="preserve"> functional composition was</w:t>
      </w:r>
      <w:ins w:id="87" w:author="Perry, Kayla" w:date="2025-09-24T09:48:00Z" w16du:dateUtc="2025-09-24T13:48:00Z">
        <w:r w:rsidR="00EA24D4">
          <w:rPr>
            <w:sz w:val="24"/>
            <w:szCs w:val="24"/>
          </w:rPr>
          <w:t xml:space="preserve"> similar across years</w:t>
        </w:r>
      </w:ins>
      <w:del w:id="88" w:author="Perry, Kayla" w:date="2025-09-24T09:48:00Z" w16du:dateUtc="2025-09-24T13:48:00Z">
        <w:r w:rsidR="00023448" w:rsidDel="00EA24D4">
          <w:rPr>
            <w:sz w:val="24"/>
            <w:szCs w:val="24"/>
          </w:rPr>
          <w:delText xml:space="preserve"> not </w:delText>
        </w:r>
        <w:r w:rsidR="00763536" w:rsidDel="00EA24D4">
          <w:rPr>
            <w:sz w:val="24"/>
            <w:szCs w:val="24"/>
          </w:rPr>
          <w:delText>significant</w:delText>
        </w:r>
      </w:del>
      <w:r w:rsidR="00023448">
        <w:rPr>
          <w:sz w:val="24"/>
          <w:szCs w:val="24"/>
        </w:rPr>
        <w:t xml:space="preserve"> (F=</w:t>
      </w:r>
      <w:r w:rsidR="00444EA9" w:rsidRPr="00444EA9">
        <w:rPr>
          <w:sz w:val="24"/>
          <w:szCs w:val="24"/>
        </w:rPr>
        <w:t>1.263</w:t>
      </w:r>
      <w:r w:rsidR="00444EA9">
        <w:rPr>
          <w:sz w:val="24"/>
          <w:szCs w:val="24"/>
        </w:rPr>
        <w:t>, p=</w:t>
      </w:r>
      <w:r w:rsidR="00444EA9" w:rsidRPr="00444EA9">
        <w:rPr>
          <w:sz w:val="24"/>
          <w:szCs w:val="24"/>
        </w:rPr>
        <w:t>0.09</w:t>
      </w:r>
      <w:r w:rsidR="00AB4BCD">
        <w:rPr>
          <w:sz w:val="24"/>
          <w:szCs w:val="24"/>
        </w:rPr>
        <w:t>5</w:t>
      </w:r>
      <w:r w:rsidR="00023448">
        <w:rPr>
          <w:sz w:val="24"/>
          <w:szCs w:val="24"/>
        </w:rPr>
        <w:t xml:space="preserve">). No </w:t>
      </w:r>
      <w:r w:rsidR="00AB4BCD">
        <w:rPr>
          <w:sz w:val="24"/>
          <w:szCs w:val="24"/>
        </w:rPr>
        <w:t xml:space="preserve">significant </w:t>
      </w:r>
      <w:r w:rsidR="00023448">
        <w:rPr>
          <w:sz w:val="24"/>
          <w:szCs w:val="24"/>
        </w:rPr>
        <w:t xml:space="preserve">interactions </w:t>
      </w:r>
      <w:r w:rsidR="00505786">
        <w:rPr>
          <w:sz w:val="24"/>
          <w:szCs w:val="24"/>
        </w:rPr>
        <w:t>among forest management treatments and year were detected</w:t>
      </w:r>
      <w:r w:rsidR="00E92FA7">
        <w:rPr>
          <w:sz w:val="24"/>
          <w:szCs w:val="24"/>
        </w:rPr>
        <w:t xml:space="preserve">, and </w:t>
      </w:r>
      <w:r w:rsidR="000715E1">
        <w:rPr>
          <w:sz w:val="24"/>
          <w:szCs w:val="24"/>
        </w:rPr>
        <w:t xml:space="preserve">neither treatment groups nor years differed significantly in dispersion from </w:t>
      </w:r>
      <w:r w:rsidR="00873421">
        <w:rPr>
          <w:sz w:val="24"/>
          <w:szCs w:val="24"/>
        </w:rPr>
        <w:t>their spatial medians.</w:t>
      </w:r>
    </w:p>
    <w:p w14:paraId="62A99678" w14:textId="77777777" w:rsidR="00082761" w:rsidRDefault="00082761" w:rsidP="00E34238">
      <w:pPr>
        <w:rPr>
          <w:sz w:val="24"/>
          <w:szCs w:val="24"/>
        </w:rPr>
      </w:pPr>
    </w:p>
    <w:p w14:paraId="4348F49C" w14:textId="2885EF09" w:rsidR="00847793" w:rsidRDefault="003866A6" w:rsidP="00E34238">
      <w:pPr>
        <w:rPr>
          <w:sz w:val="24"/>
          <w:szCs w:val="24"/>
        </w:rPr>
      </w:pPr>
      <w:r w:rsidRPr="003866A6">
        <w:rPr>
          <w:noProof/>
          <w:sz w:val="24"/>
          <w:szCs w:val="24"/>
        </w:rPr>
        <w:lastRenderedPageBreak/>
        <w:drawing>
          <wp:inline distT="0" distB="0" distL="0" distR="0" wp14:anchorId="352FE2BE" wp14:editId="28646F6A">
            <wp:extent cx="5394960" cy="7365502"/>
            <wp:effectExtent l="0" t="0" r="0" b="6985"/>
            <wp:docPr id="15157799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79972"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398952" cy="7370952"/>
                    </a:xfrm>
                    <a:prstGeom prst="rect">
                      <a:avLst/>
                    </a:prstGeom>
                  </pic:spPr>
                </pic:pic>
              </a:graphicData>
            </a:graphic>
          </wp:inline>
        </w:drawing>
      </w:r>
    </w:p>
    <w:p w14:paraId="58F5ACBF" w14:textId="11E89DBE" w:rsidR="00870E31" w:rsidRDefault="00870E31" w:rsidP="00E34238">
      <w:pPr>
        <w:rPr>
          <w:sz w:val="24"/>
          <w:szCs w:val="24"/>
        </w:rPr>
      </w:pPr>
      <w:r w:rsidRPr="00717865">
        <w:rPr>
          <w:b/>
          <w:bCs/>
          <w:sz w:val="24"/>
          <w:szCs w:val="24"/>
        </w:rPr>
        <w:t xml:space="preserve">Figure </w:t>
      </w:r>
      <w:r w:rsidR="000C6D2A">
        <w:rPr>
          <w:b/>
          <w:bCs/>
          <w:sz w:val="24"/>
          <w:szCs w:val="24"/>
        </w:rPr>
        <w:t>4</w:t>
      </w:r>
      <w:r w:rsidRPr="00717865">
        <w:rPr>
          <w:b/>
          <w:bCs/>
          <w:sz w:val="24"/>
          <w:szCs w:val="24"/>
        </w:rPr>
        <w:t>.</w:t>
      </w:r>
      <w:r>
        <w:rPr>
          <w:sz w:val="24"/>
          <w:szCs w:val="24"/>
        </w:rPr>
        <w:t xml:space="preserve"> </w:t>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w:t>
      </w:r>
      <w:proofErr w:type="gramStart"/>
      <w:r w:rsidR="00C93BC2">
        <w:rPr>
          <w:sz w:val="24"/>
          <w:szCs w:val="24"/>
        </w:rPr>
        <w:t xml:space="preserve">in a </w:t>
      </w:r>
      <w:r w:rsidR="00057001">
        <w:rPr>
          <w:sz w:val="24"/>
          <w:szCs w:val="24"/>
        </w:rPr>
        <w:t>given year</w:t>
      </w:r>
      <w:proofErr w:type="gramEnd"/>
      <w:r w:rsidR="00057001">
        <w:rPr>
          <w:sz w:val="24"/>
          <w:szCs w:val="24"/>
        </w:rPr>
        <w:t>; shape of the point indicates the year</w:t>
      </w:r>
      <w:r w:rsidR="00F25DCF">
        <w:rPr>
          <w:sz w:val="24"/>
          <w:szCs w:val="24"/>
        </w:rPr>
        <w:t xml:space="preserve"> the community was sampled, while color indicates the forest management treatment. </w:t>
      </w:r>
      <w:r w:rsidR="0041578C">
        <w:rPr>
          <w:sz w:val="24"/>
          <w:szCs w:val="24"/>
        </w:rPr>
        <w:t xml:space="preserve">Points corresponding to the same plot </w:t>
      </w:r>
      <w:proofErr w:type="gramStart"/>
      <w:r w:rsidR="003808FE">
        <w:rPr>
          <w:sz w:val="24"/>
          <w:szCs w:val="24"/>
        </w:rPr>
        <w:t xml:space="preserve">are connected </w:t>
      </w:r>
      <w:r w:rsidR="003808FE">
        <w:rPr>
          <w:sz w:val="24"/>
          <w:szCs w:val="24"/>
        </w:rPr>
        <w:lastRenderedPageBreak/>
        <w:t>with</w:t>
      </w:r>
      <w:proofErr w:type="gramEnd"/>
      <w:r w:rsidR="003808FE">
        <w:rPr>
          <w:sz w:val="24"/>
          <w:szCs w:val="24"/>
        </w:rPr>
        <w:t xml:space="preserve"> lines. </w:t>
      </w:r>
      <w:r w:rsidR="00C3065C">
        <w:rPr>
          <w:sz w:val="24"/>
          <w:szCs w:val="24"/>
        </w:rPr>
        <w:t>The NMDS ordinations resulted in stress values of 0.224 for taxonomic beta-diversity and 0.18</w:t>
      </w:r>
      <w:r w:rsidR="00763CBF">
        <w:rPr>
          <w:sz w:val="24"/>
          <w:szCs w:val="24"/>
        </w:rPr>
        <w:t>1</w:t>
      </w:r>
      <w:r w:rsidR="00C3065C">
        <w:rPr>
          <w:sz w:val="24"/>
          <w:szCs w:val="24"/>
        </w:rPr>
        <w:t xml:space="preserve"> for functional beta-diversity.</w:t>
      </w:r>
    </w:p>
    <w:p w14:paraId="12FDE886" w14:textId="77777777" w:rsidR="00847793" w:rsidRDefault="00847793" w:rsidP="00E34238">
      <w:pPr>
        <w:rPr>
          <w:sz w:val="24"/>
          <w:szCs w:val="24"/>
        </w:rPr>
      </w:pPr>
    </w:p>
    <w:p w14:paraId="597DF110" w14:textId="68140922"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1D6983">
        <w:rPr>
          <w:sz w:val="24"/>
          <w:szCs w:val="24"/>
        </w:rPr>
        <w:t>.</w:t>
      </w:r>
      <w:del w:id="89" w:author="Perry, Kayla" w:date="2025-09-24T11:08:00Z" w16du:dateUtc="2025-09-24T15:08:00Z">
        <w:r w:rsidR="000F3155" w:rsidDel="009A2D8C">
          <w:rPr>
            <w:sz w:val="24"/>
            <w:szCs w:val="24"/>
          </w:rPr>
          <w:delText xml:space="preserve"> </w:delText>
        </w:r>
        <w:r w:rsidR="00635F48" w:rsidDel="009A2D8C">
          <w:rPr>
            <w:sz w:val="24"/>
            <w:szCs w:val="24"/>
          </w:rPr>
          <w:delText xml:space="preserve">Canopy </w:delText>
        </w:r>
        <w:r w:rsidR="006A14F6" w:rsidDel="009A2D8C">
          <w:rPr>
            <w:sz w:val="24"/>
            <w:szCs w:val="24"/>
          </w:rPr>
          <w:delText>openness above the pitfall traps</w:delText>
        </w:r>
        <w:r w:rsidR="00A65AEA" w:rsidDel="009A2D8C">
          <w:rPr>
            <w:sz w:val="24"/>
            <w:szCs w:val="24"/>
          </w:rPr>
          <w:delText xml:space="preserve"> differed by treatment</w:delText>
        </w:r>
        <w:r w:rsidR="003A41A1" w:rsidDel="009A2D8C">
          <w:rPr>
            <w:sz w:val="24"/>
            <w:szCs w:val="24"/>
          </w:rPr>
          <w:delText>, year, and their interaction</w:delText>
        </w:r>
      </w:del>
      <w:r w:rsidR="00C63CFE">
        <w:rPr>
          <w:sz w:val="24"/>
          <w:szCs w:val="24"/>
        </w:rPr>
        <w:t xml:space="preserve">. </w:t>
      </w:r>
      <w:commentRangeStart w:id="90"/>
      <w:r w:rsidR="00C63CFE">
        <w:rPr>
          <w:sz w:val="24"/>
          <w:szCs w:val="24"/>
        </w:rPr>
        <w:t xml:space="preserve">Canopy openness </w:t>
      </w:r>
      <w:r w:rsidR="00EA5AB6">
        <w:rPr>
          <w:sz w:val="24"/>
          <w:szCs w:val="24"/>
        </w:rPr>
        <w:t xml:space="preserve">averaged 82% </w:t>
      </w:r>
      <w:r w:rsidR="00707547">
        <w:rPr>
          <w:sz w:val="24"/>
          <w:szCs w:val="24"/>
        </w:rPr>
        <w:t>above</w:t>
      </w:r>
      <w:r w:rsidR="00EA5AB6">
        <w:rPr>
          <w:sz w:val="24"/>
          <w:szCs w:val="24"/>
        </w:rPr>
        <w:t xml:space="preserve"> salvaged plots in 2015, much higher than </w:t>
      </w:r>
      <w:r w:rsidR="00707547">
        <w:rPr>
          <w:sz w:val="24"/>
          <w:szCs w:val="24"/>
        </w:rPr>
        <w:t xml:space="preserve">windthrow or undisturbed forest plots. Although </w:t>
      </w:r>
      <w:r w:rsidR="00B23FFB">
        <w:rPr>
          <w:sz w:val="24"/>
          <w:szCs w:val="24"/>
        </w:rPr>
        <w:t>salvaged plots decreased to an average of 20% openness by 2022,</w:t>
      </w:r>
      <w:r w:rsidR="0065338D">
        <w:rPr>
          <w:sz w:val="24"/>
          <w:szCs w:val="24"/>
        </w:rPr>
        <w:t xml:space="preserve"> this was still higher </w:t>
      </w:r>
      <w:r w:rsidR="003D0334">
        <w:rPr>
          <w:sz w:val="24"/>
          <w:szCs w:val="24"/>
        </w:rPr>
        <w:t>than the forest control</w:t>
      </w:r>
      <w:r w:rsidR="00420413">
        <w:rPr>
          <w:sz w:val="24"/>
          <w:szCs w:val="24"/>
        </w:rPr>
        <w:t xml:space="preserve"> plots</w:t>
      </w:r>
      <w:commentRangeEnd w:id="90"/>
      <w:r w:rsidR="00455ACC">
        <w:rPr>
          <w:rStyle w:val="CommentReference"/>
        </w:rPr>
        <w:commentReference w:id="90"/>
      </w:r>
      <w:r w:rsidR="00420413">
        <w:rPr>
          <w:sz w:val="24"/>
          <w:szCs w:val="24"/>
        </w:rPr>
        <w:t xml:space="preserve">. </w:t>
      </w:r>
      <w:del w:id="91" w:author="Perry, Kayla" w:date="2025-09-24T11:08:00Z" w16du:dateUtc="2025-09-24T15:08:00Z">
        <w:r w:rsidR="00420413" w:rsidDel="009A2D8C">
          <w:rPr>
            <w:sz w:val="24"/>
            <w:szCs w:val="24"/>
          </w:rPr>
          <w:delText xml:space="preserve">Windthrow plots had </w:delText>
        </w:r>
        <w:r w:rsidR="004E4AC4" w:rsidDel="009A2D8C">
          <w:rPr>
            <w:sz w:val="24"/>
            <w:szCs w:val="24"/>
          </w:rPr>
          <w:delText>intermediate canopy openness readings,</w:delText>
        </w:r>
        <w:r w:rsidR="005034E7" w:rsidDel="009A2D8C">
          <w:rPr>
            <w:sz w:val="24"/>
            <w:szCs w:val="24"/>
          </w:rPr>
          <w:delText xml:space="preserve"> which were closer to those of forest controls than to salvaged plots. </w:delText>
        </w:r>
      </w:del>
      <w:del w:id="92" w:author="Perry, Kayla" w:date="2025-09-24T11:13:00Z" w16du:dateUtc="2025-09-24T15:13:00Z">
        <w:r w:rsidR="0042782A" w:rsidDel="00885B6F">
          <w:rPr>
            <w:sz w:val="24"/>
            <w:szCs w:val="24"/>
          </w:rPr>
          <w:delText xml:space="preserve">The percentage cover of </w:delText>
        </w:r>
        <w:r w:rsidR="002115DF" w:rsidDel="00885B6F">
          <w:rPr>
            <w:sz w:val="24"/>
            <w:szCs w:val="24"/>
          </w:rPr>
          <w:delText>both ground-level vegetation and leaf litter differed by treatment and treatment</w:delText>
        </w:r>
        <w:r w:rsidR="001B4679" w:rsidDel="00885B6F">
          <w:rPr>
            <w:sz w:val="24"/>
            <w:szCs w:val="24"/>
          </w:rPr>
          <w:delText>:</w:delText>
        </w:r>
        <w:r w:rsidR="002115DF" w:rsidDel="00885B6F">
          <w:rPr>
            <w:sz w:val="24"/>
            <w:szCs w:val="24"/>
          </w:rPr>
          <w:delText xml:space="preserve">year </w:delText>
        </w:r>
        <w:r w:rsidR="001B4679" w:rsidDel="00885B6F">
          <w:rPr>
            <w:sz w:val="24"/>
            <w:szCs w:val="24"/>
          </w:rPr>
          <w:delText>interaction</w:delText>
        </w:r>
        <w:r w:rsidR="00A55729" w:rsidDel="00885B6F">
          <w:rPr>
            <w:sz w:val="24"/>
            <w:szCs w:val="24"/>
          </w:rPr>
          <w:delText xml:space="preserve">. </w:delText>
        </w:r>
      </w:del>
      <w:r w:rsidR="00EE4B31">
        <w:rPr>
          <w:sz w:val="24"/>
          <w:szCs w:val="24"/>
        </w:rPr>
        <w:t xml:space="preserve">In 2015, salvaged plots had higher vegetation cover than windthrow, </w:t>
      </w:r>
      <w:r w:rsidR="0017488C">
        <w:rPr>
          <w:sz w:val="24"/>
          <w:szCs w:val="24"/>
        </w:rPr>
        <w:t xml:space="preserve">and windthrow had higher vegetation cover than forest controls, but these patterns </w:t>
      </w:r>
      <w:r w:rsidR="0095129A">
        <w:rPr>
          <w:sz w:val="24"/>
          <w:szCs w:val="24"/>
        </w:rPr>
        <w:t xml:space="preserve">largely </w:t>
      </w:r>
      <w:r w:rsidR="0017488C">
        <w:rPr>
          <w:sz w:val="24"/>
          <w:szCs w:val="24"/>
        </w:rPr>
        <w:t xml:space="preserve">disappeared by 2022. </w:t>
      </w:r>
      <w:r w:rsidR="00B00AC6">
        <w:rPr>
          <w:sz w:val="24"/>
          <w:szCs w:val="24"/>
        </w:rPr>
        <w:t xml:space="preserve">Meanwhile, </w:t>
      </w:r>
      <w:ins w:id="93" w:author="Perry, Kayla" w:date="2025-09-24T11:14:00Z" w16du:dateUtc="2025-09-24T15:14:00Z">
        <w:r w:rsidR="00D261AA">
          <w:rPr>
            <w:sz w:val="24"/>
            <w:szCs w:val="24"/>
          </w:rPr>
          <w:t xml:space="preserve">percentage cover of </w:t>
        </w:r>
      </w:ins>
      <w:r w:rsidR="00DF6C6C">
        <w:rPr>
          <w:sz w:val="24"/>
          <w:szCs w:val="24"/>
        </w:rPr>
        <w:t>leaf litter</w:t>
      </w:r>
      <w:del w:id="94" w:author="Perry, Kayla" w:date="2025-09-24T11:14:00Z" w16du:dateUtc="2025-09-24T15:14:00Z">
        <w:r w:rsidR="00DF6C6C" w:rsidDel="00D261AA">
          <w:rPr>
            <w:sz w:val="24"/>
            <w:szCs w:val="24"/>
          </w:rPr>
          <w:delText xml:space="preserve"> percentage cover </w:delText>
        </w:r>
      </w:del>
      <w:ins w:id="95" w:author="Perry, Kayla" w:date="2025-09-24T11:14:00Z" w16du:dateUtc="2025-09-24T15:14:00Z">
        <w:r w:rsidR="00D261AA">
          <w:rPr>
            <w:sz w:val="24"/>
            <w:szCs w:val="24"/>
          </w:rPr>
          <w:t xml:space="preserve"> </w:t>
        </w:r>
      </w:ins>
      <w:r w:rsidR="00DF6C6C">
        <w:rPr>
          <w:sz w:val="24"/>
          <w:szCs w:val="24"/>
        </w:rPr>
        <w:t xml:space="preserve">showed </w:t>
      </w:r>
      <w:r w:rsidR="006C77A4">
        <w:rPr>
          <w:sz w:val="24"/>
          <w:szCs w:val="24"/>
        </w:rPr>
        <w:t>the opposite pattern</w:t>
      </w:r>
      <w:ins w:id="96" w:author="Perry, Kayla" w:date="2025-09-24T11:14:00Z" w16du:dateUtc="2025-09-24T15:14:00Z">
        <w:r w:rsidR="00D261AA">
          <w:rPr>
            <w:sz w:val="24"/>
            <w:szCs w:val="24"/>
          </w:rPr>
          <w:t>.</w:t>
        </w:r>
      </w:ins>
      <w:del w:id="97" w:author="Perry, Kayla" w:date="2025-09-24T11:14:00Z" w16du:dateUtc="2025-09-24T15:14:00Z">
        <w:r w:rsidR="006C77A4" w:rsidDel="00D261AA">
          <w:rPr>
            <w:sz w:val="24"/>
            <w:szCs w:val="24"/>
          </w:rPr>
          <w:delText>:</w:delText>
        </w:r>
      </w:del>
      <w:r w:rsidR="006C77A4">
        <w:rPr>
          <w:sz w:val="24"/>
          <w:szCs w:val="24"/>
        </w:rPr>
        <w:t xml:space="preserve"> </w:t>
      </w:r>
      <w:del w:id="98" w:author="Perry, Kayla" w:date="2025-09-24T11:14:00Z" w16du:dateUtc="2025-09-24T15:14:00Z">
        <w:r w:rsidR="009F22EA" w:rsidDel="00D261AA">
          <w:rPr>
            <w:sz w:val="24"/>
            <w:szCs w:val="24"/>
          </w:rPr>
          <w:delText>i</w:delText>
        </w:r>
      </w:del>
      <w:ins w:id="99" w:author="Perry, Kayla" w:date="2025-09-24T11:14:00Z" w16du:dateUtc="2025-09-24T15:14:00Z">
        <w:r w:rsidR="00D261AA">
          <w:rPr>
            <w:sz w:val="24"/>
            <w:szCs w:val="24"/>
          </w:rPr>
          <w:t>I</w:t>
        </w:r>
      </w:ins>
      <w:r w:rsidR="009F22EA">
        <w:rPr>
          <w:sz w:val="24"/>
          <w:szCs w:val="24"/>
        </w:rPr>
        <w:t xml:space="preserve">n 2015, salvaged plots had the lowest leaf litter cover (around </w:t>
      </w:r>
      <w:r w:rsidR="00A22127">
        <w:rPr>
          <w:sz w:val="24"/>
          <w:szCs w:val="24"/>
        </w:rPr>
        <w:t>5%), followed by windthrow plots (</w:t>
      </w:r>
      <w:commentRangeStart w:id="100"/>
      <w:r w:rsidR="00A22127">
        <w:rPr>
          <w:sz w:val="24"/>
          <w:szCs w:val="24"/>
        </w:rPr>
        <w:t>35%</w:t>
      </w:r>
      <w:commentRangeEnd w:id="100"/>
      <w:r w:rsidR="00455ACC">
        <w:rPr>
          <w:rStyle w:val="CommentReference"/>
        </w:rPr>
        <w:commentReference w:id="100"/>
      </w:r>
      <w:r w:rsidR="00A22127">
        <w:rPr>
          <w:sz w:val="24"/>
          <w:szCs w:val="24"/>
        </w:rPr>
        <w:t>) and then forest controls (</w:t>
      </w:r>
      <w:r w:rsidR="00952972">
        <w:rPr>
          <w:sz w:val="24"/>
          <w:szCs w:val="24"/>
        </w:rPr>
        <w:t>61%). However, these patterns mostly disappeared by 2022.</w:t>
      </w:r>
      <w:r w:rsidR="00DF6C6C">
        <w:rPr>
          <w:sz w:val="24"/>
          <w:szCs w:val="24"/>
        </w:rPr>
        <w:t xml:space="preserve"> </w:t>
      </w:r>
      <w:r w:rsidR="00E151CD">
        <w:rPr>
          <w:sz w:val="24"/>
          <w:szCs w:val="24"/>
        </w:rPr>
        <w:t>Soil moisture was similar among forest management treatments</w:t>
      </w:r>
      <w:r w:rsidR="00A85398">
        <w:rPr>
          <w:sz w:val="24"/>
          <w:szCs w:val="24"/>
        </w:rPr>
        <w:t>, both in 2015 and in 2022.</w:t>
      </w:r>
    </w:p>
    <w:p w14:paraId="0B66F748" w14:textId="77777777" w:rsidR="008C58E1" w:rsidRDefault="008C58E1" w:rsidP="00E34238">
      <w:pPr>
        <w:rPr>
          <w:sz w:val="24"/>
          <w:szCs w:val="24"/>
        </w:rPr>
      </w:pPr>
    </w:p>
    <w:p w14:paraId="147DE1DE" w14:textId="2925C725" w:rsidR="00876180" w:rsidRDefault="00876180" w:rsidP="00876180">
      <w:pPr>
        <w:rPr>
          <w:sz w:val="24"/>
          <w:szCs w:val="24"/>
        </w:rPr>
      </w:pPr>
      <w:r w:rsidRPr="00876180">
        <w:rPr>
          <w:b/>
          <w:bCs/>
          <w:sz w:val="24"/>
          <w:szCs w:val="24"/>
        </w:rPr>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 xml:space="preserve">at </w:t>
      </w:r>
      <w:proofErr w:type="spellStart"/>
      <w:r>
        <w:rPr>
          <w:sz w:val="24"/>
          <w:szCs w:val="24"/>
        </w:rPr>
        <w:t>Powdermill</w:t>
      </w:r>
      <w:proofErr w:type="spellEnd"/>
      <w:r>
        <w:rPr>
          <w:sz w:val="24"/>
          <w:szCs w:val="24"/>
        </w:rPr>
        <w:t xml:space="preserve">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876180" w:rsidRPr="005D3FF5" w14:paraId="42FBADA8" w14:textId="77777777" w:rsidTr="00664051">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426" w:type="dxa"/>
            <w:tcBorders>
              <w:top w:val="single" w:sz="4" w:space="0" w:color="auto"/>
              <w:bottom w:val="nil"/>
            </w:tcBorders>
          </w:tcPr>
          <w:p w14:paraId="35C8F8CB" w14:textId="77777777" w:rsidR="00876180" w:rsidRPr="005D3FF5" w:rsidRDefault="00876180" w:rsidP="00664051"/>
        </w:tc>
        <w:tc>
          <w:tcPr>
            <w:tcW w:w="992"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2126"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563"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664051">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426" w:type="dxa"/>
            <w:tcBorders>
              <w:top w:val="nil"/>
              <w:bottom w:val="nil"/>
            </w:tcBorders>
          </w:tcPr>
          <w:p w14:paraId="182D490E" w14:textId="77777777" w:rsidR="00876180" w:rsidRPr="005D3FF5" w:rsidRDefault="00876180" w:rsidP="00664051"/>
        </w:tc>
        <w:tc>
          <w:tcPr>
            <w:tcW w:w="992" w:type="dxa"/>
            <w:tcBorders>
              <w:top w:val="nil"/>
              <w:bottom w:val="nil"/>
            </w:tcBorders>
          </w:tcPr>
          <w:p w14:paraId="1C5858D5" w14:textId="77777777" w:rsidR="00876180" w:rsidRPr="005D3FF5" w:rsidRDefault="00876180" w:rsidP="00664051">
            <w:pPr>
              <w:rPr>
                <w:spacing w:val="0"/>
                <w:sz w:val="20"/>
              </w:rPr>
            </w:pPr>
          </w:p>
        </w:tc>
        <w:tc>
          <w:tcPr>
            <w:tcW w:w="2126" w:type="dxa"/>
            <w:gridSpan w:val="2"/>
            <w:tcBorders>
              <w:top w:val="nil"/>
              <w:bottom w:val="nil"/>
            </w:tcBorders>
          </w:tcPr>
          <w:p w14:paraId="0454A672" w14:textId="77777777" w:rsidR="00876180" w:rsidRPr="005D3FF5" w:rsidRDefault="00876180" w:rsidP="00664051">
            <w:pPr>
              <w:rPr>
                <w:spacing w:val="0"/>
                <w:sz w:val="20"/>
              </w:rPr>
            </w:pPr>
          </w:p>
        </w:tc>
        <w:tc>
          <w:tcPr>
            <w:tcW w:w="2127" w:type="dxa"/>
            <w:gridSpan w:val="2"/>
            <w:tcBorders>
              <w:top w:val="nil"/>
              <w:bottom w:val="nil"/>
            </w:tcBorders>
          </w:tcPr>
          <w:p w14:paraId="3E820655" w14:textId="77777777" w:rsidR="00876180" w:rsidRPr="005D3FF5" w:rsidRDefault="00876180" w:rsidP="00664051">
            <w:pPr>
              <w:rPr>
                <w:spacing w:val="0"/>
                <w:sz w:val="20"/>
              </w:rPr>
            </w:pPr>
          </w:p>
        </w:tc>
        <w:tc>
          <w:tcPr>
            <w:tcW w:w="992" w:type="dxa"/>
            <w:tcBorders>
              <w:top w:val="nil"/>
              <w:bottom w:val="nil"/>
            </w:tcBorders>
          </w:tcPr>
          <w:p w14:paraId="1D39B715" w14:textId="77777777" w:rsidR="00876180" w:rsidRPr="005D3FF5" w:rsidRDefault="00876180" w:rsidP="00664051">
            <w:pPr>
              <w:rPr>
                <w:spacing w:val="0"/>
                <w:sz w:val="20"/>
              </w:rPr>
            </w:pPr>
          </w:p>
        </w:tc>
        <w:tc>
          <w:tcPr>
            <w:tcW w:w="571"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664051">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426"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992"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1134"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876180" w:rsidRPr="005B473E" w14:paraId="4D1D7696" w14:textId="77777777" w:rsidTr="00664051">
        <w:tc>
          <w:tcPr>
            <w:tcW w:w="1701" w:type="dxa"/>
            <w:tcBorders>
              <w:top w:val="single" w:sz="4" w:space="0" w:color="auto"/>
            </w:tcBorders>
          </w:tcPr>
          <w:p w14:paraId="5E58A422" w14:textId="77777777" w:rsidR="00876180" w:rsidRPr="005B473E" w:rsidRDefault="00876180" w:rsidP="00664051">
            <w:pPr>
              <w:rPr>
                <w:spacing w:val="0"/>
                <w:sz w:val="20"/>
              </w:rPr>
            </w:pPr>
            <w:r w:rsidRPr="005B473E">
              <w:rPr>
                <w:spacing w:val="0"/>
                <w:sz w:val="20"/>
              </w:rPr>
              <w:t>Vegetation percentage cover</w:t>
            </w:r>
          </w:p>
        </w:tc>
        <w:tc>
          <w:tcPr>
            <w:tcW w:w="426" w:type="dxa"/>
            <w:tcBorders>
              <w:top w:val="single" w:sz="4" w:space="0" w:color="auto"/>
            </w:tcBorders>
          </w:tcPr>
          <w:p w14:paraId="099DA2F7" w14:textId="77777777" w:rsidR="00876180" w:rsidRPr="005B473E" w:rsidRDefault="00876180" w:rsidP="00664051">
            <w:pPr>
              <w:rPr>
                <w:color w:val="000000" w:themeColor="text1"/>
                <w:sz w:val="20"/>
              </w:rPr>
            </w:pPr>
          </w:p>
        </w:tc>
        <w:tc>
          <w:tcPr>
            <w:tcW w:w="992" w:type="dxa"/>
            <w:tcBorders>
              <w:top w:val="single" w:sz="4" w:space="0" w:color="auto"/>
            </w:tcBorders>
          </w:tcPr>
          <w:p w14:paraId="7F81A5CF"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2BC2EC5D" w14:textId="77777777" w:rsidR="00876180" w:rsidRPr="005B473E" w:rsidRDefault="00876180" w:rsidP="00664051">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FF2707E"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42D28144" w14:textId="77777777" w:rsidR="00876180" w:rsidRPr="005B473E" w:rsidRDefault="00876180" w:rsidP="00664051">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20B5F256" w14:textId="77777777" w:rsidR="00876180" w:rsidRPr="005B473E" w:rsidRDefault="00876180" w:rsidP="00664051">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7F1E7E8B" w14:textId="77777777" w:rsidR="00876180" w:rsidRPr="005B473E" w:rsidRDefault="00876180" w:rsidP="00664051">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4FE98844"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7</w:t>
            </w:r>
          </w:p>
        </w:tc>
      </w:tr>
      <w:tr w:rsidR="00876180" w:rsidRPr="005B473E" w14:paraId="784B0748" w14:textId="77777777" w:rsidTr="00664051">
        <w:tc>
          <w:tcPr>
            <w:tcW w:w="1701" w:type="dxa"/>
          </w:tcPr>
          <w:p w14:paraId="7E5B492E" w14:textId="77777777" w:rsidR="00876180" w:rsidRPr="005B473E" w:rsidRDefault="00876180" w:rsidP="00664051">
            <w:pPr>
              <w:rPr>
                <w:spacing w:val="0"/>
                <w:sz w:val="20"/>
              </w:rPr>
            </w:pPr>
            <w:r w:rsidRPr="005B473E">
              <w:rPr>
                <w:spacing w:val="0"/>
                <w:sz w:val="20"/>
              </w:rPr>
              <w:t>Leaf litter percentage cover</w:t>
            </w:r>
          </w:p>
        </w:tc>
        <w:tc>
          <w:tcPr>
            <w:tcW w:w="426" w:type="dxa"/>
          </w:tcPr>
          <w:p w14:paraId="0F13711C" w14:textId="77777777" w:rsidR="00876180" w:rsidRPr="005B473E" w:rsidRDefault="00876180" w:rsidP="00664051">
            <w:pPr>
              <w:rPr>
                <w:color w:val="000000" w:themeColor="text1"/>
                <w:sz w:val="20"/>
              </w:rPr>
            </w:pPr>
          </w:p>
        </w:tc>
        <w:tc>
          <w:tcPr>
            <w:tcW w:w="992" w:type="dxa"/>
          </w:tcPr>
          <w:p w14:paraId="77E6FB56"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Pr>
          <w:p w14:paraId="73450CF9" w14:textId="77777777" w:rsidR="00876180" w:rsidRPr="005B473E" w:rsidRDefault="00876180" w:rsidP="00664051">
            <w:pPr>
              <w:rPr>
                <w:b/>
                <w:bCs/>
                <w:color w:val="000000" w:themeColor="text1"/>
                <w:spacing w:val="0"/>
                <w:sz w:val="20"/>
              </w:rPr>
            </w:pPr>
            <w:r w:rsidRPr="005B473E">
              <w:rPr>
                <w:b/>
                <w:bCs/>
                <w:color w:val="000000" w:themeColor="text1"/>
                <w:spacing w:val="0"/>
                <w:sz w:val="20"/>
              </w:rPr>
              <w:t xml:space="preserve">F=20.0451 </w:t>
            </w:r>
          </w:p>
        </w:tc>
        <w:tc>
          <w:tcPr>
            <w:tcW w:w="992" w:type="dxa"/>
          </w:tcPr>
          <w:p w14:paraId="3B0F9AAD"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Pr>
          <w:p w14:paraId="60ADC02E" w14:textId="77777777" w:rsidR="00876180" w:rsidRPr="005B473E" w:rsidRDefault="00876180" w:rsidP="00664051">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04B27CAE" w14:textId="77777777" w:rsidR="00876180" w:rsidRPr="005B473E" w:rsidRDefault="00876180" w:rsidP="00664051">
            <w:pPr>
              <w:rPr>
                <w:color w:val="000000" w:themeColor="text1"/>
                <w:spacing w:val="0"/>
                <w:sz w:val="20"/>
              </w:rPr>
            </w:pPr>
            <w:r w:rsidRPr="005B473E">
              <w:rPr>
                <w:color w:val="000000" w:themeColor="text1"/>
                <w:spacing w:val="0"/>
                <w:sz w:val="20"/>
              </w:rPr>
              <w:t>0.377</w:t>
            </w:r>
          </w:p>
        </w:tc>
        <w:tc>
          <w:tcPr>
            <w:tcW w:w="992" w:type="dxa"/>
          </w:tcPr>
          <w:p w14:paraId="4E65DC21" w14:textId="77777777" w:rsidR="00876180" w:rsidRPr="005B473E" w:rsidRDefault="00876180" w:rsidP="00664051">
            <w:pPr>
              <w:rPr>
                <w:b/>
                <w:bCs/>
                <w:color w:val="000000" w:themeColor="text1"/>
                <w:spacing w:val="0"/>
                <w:sz w:val="20"/>
              </w:rPr>
            </w:pPr>
            <w:r w:rsidRPr="005B473E">
              <w:rPr>
                <w:b/>
                <w:bCs/>
                <w:color w:val="000000" w:themeColor="text1"/>
                <w:spacing w:val="0"/>
                <w:sz w:val="20"/>
              </w:rPr>
              <w:t>F=8.771</w:t>
            </w:r>
          </w:p>
        </w:tc>
        <w:tc>
          <w:tcPr>
            <w:tcW w:w="571" w:type="dxa"/>
          </w:tcPr>
          <w:p w14:paraId="34BAAB51"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1</w:t>
            </w:r>
          </w:p>
        </w:tc>
      </w:tr>
      <w:tr w:rsidR="00876180" w:rsidRPr="00B05983" w14:paraId="7F468D86" w14:textId="77777777" w:rsidTr="00664051">
        <w:tc>
          <w:tcPr>
            <w:tcW w:w="1701" w:type="dxa"/>
          </w:tcPr>
          <w:p w14:paraId="71635295" w14:textId="77777777" w:rsidR="00876180" w:rsidRPr="00B05983" w:rsidRDefault="00876180" w:rsidP="00664051">
            <w:pPr>
              <w:rPr>
                <w:spacing w:val="0"/>
                <w:sz w:val="20"/>
              </w:rPr>
            </w:pPr>
            <w:r w:rsidRPr="00B05983">
              <w:rPr>
                <w:spacing w:val="0"/>
                <w:sz w:val="20"/>
              </w:rPr>
              <w:t>Canopy openness</w:t>
            </w:r>
          </w:p>
        </w:tc>
        <w:tc>
          <w:tcPr>
            <w:tcW w:w="426" w:type="dxa"/>
          </w:tcPr>
          <w:p w14:paraId="0A642108" w14:textId="77777777" w:rsidR="00876180" w:rsidRPr="00B05983" w:rsidRDefault="00876180" w:rsidP="00664051">
            <w:pPr>
              <w:rPr>
                <w:color w:val="000000" w:themeColor="text1"/>
              </w:rPr>
            </w:pPr>
          </w:p>
        </w:tc>
        <w:tc>
          <w:tcPr>
            <w:tcW w:w="992" w:type="dxa"/>
          </w:tcPr>
          <w:p w14:paraId="3E53EFF8"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3529E28C"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2E4EC74"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3" w:type="dxa"/>
          </w:tcPr>
          <w:p w14:paraId="434FDE9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6A1AB5B2"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2" w:type="dxa"/>
          </w:tcPr>
          <w:p w14:paraId="1DB9570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A4BF6C3"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r>
      <w:tr w:rsidR="00876180" w:rsidRPr="00B05983" w14:paraId="37E69B9E" w14:textId="77777777" w:rsidTr="00664051">
        <w:tc>
          <w:tcPr>
            <w:tcW w:w="1701" w:type="dxa"/>
          </w:tcPr>
          <w:p w14:paraId="50B04317" w14:textId="77777777" w:rsidR="00876180" w:rsidRPr="00B05983" w:rsidRDefault="00876180" w:rsidP="00664051">
            <w:pPr>
              <w:rPr>
                <w:spacing w:val="0"/>
                <w:sz w:val="20"/>
              </w:rPr>
            </w:pPr>
            <w:r w:rsidRPr="00B05983">
              <w:rPr>
                <w:spacing w:val="0"/>
                <w:sz w:val="20"/>
              </w:rPr>
              <w:t>Soil moisture (2015)</w:t>
            </w:r>
          </w:p>
        </w:tc>
        <w:tc>
          <w:tcPr>
            <w:tcW w:w="426" w:type="dxa"/>
          </w:tcPr>
          <w:p w14:paraId="150ABB79" w14:textId="77777777" w:rsidR="00876180" w:rsidRPr="00B05983" w:rsidRDefault="00876180" w:rsidP="00664051">
            <w:pPr>
              <w:rPr>
                <w:color w:val="000000" w:themeColor="text1"/>
              </w:rPr>
            </w:pPr>
          </w:p>
        </w:tc>
        <w:tc>
          <w:tcPr>
            <w:tcW w:w="992" w:type="dxa"/>
          </w:tcPr>
          <w:p w14:paraId="57C6DCEF"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03169DB6" w14:textId="77777777" w:rsidR="00876180" w:rsidRPr="00B05983" w:rsidRDefault="00876180" w:rsidP="00664051">
            <w:pPr>
              <w:rPr>
                <w:color w:val="000000" w:themeColor="text1"/>
                <w:spacing w:val="0"/>
                <w:sz w:val="20"/>
              </w:rPr>
            </w:pPr>
            <w:r w:rsidRPr="00B05983">
              <w:rPr>
                <w:color w:val="000000" w:themeColor="text1"/>
                <w:spacing w:val="0"/>
                <w:sz w:val="20"/>
              </w:rPr>
              <w:t xml:space="preserve">F=0.0792 </w:t>
            </w:r>
          </w:p>
        </w:tc>
        <w:tc>
          <w:tcPr>
            <w:tcW w:w="992" w:type="dxa"/>
          </w:tcPr>
          <w:p w14:paraId="15ACFD47" w14:textId="77777777" w:rsidR="00876180" w:rsidRPr="00B05983" w:rsidRDefault="00876180" w:rsidP="00664051">
            <w:pPr>
              <w:rPr>
                <w:color w:val="000000" w:themeColor="text1"/>
                <w:spacing w:val="0"/>
                <w:sz w:val="20"/>
              </w:rPr>
            </w:pPr>
            <w:r w:rsidRPr="00B05983">
              <w:rPr>
                <w:color w:val="000000" w:themeColor="text1"/>
                <w:spacing w:val="0"/>
                <w:sz w:val="20"/>
              </w:rPr>
              <w:t>0.9242</w:t>
            </w:r>
          </w:p>
        </w:tc>
        <w:tc>
          <w:tcPr>
            <w:tcW w:w="993" w:type="dxa"/>
          </w:tcPr>
          <w:p w14:paraId="287D3C14"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1134" w:type="dxa"/>
          </w:tcPr>
          <w:p w14:paraId="677686FB"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992" w:type="dxa"/>
          </w:tcPr>
          <w:p w14:paraId="49254278"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571" w:type="dxa"/>
          </w:tcPr>
          <w:p w14:paraId="3573D607" w14:textId="77777777" w:rsidR="00876180" w:rsidRPr="00B05983" w:rsidRDefault="00876180" w:rsidP="00664051">
            <w:pPr>
              <w:rPr>
                <w:color w:val="000000" w:themeColor="text1"/>
                <w:spacing w:val="0"/>
                <w:sz w:val="20"/>
              </w:rPr>
            </w:pPr>
            <w:r w:rsidRPr="00B05983">
              <w:rPr>
                <w:color w:val="000000" w:themeColor="text1"/>
                <w:spacing w:val="0"/>
                <w:sz w:val="20"/>
              </w:rPr>
              <w:t>NA</w:t>
            </w:r>
          </w:p>
        </w:tc>
      </w:tr>
      <w:tr w:rsidR="00876180" w:rsidRPr="001734C3" w14:paraId="7C9EE6AE" w14:textId="77777777" w:rsidTr="00664051">
        <w:tc>
          <w:tcPr>
            <w:tcW w:w="1701" w:type="dxa"/>
          </w:tcPr>
          <w:p w14:paraId="24ECC468" w14:textId="77777777" w:rsidR="00876180" w:rsidRPr="00467288" w:rsidRDefault="00876180" w:rsidP="00664051">
            <w:pPr>
              <w:rPr>
                <w:spacing w:val="0"/>
                <w:sz w:val="20"/>
              </w:rPr>
            </w:pPr>
            <w:r>
              <w:rPr>
                <w:spacing w:val="0"/>
                <w:sz w:val="20"/>
              </w:rPr>
              <w:t>Soil moisture (2022)</w:t>
            </w:r>
          </w:p>
        </w:tc>
        <w:tc>
          <w:tcPr>
            <w:tcW w:w="426" w:type="dxa"/>
          </w:tcPr>
          <w:p w14:paraId="2A37929D" w14:textId="77777777" w:rsidR="00876180" w:rsidRDefault="00876180" w:rsidP="00664051">
            <w:pPr>
              <w:rPr>
                <w:color w:val="000000" w:themeColor="text1"/>
              </w:rPr>
            </w:pPr>
          </w:p>
        </w:tc>
        <w:tc>
          <w:tcPr>
            <w:tcW w:w="992" w:type="dxa"/>
          </w:tcPr>
          <w:p w14:paraId="310059CB" w14:textId="77777777" w:rsidR="00876180" w:rsidRPr="001734C3" w:rsidRDefault="00876180" w:rsidP="00664051">
            <w:pPr>
              <w:rPr>
                <w:color w:val="000000" w:themeColor="text1"/>
                <w:spacing w:val="0"/>
                <w:sz w:val="20"/>
              </w:rPr>
            </w:pPr>
            <w:r>
              <w:rPr>
                <w:color w:val="000000" w:themeColor="text1"/>
                <w:spacing w:val="0"/>
                <w:sz w:val="20"/>
              </w:rPr>
              <w:t>LMM</w:t>
            </w:r>
          </w:p>
        </w:tc>
        <w:tc>
          <w:tcPr>
            <w:tcW w:w="1134" w:type="dxa"/>
          </w:tcPr>
          <w:p w14:paraId="75818288" w14:textId="77777777" w:rsidR="00876180" w:rsidRPr="001734C3" w:rsidRDefault="00876180" w:rsidP="00664051">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047987AE" w14:textId="77777777" w:rsidR="00876180" w:rsidRPr="001734C3" w:rsidRDefault="00876180" w:rsidP="00664051">
            <w:pPr>
              <w:rPr>
                <w:color w:val="000000" w:themeColor="text1"/>
                <w:spacing w:val="0"/>
                <w:sz w:val="20"/>
              </w:rPr>
            </w:pPr>
            <w:r w:rsidRPr="00BC071D">
              <w:rPr>
                <w:color w:val="000000" w:themeColor="text1"/>
                <w:spacing w:val="0"/>
                <w:sz w:val="20"/>
              </w:rPr>
              <w:t>0.7939</w:t>
            </w:r>
          </w:p>
        </w:tc>
        <w:tc>
          <w:tcPr>
            <w:tcW w:w="993" w:type="dxa"/>
          </w:tcPr>
          <w:p w14:paraId="4556E3D2"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1134" w:type="dxa"/>
          </w:tcPr>
          <w:p w14:paraId="316EBF50"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992" w:type="dxa"/>
          </w:tcPr>
          <w:p w14:paraId="00AE399B"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571" w:type="dxa"/>
          </w:tcPr>
          <w:p w14:paraId="36E4A51C" w14:textId="77777777" w:rsidR="00876180" w:rsidRPr="001734C3" w:rsidRDefault="00876180" w:rsidP="00664051">
            <w:pPr>
              <w:rPr>
                <w:color w:val="000000" w:themeColor="text1"/>
                <w:spacing w:val="0"/>
                <w:sz w:val="20"/>
              </w:rPr>
            </w:pPr>
            <w:r w:rsidRPr="001734C3">
              <w:rPr>
                <w:color w:val="000000" w:themeColor="text1"/>
                <w:spacing w:val="0"/>
                <w:sz w:val="20"/>
              </w:rPr>
              <w:t>NA</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8C58E1" w:rsidRPr="00D2592B" w14:paraId="48957909" w14:textId="77777777" w:rsidTr="0016608F">
        <w:trPr>
          <w:trHeight w:val="290"/>
        </w:trPr>
        <w:tc>
          <w:tcPr>
            <w:tcW w:w="2984" w:type="dxa"/>
            <w:tcBorders>
              <w:top w:val="single" w:sz="4" w:space="0" w:color="auto"/>
            </w:tcBorders>
            <w:noWrap/>
          </w:tcPr>
          <w:p w14:paraId="3D9515F4" w14:textId="77777777" w:rsidR="008C58E1" w:rsidRPr="00A97A86" w:rsidRDefault="008C58E1" w:rsidP="0016608F">
            <w:pPr>
              <w:rPr>
                <w:sz w:val="20"/>
              </w:rPr>
            </w:pPr>
          </w:p>
        </w:tc>
        <w:tc>
          <w:tcPr>
            <w:tcW w:w="215" w:type="dxa"/>
            <w:tcBorders>
              <w:top w:val="single" w:sz="4" w:space="0" w:color="auto"/>
            </w:tcBorders>
          </w:tcPr>
          <w:p w14:paraId="1B780EDB" w14:textId="77777777" w:rsidR="008C58E1" w:rsidRPr="00F90AF9" w:rsidRDefault="008C58E1" w:rsidP="0016608F">
            <w:pPr>
              <w:rPr>
                <w:color w:val="FF0000"/>
              </w:rPr>
            </w:pPr>
          </w:p>
        </w:tc>
        <w:tc>
          <w:tcPr>
            <w:tcW w:w="1525" w:type="dxa"/>
            <w:tcBorders>
              <w:top w:val="single" w:sz="4" w:space="0" w:color="auto"/>
            </w:tcBorders>
          </w:tcPr>
          <w:p w14:paraId="67DE9989" w14:textId="77777777" w:rsidR="008C58E1" w:rsidRPr="00B756E6" w:rsidRDefault="008C58E1" w:rsidP="0016608F">
            <w:pPr>
              <w:rPr>
                <w:color w:val="FF0000"/>
              </w:rPr>
            </w:pPr>
            <w:r w:rsidRPr="00F90AF9">
              <w:rPr>
                <w:spacing w:val="0"/>
                <w:sz w:val="20"/>
              </w:rPr>
              <w:t>Unit</w:t>
            </w:r>
          </w:p>
        </w:tc>
        <w:tc>
          <w:tcPr>
            <w:tcW w:w="157" w:type="dxa"/>
            <w:tcBorders>
              <w:top w:val="single" w:sz="4" w:space="0" w:color="auto"/>
            </w:tcBorders>
          </w:tcPr>
          <w:p w14:paraId="61B4FC87" w14:textId="77777777" w:rsidR="008C58E1" w:rsidRPr="00D2592B" w:rsidRDefault="008C58E1" w:rsidP="0016608F"/>
        </w:tc>
        <w:tc>
          <w:tcPr>
            <w:tcW w:w="785" w:type="dxa"/>
            <w:tcBorders>
              <w:top w:val="single" w:sz="4" w:space="0" w:color="auto"/>
              <w:left w:val="nil"/>
              <w:bottom w:val="nil"/>
              <w:right w:val="nil"/>
            </w:tcBorders>
          </w:tcPr>
          <w:p w14:paraId="7748A620" w14:textId="77777777" w:rsidR="008C58E1" w:rsidRPr="00D2592B" w:rsidRDefault="008C58E1" w:rsidP="0016608F">
            <w:r w:rsidRPr="007D4C49">
              <w:rPr>
                <w:spacing w:val="0"/>
                <w:sz w:val="20"/>
              </w:rPr>
              <w:t>Year</w:t>
            </w:r>
          </w:p>
        </w:tc>
        <w:tc>
          <w:tcPr>
            <w:tcW w:w="1545" w:type="dxa"/>
            <w:tcBorders>
              <w:top w:val="single" w:sz="4" w:space="0" w:color="auto"/>
              <w:left w:val="nil"/>
              <w:bottom w:val="nil"/>
              <w:right w:val="nil"/>
            </w:tcBorders>
            <w:noWrap/>
          </w:tcPr>
          <w:p w14:paraId="391A06B9" w14:textId="77777777" w:rsidR="008C58E1" w:rsidRPr="00D2592B" w:rsidRDefault="008C58E1" w:rsidP="0016608F">
            <w:pPr>
              <w:rPr>
                <w:color w:val="000000"/>
              </w:rPr>
            </w:pPr>
            <w:r w:rsidRPr="007D4C49">
              <w:rPr>
                <w:spacing w:val="0"/>
                <w:sz w:val="20"/>
              </w:rPr>
              <w:t>Forest</w:t>
            </w:r>
          </w:p>
        </w:tc>
        <w:tc>
          <w:tcPr>
            <w:tcW w:w="1372" w:type="dxa"/>
            <w:tcBorders>
              <w:top w:val="single" w:sz="4" w:space="0" w:color="auto"/>
              <w:left w:val="nil"/>
              <w:bottom w:val="nil"/>
              <w:right w:val="nil"/>
            </w:tcBorders>
            <w:noWrap/>
          </w:tcPr>
          <w:p w14:paraId="3680ACAB" w14:textId="77777777" w:rsidR="008C58E1" w:rsidRPr="00D2592B" w:rsidRDefault="008C58E1" w:rsidP="0016608F">
            <w:pPr>
              <w:rPr>
                <w:color w:val="000000"/>
              </w:rPr>
            </w:pPr>
            <w:r w:rsidRPr="007D4C49">
              <w:rPr>
                <w:spacing w:val="0"/>
                <w:sz w:val="20"/>
              </w:rPr>
              <w:t>Salvaged</w:t>
            </w:r>
          </w:p>
        </w:tc>
        <w:tc>
          <w:tcPr>
            <w:tcW w:w="1482" w:type="dxa"/>
            <w:tcBorders>
              <w:top w:val="single" w:sz="4" w:space="0" w:color="auto"/>
              <w:left w:val="nil"/>
              <w:bottom w:val="nil"/>
              <w:right w:val="nil"/>
            </w:tcBorders>
            <w:noWrap/>
          </w:tcPr>
          <w:p w14:paraId="016CDE36" w14:textId="77777777" w:rsidR="008C58E1" w:rsidRPr="00D2592B" w:rsidRDefault="008C58E1" w:rsidP="0016608F">
            <w:pPr>
              <w:rPr>
                <w:color w:val="000000"/>
              </w:rPr>
            </w:pPr>
            <w:r w:rsidRPr="007D4C49">
              <w:rPr>
                <w:spacing w:val="0"/>
                <w:sz w:val="20"/>
              </w:rPr>
              <w:t>Windthrow</w:t>
            </w:r>
          </w:p>
        </w:tc>
      </w:tr>
      <w:tr w:rsidR="008C58E1" w:rsidRPr="00D2592B" w14:paraId="15A8B0E5" w14:textId="77777777" w:rsidTr="0016608F">
        <w:trPr>
          <w:trHeight w:val="290"/>
        </w:trPr>
        <w:tc>
          <w:tcPr>
            <w:tcW w:w="2984" w:type="dxa"/>
            <w:tcBorders>
              <w:top w:val="single" w:sz="4" w:space="0" w:color="auto"/>
            </w:tcBorders>
            <w:noWrap/>
          </w:tcPr>
          <w:p w14:paraId="295129AF" w14:textId="77777777" w:rsidR="008C58E1" w:rsidRPr="00FD42B7" w:rsidRDefault="008C58E1" w:rsidP="0016608F">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B8F498" w14:textId="77777777" w:rsidR="008C58E1" w:rsidRPr="00F90AF9" w:rsidRDefault="008C58E1" w:rsidP="0016608F">
            <w:pPr>
              <w:rPr>
                <w:color w:val="FF0000"/>
              </w:rPr>
            </w:pPr>
          </w:p>
        </w:tc>
        <w:tc>
          <w:tcPr>
            <w:tcW w:w="1525" w:type="dxa"/>
            <w:tcBorders>
              <w:top w:val="single" w:sz="4" w:space="0" w:color="auto"/>
            </w:tcBorders>
          </w:tcPr>
          <w:p w14:paraId="378C32C7" w14:textId="77777777" w:rsidR="008C58E1" w:rsidRPr="00B756E6" w:rsidRDefault="008C58E1" w:rsidP="0016608F">
            <w:pPr>
              <w:rPr>
                <w:color w:val="FF0000"/>
                <w:spacing w:val="0"/>
                <w:sz w:val="20"/>
              </w:rPr>
            </w:pPr>
            <w:commentRangeStart w:id="101"/>
            <w:r w:rsidRPr="00B756E6">
              <w:rPr>
                <w:color w:val="FF0000"/>
                <w:spacing w:val="0"/>
                <w:sz w:val="20"/>
              </w:rPr>
              <w:t>0-1</w:t>
            </w:r>
            <w:r>
              <w:rPr>
                <w:color w:val="FF0000"/>
                <w:spacing w:val="0"/>
                <w:sz w:val="20"/>
              </w:rPr>
              <w:t>.129</w:t>
            </w:r>
            <w:commentRangeEnd w:id="101"/>
            <w:r>
              <w:rPr>
                <w:rStyle w:val="CommentReference"/>
                <w:spacing w:val="0"/>
              </w:rPr>
              <w:commentReference w:id="101"/>
            </w:r>
          </w:p>
        </w:tc>
        <w:tc>
          <w:tcPr>
            <w:tcW w:w="157" w:type="dxa"/>
            <w:tcBorders>
              <w:top w:val="single" w:sz="4" w:space="0" w:color="auto"/>
            </w:tcBorders>
          </w:tcPr>
          <w:p w14:paraId="1884C1AE" w14:textId="77777777" w:rsidR="008C58E1" w:rsidRPr="00D2592B" w:rsidRDefault="008C58E1" w:rsidP="0016608F"/>
        </w:tc>
        <w:tc>
          <w:tcPr>
            <w:tcW w:w="785" w:type="dxa"/>
            <w:tcBorders>
              <w:top w:val="single" w:sz="4" w:space="0" w:color="auto"/>
              <w:left w:val="nil"/>
              <w:bottom w:val="nil"/>
              <w:right w:val="nil"/>
            </w:tcBorders>
          </w:tcPr>
          <w:p w14:paraId="3806EB55" w14:textId="77777777" w:rsidR="008C58E1" w:rsidRPr="00D2592B" w:rsidRDefault="008C58E1" w:rsidP="0016608F">
            <w:pPr>
              <w:rPr>
                <w:spacing w:val="0"/>
                <w:sz w:val="20"/>
              </w:rPr>
            </w:pPr>
            <w:r w:rsidRPr="00D2592B">
              <w:rPr>
                <w:spacing w:val="0"/>
                <w:sz w:val="20"/>
              </w:rPr>
              <w:t>2015</w:t>
            </w:r>
          </w:p>
        </w:tc>
        <w:tc>
          <w:tcPr>
            <w:tcW w:w="1545" w:type="dxa"/>
            <w:tcBorders>
              <w:top w:val="single" w:sz="4" w:space="0" w:color="auto"/>
              <w:left w:val="nil"/>
              <w:bottom w:val="nil"/>
              <w:right w:val="nil"/>
            </w:tcBorders>
            <w:noWrap/>
          </w:tcPr>
          <w:p w14:paraId="7C7EDB6A" w14:textId="77777777" w:rsidR="008C58E1" w:rsidRPr="00D2592B" w:rsidRDefault="008C58E1" w:rsidP="0016608F">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noWrap/>
          </w:tcPr>
          <w:p w14:paraId="29B472E9" w14:textId="77777777" w:rsidR="008C58E1" w:rsidRPr="00D2592B" w:rsidRDefault="008C58E1" w:rsidP="0016608F">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noWrap/>
          </w:tcPr>
          <w:p w14:paraId="0AA922CC" w14:textId="77777777" w:rsidR="008C58E1" w:rsidRPr="00D2592B" w:rsidRDefault="008C58E1" w:rsidP="0016608F">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8C58E1" w:rsidRPr="00D2592B" w14:paraId="30C922F1" w14:textId="77777777" w:rsidTr="0016608F">
        <w:trPr>
          <w:trHeight w:val="290"/>
        </w:trPr>
        <w:tc>
          <w:tcPr>
            <w:tcW w:w="2984" w:type="dxa"/>
            <w:noWrap/>
          </w:tcPr>
          <w:p w14:paraId="0397114B" w14:textId="77777777" w:rsidR="008C58E1" w:rsidRPr="00D2592B" w:rsidRDefault="008C58E1" w:rsidP="0016608F">
            <w:pPr>
              <w:rPr>
                <w:spacing w:val="0"/>
                <w:sz w:val="20"/>
              </w:rPr>
            </w:pPr>
          </w:p>
        </w:tc>
        <w:tc>
          <w:tcPr>
            <w:tcW w:w="215" w:type="dxa"/>
          </w:tcPr>
          <w:p w14:paraId="557F2464" w14:textId="77777777" w:rsidR="008C58E1" w:rsidRPr="00F90AF9" w:rsidRDefault="008C58E1" w:rsidP="0016608F">
            <w:pPr>
              <w:rPr>
                <w:color w:val="FF0000"/>
              </w:rPr>
            </w:pPr>
          </w:p>
        </w:tc>
        <w:tc>
          <w:tcPr>
            <w:tcW w:w="1525" w:type="dxa"/>
          </w:tcPr>
          <w:p w14:paraId="09A3E85F" w14:textId="77777777" w:rsidR="008C58E1" w:rsidRPr="00B756E6" w:rsidRDefault="008C58E1" w:rsidP="0016608F">
            <w:pPr>
              <w:rPr>
                <w:color w:val="FF0000"/>
                <w:spacing w:val="0"/>
                <w:sz w:val="20"/>
              </w:rPr>
            </w:pPr>
            <w:r w:rsidRPr="00B756E6">
              <w:rPr>
                <w:color w:val="FF0000"/>
                <w:spacing w:val="0"/>
                <w:sz w:val="20"/>
              </w:rPr>
              <w:t>0-100%</w:t>
            </w:r>
          </w:p>
        </w:tc>
        <w:tc>
          <w:tcPr>
            <w:tcW w:w="157" w:type="dxa"/>
          </w:tcPr>
          <w:p w14:paraId="70164865" w14:textId="77777777" w:rsidR="008C58E1" w:rsidRPr="00D2592B" w:rsidRDefault="008C58E1" w:rsidP="0016608F"/>
        </w:tc>
        <w:tc>
          <w:tcPr>
            <w:tcW w:w="785" w:type="dxa"/>
            <w:tcBorders>
              <w:top w:val="nil"/>
              <w:left w:val="nil"/>
              <w:bottom w:val="nil"/>
              <w:right w:val="nil"/>
            </w:tcBorders>
          </w:tcPr>
          <w:p w14:paraId="21E43A43"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4B9BE1A6" w14:textId="77777777" w:rsidR="008C58E1" w:rsidRPr="00D2592B" w:rsidRDefault="008C58E1" w:rsidP="0016608F">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noWrap/>
          </w:tcPr>
          <w:p w14:paraId="362C77D2" w14:textId="77777777" w:rsidR="008C58E1" w:rsidRPr="00D2592B" w:rsidRDefault="008C58E1" w:rsidP="0016608F">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noWrap/>
          </w:tcPr>
          <w:p w14:paraId="62FD76F3" w14:textId="77777777" w:rsidR="008C58E1" w:rsidRPr="00D2592B" w:rsidRDefault="008C58E1" w:rsidP="0016608F">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8C58E1" w:rsidRPr="00D2592B" w14:paraId="32D1968F" w14:textId="77777777" w:rsidTr="0016608F">
        <w:trPr>
          <w:trHeight w:val="290"/>
        </w:trPr>
        <w:tc>
          <w:tcPr>
            <w:tcW w:w="2984" w:type="dxa"/>
            <w:noWrap/>
          </w:tcPr>
          <w:p w14:paraId="2F4E4926" w14:textId="77777777" w:rsidR="008C58E1" w:rsidRPr="00D2592B" w:rsidRDefault="008C58E1" w:rsidP="0016608F">
            <w:pPr>
              <w:rPr>
                <w:spacing w:val="0"/>
                <w:sz w:val="20"/>
              </w:rPr>
            </w:pPr>
          </w:p>
        </w:tc>
        <w:tc>
          <w:tcPr>
            <w:tcW w:w="215" w:type="dxa"/>
          </w:tcPr>
          <w:p w14:paraId="69590939" w14:textId="77777777" w:rsidR="008C58E1" w:rsidRPr="00F90AF9" w:rsidRDefault="008C58E1" w:rsidP="0016608F">
            <w:pPr>
              <w:rPr>
                <w:color w:val="000000"/>
              </w:rPr>
            </w:pPr>
          </w:p>
        </w:tc>
        <w:tc>
          <w:tcPr>
            <w:tcW w:w="1525" w:type="dxa"/>
          </w:tcPr>
          <w:p w14:paraId="17C3C86B" w14:textId="77777777" w:rsidR="008C58E1" w:rsidRPr="00F90AF9" w:rsidRDefault="008C58E1" w:rsidP="0016608F">
            <w:pPr>
              <w:rPr>
                <w:color w:val="000000"/>
                <w:spacing w:val="0"/>
                <w:sz w:val="20"/>
              </w:rPr>
            </w:pPr>
          </w:p>
        </w:tc>
        <w:tc>
          <w:tcPr>
            <w:tcW w:w="157" w:type="dxa"/>
          </w:tcPr>
          <w:p w14:paraId="4CEC7C40" w14:textId="77777777" w:rsidR="008C58E1" w:rsidRPr="00D2592B" w:rsidRDefault="008C58E1" w:rsidP="0016608F">
            <w:pPr>
              <w:rPr>
                <w:color w:val="000000"/>
              </w:rPr>
            </w:pPr>
          </w:p>
        </w:tc>
        <w:tc>
          <w:tcPr>
            <w:tcW w:w="785" w:type="dxa"/>
            <w:tcBorders>
              <w:top w:val="nil"/>
              <w:left w:val="nil"/>
              <w:bottom w:val="nil"/>
              <w:right w:val="nil"/>
            </w:tcBorders>
          </w:tcPr>
          <w:p w14:paraId="276772C0"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46A9FEE0"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02A3AA06"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5BBE6911" w14:textId="77777777" w:rsidR="008C58E1" w:rsidRPr="00D2592B" w:rsidRDefault="008C58E1" w:rsidP="0016608F">
            <w:pPr>
              <w:rPr>
                <w:color w:val="000000"/>
                <w:spacing w:val="0"/>
                <w:sz w:val="20"/>
              </w:rPr>
            </w:pPr>
          </w:p>
        </w:tc>
      </w:tr>
      <w:tr w:rsidR="008C58E1" w:rsidRPr="00D2592B" w14:paraId="52C62AC6" w14:textId="77777777" w:rsidTr="0016608F">
        <w:trPr>
          <w:trHeight w:val="290"/>
        </w:trPr>
        <w:tc>
          <w:tcPr>
            <w:tcW w:w="2984" w:type="dxa"/>
            <w:noWrap/>
          </w:tcPr>
          <w:p w14:paraId="2D89AD37" w14:textId="77777777" w:rsidR="008C58E1" w:rsidRPr="00D2592B" w:rsidRDefault="008C58E1" w:rsidP="0016608F">
            <w:pPr>
              <w:rPr>
                <w:spacing w:val="0"/>
                <w:sz w:val="20"/>
              </w:rPr>
            </w:pPr>
            <w:r w:rsidRPr="00D2592B">
              <w:rPr>
                <w:spacing w:val="0"/>
                <w:sz w:val="20"/>
              </w:rPr>
              <w:t>Ground-level vegetation percentage cover</w:t>
            </w:r>
          </w:p>
        </w:tc>
        <w:tc>
          <w:tcPr>
            <w:tcW w:w="215" w:type="dxa"/>
          </w:tcPr>
          <w:p w14:paraId="15C6D27A" w14:textId="77777777" w:rsidR="008C58E1" w:rsidRPr="00F90AF9" w:rsidRDefault="008C58E1" w:rsidP="0016608F"/>
        </w:tc>
        <w:tc>
          <w:tcPr>
            <w:tcW w:w="1525" w:type="dxa"/>
          </w:tcPr>
          <w:p w14:paraId="07854E57" w14:textId="77777777" w:rsidR="008C58E1" w:rsidRPr="00F90AF9" w:rsidRDefault="008C58E1" w:rsidP="0016608F">
            <w:pPr>
              <w:rPr>
                <w:spacing w:val="0"/>
                <w:sz w:val="20"/>
              </w:rPr>
            </w:pPr>
            <w:r w:rsidRPr="00F90AF9">
              <w:rPr>
                <w:spacing w:val="0"/>
                <w:sz w:val="20"/>
              </w:rPr>
              <w:t>0-100%</w:t>
            </w:r>
          </w:p>
        </w:tc>
        <w:tc>
          <w:tcPr>
            <w:tcW w:w="157" w:type="dxa"/>
          </w:tcPr>
          <w:p w14:paraId="201B260A" w14:textId="77777777" w:rsidR="008C58E1" w:rsidRPr="00D2592B" w:rsidRDefault="008C58E1" w:rsidP="0016608F"/>
        </w:tc>
        <w:tc>
          <w:tcPr>
            <w:tcW w:w="785" w:type="dxa"/>
            <w:tcBorders>
              <w:top w:val="nil"/>
              <w:left w:val="nil"/>
              <w:bottom w:val="nil"/>
              <w:right w:val="nil"/>
            </w:tcBorders>
          </w:tcPr>
          <w:p w14:paraId="4C8F1D95"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296EAFB4" w14:textId="77777777" w:rsidR="008C58E1" w:rsidRPr="00D2592B" w:rsidRDefault="008C58E1" w:rsidP="0016608F">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noWrap/>
          </w:tcPr>
          <w:p w14:paraId="16574650" w14:textId="77777777" w:rsidR="008C58E1" w:rsidRPr="00D2592B" w:rsidRDefault="008C58E1" w:rsidP="0016608F">
            <w:pPr>
              <w:rPr>
                <w:spacing w:val="0"/>
                <w:sz w:val="20"/>
              </w:rPr>
            </w:pPr>
            <w:r w:rsidRPr="00D2592B">
              <w:rPr>
                <w:color w:val="000000"/>
                <w:spacing w:val="0"/>
                <w:sz w:val="20"/>
              </w:rPr>
              <w:t>73.0 ± 6.0</w:t>
            </w:r>
          </w:p>
        </w:tc>
        <w:tc>
          <w:tcPr>
            <w:tcW w:w="1482" w:type="dxa"/>
            <w:tcBorders>
              <w:top w:val="nil"/>
              <w:left w:val="nil"/>
              <w:bottom w:val="nil"/>
              <w:right w:val="nil"/>
            </w:tcBorders>
            <w:noWrap/>
          </w:tcPr>
          <w:p w14:paraId="2D312E33" w14:textId="77777777" w:rsidR="008C58E1" w:rsidRPr="00D2592B" w:rsidRDefault="008C58E1" w:rsidP="0016608F">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8C58E1" w:rsidRPr="00D2592B" w14:paraId="4EA179B9" w14:textId="77777777" w:rsidTr="0016608F">
        <w:trPr>
          <w:trHeight w:val="290"/>
        </w:trPr>
        <w:tc>
          <w:tcPr>
            <w:tcW w:w="2984" w:type="dxa"/>
            <w:noWrap/>
          </w:tcPr>
          <w:p w14:paraId="1763DC60" w14:textId="77777777" w:rsidR="008C58E1" w:rsidRPr="00D2592B" w:rsidRDefault="008C58E1" w:rsidP="0016608F">
            <w:pPr>
              <w:rPr>
                <w:spacing w:val="0"/>
                <w:sz w:val="20"/>
              </w:rPr>
            </w:pPr>
          </w:p>
        </w:tc>
        <w:tc>
          <w:tcPr>
            <w:tcW w:w="215" w:type="dxa"/>
          </w:tcPr>
          <w:p w14:paraId="6D0A1EAC" w14:textId="77777777" w:rsidR="008C58E1" w:rsidRPr="00F90AF9" w:rsidRDefault="008C58E1" w:rsidP="0016608F"/>
        </w:tc>
        <w:tc>
          <w:tcPr>
            <w:tcW w:w="1525" w:type="dxa"/>
          </w:tcPr>
          <w:p w14:paraId="3847977C" w14:textId="77777777" w:rsidR="008C58E1" w:rsidRPr="00F90AF9" w:rsidRDefault="008C58E1" w:rsidP="0016608F">
            <w:pPr>
              <w:rPr>
                <w:spacing w:val="0"/>
                <w:sz w:val="20"/>
              </w:rPr>
            </w:pPr>
          </w:p>
        </w:tc>
        <w:tc>
          <w:tcPr>
            <w:tcW w:w="157" w:type="dxa"/>
          </w:tcPr>
          <w:p w14:paraId="2D8B3236" w14:textId="77777777" w:rsidR="008C58E1" w:rsidRPr="00D2592B" w:rsidRDefault="008C58E1" w:rsidP="0016608F"/>
        </w:tc>
        <w:tc>
          <w:tcPr>
            <w:tcW w:w="785" w:type="dxa"/>
            <w:tcBorders>
              <w:top w:val="nil"/>
              <w:left w:val="nil"/>
              <w:bottom w:val="nil"/>
              <w:right w:val="nil"/>
            </w:tcBorders>
          </w:tcPr>
          <w:p w14:paraId="50120401"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E3071A7" w14:textId="77777777" w:rsidR="008C58E1" w:rsidRPr="00D2592B" w:rsidRDefault="008C58E1" w:rsidP="0016608F">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noWrap/>
          </w:tcPr>
          <w:p w14:paraId="038504F7" w14:textId="77777777" w:rsidR="008C58E1" w:rsidRPr="00D2592B" w:rsidRDefault="008C58E1" w:rsidP="0016608F">
            <w:pPr>
              <w:rPr>
                <w:color w:val="000000"/>
                <w:spacing w:val="0"/>
                <w:sz w:val="20"/>
              </w:rPr>
            </w:pPr>
            <w:r w:rsidRPr="00D2592B">
              <w:rPr>
                <w:color w:val="000000"/>
                <w:spacing w:val="0"/>
                <w:sz w:val="20"/>
              </w:rPr>
              <w:t>47.7 ± 11.3</w:t>
            </w:r>
          </w:p>
        </w:tc>
        <w:tc>
          <w:tcPr>
            <w:tcW w:w="1482" w:type="dxa"/>
            <w:tcBorders>
              <w:top w:val="nil"/>
              <w:left w:val="nil"/>
              <w:bottom w:val="nil"/>
              <w:right w:val="nil"/>
            </w:tcBorders>
            <w:noWrap/>
          </w:tcPr>
          <w:p w14:paraId="211C1D6C" w14:textId="77777777" w:rsidR="008C58E1" w:rsidRPr="00D2592B" w:rsidRDefault="008C58E1" w:rsidP="0016608F">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8C58E1" w:rsidRPr="00D2592B" w14:paraId="12832219" w14:textId="77777777" w:rsidTr="0016608F">
        <w:trPr>
          <w:trHeight w:val="290"/>
        </w:trPr>
        <w:tc>
          <w:tcPr>
            <w:tcW w:w="2984" w:type="dxa"/>
            <w:noWrap/>
          </w:tcPr>
          <w:p w14:paraId="23C77E9B" w14:textId="77777777" w:rsidR="008C58E1" w:rsidRPr="00D2592B" w:rsidRDefault="008C58E1" w:rsidP="0016608F">
            <w:pPr>
              <w:rPr>
                <w:spacing w:val="0"/>
                <w:sz w:val="20"/>
              </w:rPr>
            </w:pPr>
          </w:p>
        </w:tc>
        <w:tc>
          <w:tcPr>
            <w:tcW w:w="215" w:type="dxa"/>
          </w:tcPr>
          <w:p w14:paraId="3750D654" w14:textId="77777777" w:rsidR="008C58E1" w:rsidRPr="00F90AF9" w:rsidRDefault="008C58E1" w:rsidP="0016608F">
            <w:pPr>
              <w:rPr>
                <w:color w:val="000000"/>
              </w:rPr>
            </w:pPr>
          </w:p>
        </w:tc>
        <w:tc>
          <w:tcPr>
            <w:tcW w:w="1525" w:type="dxa"/>
          </w:tcPr>
          <w:p w14:paraId="333B1C13" w14:textId="77777777" w:rsidR="008C58E1" w:rsidRPr="00F90AF9" w:rsidRDefault="008C58E1" w:rsidP="0016608F">
            <w:pPr>
              <w:rPr>
                <w:color w:val="000000"/>
                <w:spacing w:val="0"/>
                <w:sz w:val="20"/>
              </w:rPr>
            </w:pPr>
          </w:p>
        </w:tc>
        <w:tc>
          <w:tcPr>
            <w:tcW w:w="157" w:type="dxa"/>
          </w:tcPr>
          <w:p w14:paraId="7DB0CA48" w14:textId="77777777" w:rsidR="008C58E1" w:rsidRPr="00D2592B" w:rsidRDefault="008C58E1" w:rsidP="0016608F">
            <w:pPr>
              <w:rPr>
                <w:color w:val="000000"/>
              </w:rPr>
            </w:pPr>
          </w:p>
        </w:tc>
        <w:tc>
          <w:tcPr>
            <w:tcW w:w="785" w:type="dxa"/>
            <w:tcBorders>
              <w:top w:val="nil"/>
              <w:left w:val="nil"/>
              <w:bottom w:val="nil"/>
              <w:right w:val="nil"/>
            </w:tcBorders>
          </w:tcPr>
          <w:p w14:paraId="024D3401"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66D0C9FA"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72E15DD3"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4AD96EF9" w14:textId="77777777" w:rsidR="008C58E1" w:rsidRPr="00D2592B" w:rsidRDefault="008C58E1" w:rsidP="0016608F">
            <w:pPr>
              <w:rPr>
                <w:color w:val="000000"/>
                <w:spacing w:val="0"/>
                <w:sz w:val="20"/>
              </w:rPr>
            </w:pPr>
          </w:p>
        </w:tc>
      </w:tr>
      <w:tr w:rsidR="008C58E1" w:rsidRPr="00D2592B" w14:paraId="7ECA0599" w14:textId="77777777" w:rsidTr="0016608F">
        <w:trPr>
          <w:trHeight w:val="290"/>
        </w:trPr>
        <w:tc>
          <w:tcPr>
            <w:tcW w:w="2984" w:type="dxa"/>
            <w:noWrap/>
          </w:tcPr>
          <w:p w14:paraId="4BBFD22D" w14:textId="77777777" w:rsidR="008C58E1" w:rsidRPr="00D2592B" w:rsidRDefault="008C58E1" w:rsidP="0016608F">
            <w:pPr>
              <w:rPr>
                <w:spacing w:val="0"/>
                <w:sz w:val="20"/>
              </w:rPr>
            </w:pPr>
            <w:r w:rsidRPr="00D2592B">
              <w:rPr>
                <w:spacing w:val="0"/>
                <w:sz w:val="20"/>
              </w:rPr>
              <w:t>Leaf litter percentage cover</w:t>
            </w:r>
          </w:p>
        </w:tc>
        <w:tc>
          <w:tcPr>
            <w:tcW w:w="215" w:type="dxa"/>
          </w:tcPr>
          <w:p w14:paraId="18EEF1ED" w14:textId="77777777" w:rsidR="008C58E1" w:rsidRPr="00F90AF9" w:rsidRDefault="008C58E1" w:rsidP="0016608F"/>
        </w:tc>
        <w:tc>
          <w:tcPr>
            <w:tcW w:w="1525" w:type="dxa"/>
          </w:tcPr>
          <w:p w14:paraId="21C3C1F4" w14:textId="77777777" w:rsidR="008C58E1" w:rsidRPr="00F90AF9" w:rsidRDefault="008C58E1" w:rsidP="0016608F">
            <w:pPr>
              <w:rPr>
                <w:spacing w:val="0"/>
                <w:sz w:val="20"/>
              </w:rPr>
            </w:pPr>
            <w:r w:rsidRPr="00F90AF9">
              <w:rPr>
                <w:spacing w:val="0"/>
                <w:sz w:val="20"/>
              </w:rPr>
              <w:t>0-100%</w:t>
            </w:r>
          </w:p>
        </w:tc>
        <w:tc>
          <w:tcPr>
            <w:tcW w:w="157" w:type="dxa"/>
          </w:tcPr>
          <w:p w14:paraId="6DF47199" w14:textId="77777777" w:rsidR="008C58E1" w:rsidRPr="00D2592B" w:rsidRDefault="008C58E1" w:rsidP="0016608F"/>
        </w:tc>
        <w:tc>
          <w:tcPr>
            <w:tcW w:w="785" w:type="dxa"/>
            <w:tcBorders>
              <w:top w:val="nil"/>
              <w:left w:val="nil"/>
              <w:bottom w:val="nil"/>
              <w:right w:val="nil"/>
            </w:tcBorders>
          </w:tcPr>
          <w:p w14:paraId="55B6F11E"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664CF386" w14:textId="77777777" w:rsidR="008C58E1" w:rsidRPr="00D2592B" w:rsidRDefault="008C58E1" w:rsidP="0016608F">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noWrap/>
          </w:tcPr>
          <w:p w14:paraId="31273D8A" w14:textId="77777777" w:rsidR="008C58E1" w:rsidRPr="00D2592B" w:rsidRDefault="008C58E1" w:rsidP="0016608F">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noWrap/>
          </w:tcPr>
          <w:p w14:paraId="49709326" w14:textId="77777777" w:rsidR="008C58E1" w:rsidRPr="00D2592B" w:rsidRDefault="008C58E1" w:rsidP="0016608F">
            <w:pPr>
              <w:rPr>
                <w:spacing w:val="0"/>
                <w:sz w:val="20"/>
              </w:rPr>
            </w:pPr>
            <w:r w:rsidRPr="00D2592B">
              <w:rPr>
                <w:color w:val="000000"/>
                <w:spacing w:val="0"/>
                <w:sz w:val="20"/>
              </w:rPr>
              <w:t>35.4 ± 7.</w:t>
            </w:r>
            <w:r>
              <w:rPr>
                <w:color w:val="000000"/>
                <w:spacing w:val="0"/>
                <w:sz w:val="20"/>
              </w:rPr>
              <w:t>3</w:t>
            </w:r>
          </w:p>
        </w:tc>
      </w:tr>
      <w:tr w:rsidR="008C58E1" w:rsidRPr="00D2592B" w14:paraId="4E31F256" w14:textId="77777777" w:rsidTr="0016608F">
        <w:trPr>
          <w:trHeight w:val="290"/>
        </w:trPr>
        <w:tc>
          <w:tcPr>
            <w:tcW w:w="2984" w:type="dxa"/>
            <w:noWrap/>
          </w:tcPr>
          <w:p w14:paraId="2745B4E5" w14:textId="77777777" w:rsidR="008C58E1" w:rsidRPr="00D2592B" w:rsidRDefault="008C58E1" w:rsidP="0016608F">
            <w:pPr>
              <w:rPr>
                <w:spacing w:val="0"/>
                <w:sz w:val="20"/>
              </w:rPr>
            </w:pPr>
          </w:p>
        </w:tc>
        <w:tc>
          <w:tcPr>
            <w:tcW w:w="215" w:type="dxa"/>
          </w:tcPr>
          <w:p w14:paraId="383987D7" w14:textId="77777777" w:rsidR="008C58E1" w:rsidRPr="00F90AF9" w:rsidRDefault="008C58E1" w:rsidP="0016608F"/>
        </w:tc>
        <w:tc>
          <w:tcPr>
            <w:tcW w:w="1525" w:type="dxa"/>
          </w:tcPr>
          <w:p w14:paraId="121D03FF" w14:textId="77777777" w:rsidR="008C58E1" w:rsidRPr="00F90AF9" w:rsidRDefault="008C58E1" w:rsidP="0016608F">
            <w:pPr>
              <w:rPr>
                <w:spacing w:val="0"/>
                <w:sz w:val="20"/>
              </w:rPr>
            </w:pPr>
          </w:p>
        </w:tc>
        <w:tc>
          <w:tcPr>
            <w:tcW w:w="157" w:type="dxa"/>
          </w:tcPr>
          <w:p w14:paraId="7E2F0CA6" w14:textId="77777777" w:rsidR="008C58E1" w:rsidRPr="00D2592B" w:rsidRDefault="008C58E1" w:rsidP="0016608F"/>
        </w:tc>
        <w:tc>
          <w:tcPr>
            <w:tcW w:w="785" w:type="dxa"/>
            <w:tcBorders>
              <w:top w:val="nil"/>
              <w:left w:val="nil"/>
              <w:bottom w:val="nil"/>
              <w:right w:val="nil"/>
            </w:tcBorders>
          </w:tcPr>
          <w:p w14:paraId="6E05334A"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88D88CE" w14:textId="77777777" w:rsidR="008C58E1" w:rsidRPr="00D2592B" w:rsidRDefault="008C58E1" w:rsidP="0016608F">
            <w:pPr>
              <w:rPr>
                <w:color w:val="000000"/>
                <w:spacing w:val="0"/>
                <w:sz w:val="20"/>
              </w:rPr>
            </w:pPr>
            <w:r w:rsidRPr="00D2592B">
              <w:rPr>
                <w:color w:val="000000"/>
                <w:spacing w:val="0"/>
                <w:sz w:val="20"/>
              </w:rPr>
              <w:t>43.1 ± 4.5</w:t>
            </w:r>
          </w:p>
        </w:tc>
        <w:tc>
          <w:tcPr>
            <w:tcW w:w="1372" w:type="dxa"/>
            <w:tcBorders>
              <w:top w:val="nil"/>
              <w:left w:val="nil"/>
              <w:bottom w:val="nil"/>
              <w:right w:val="nil"/>
            </w:tcBorders>
            <w:noWrap/>
          </w:tcPr>
          <w:p w14:paraId="48C62878" w14:textId="77777777" w:rsidR="008C58E1" w:rsidRPr="00D2592B" w:rsidRDefault="008C58E1" w:rsidP="0016608F">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noWrap/>
          </w:tcPr>
          <w:p w14:paraId="750B5111" w14:textId="77777777" w:rsidR="008C58E1" w:rsidRPr="00D2592B" w:rsidRDefault="008C58E1" w:rsidP="0016608F">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8C58E1" w:rsidRPr="00D2592B" w14:paraId="4F298226" w14:textId="77777777" w:rsidTr="0016608F">
        <w:trPr>
          <w:trHeight w:val="290"/>
        </w:trPr>
        <w:tc>
          <w:tcPr>
            <w:tcW w:w="2984" w:type="dxa"/>
            <w:noWrap/>
          </w:tcPr>
          <w:p w14:paraId="6D2A9C24" w14:textId="77777777" w:rsidR="008C58E1" w:rsidRPr="00D2592B" w:rsidRDefault="008C58E1" w:rsidP="0016608F">
            <w:pPr>
              <w:rPr>
                <w:spacing w:val="0"/>
                <w:sz w:val="20"/>
              </w:rPr>
            </w:pPr>
          </w:p>
        </w:tc>
        <w:tc>
          <w:tcPr>
            <w:tcW w:w="215" w:type="dxa"/>
          </w:tcPr>
          <w:p w14:paraId="16B4F52F" w14:textId="77777777" w:rsidR="008C58E1" w:rsidRPr="00F90AF9" w:rsidRDefault="008C58E1" w:rsidP="0016608F">
            <w:pPr>
              <w:rPr>
                <w:color w:val="000000"/>
              </w:rPr>
            </w:pPr>
          </w:p>
        </w:tc>
        <w:tc>
          <w:tcPr>
            <w:tcW w:w="1525" w:type="dxa"/>
          </w:tcPr>
          <w:p w14:paraId="372ED953" w14:textId="77777777" w:rsidR="008C58E1" w:rsidRPr="00F90AF9" w:rsidRDefault="008C58E1" w:rsidP="0016608F">
            <w:pPr>
              <w:rPr>
                <w:color w:val="000000"/>
                <w:spacing w:val="0"/>
                <w:sz w:val="20"/>
              </w:rPr>
            </w:pPr>
          </w:p>
        </w:tc>
        <w:tc>
          <w:tcPr>
            <w:tcW w:w="157" w:type="dxa"/>
          </w:tcPr>
          <w:p w14:paraId="1B542969" w14:textId="77777777" w:rsidR="008C58E1" w:rsidRPr="00D2592B" w:rsidRDefault="008C58E1" w:rsidP="0016608F">
            <w:pPr>
              <w:rPr>
                <w:color w:val="000000"/>
              </w:rPr>
            </w:pPr>
          </w:p>
        </w:tc>
        <w:tc>
          <w:tcPr>
            <w:tcW w:w="785" w:type="dxa"/>
            <w:tcBorders>
              <w:top w:val="nil"/>
              <w:left w:val="nil"/>
              <w:right w:val="nil"/>
            </w:tcBorders>
          </w:tcPr>
          <w:p w14:paraId="06C555F9" w14:textId="77777777" w:rsidR="008C58E1" w:rsidRPr="00D2592B" w:rsidRDefault="008C58E1" w:rsidP="0016608F">
            <w:pPr>
              <w:rPr>
                <w:color w:val="000000"/>
                <w:spacing w:val="0"/>
                <w:sz w:val="20"/>
              </w:rPr>
            </w:pPr>
          </w:p>
        </w:tc>
        <w:tc>
          <w:tcPr>
            <w:tcW w:w="1545" w:type="dxa"/>
            <w:tcBorders>
              <w:top w:val="nil"/>
              <w:left w:val="nil"/>
              <w:right w:val="nil"/>
            </w:tcBorders>
            <w:noWrap/>
          </w:tcPr>
          <w:p w14:paraId="5B7FE71B" w14:textId="77777777" w:rsidR="008C58E1" w:rsidRPr="00D2592B" w:rsidRDefault="008C58E1" w:rsidP="0016608F">
            <w:pPr>
              <w:rPr>
                <w:color w:val="000000"/>
                <w:spacing w:val="0"/>
                <w:sz w:val="20"/>
              </w:rPr>
            </w:pPr>
          </w:p>
        </w:tc>
        <w:tc>
          <w:tcPr>
            <w:tcW w:w="1372" w:type="dxa"/>
            <w:tcBorders>
              <w:top w:val="nil"/>
              <w:left w:val="nil"/>
              <w:right w:val="nil"/>
            </w:tcBorders>
            <w:noWrap/>
          </w:tcPr>
          <w:p w14:paraId="54D1D2BF" w14:textId="77777777" w:rsidR="008C58E1" w:rsidRPr="00D2592B" w:rsidRDefault="008C58E1" w:rsidP="0016608F">
            <w:pPr>
              <w:rPr>
                <w:color w:val="000000"/>
                <w:spacing w:val="0"/>
                <w:sz w:val="20"/>
              </w:rPr>
            </w:pPr>
          </w:p>
        </w:tc>
        <w:tc>
          <w:tcPr>
            <w:tcW w:w="1482" w:type="dxa"/>
            <w:tcBorders>
              <w:top w:val="nil"/>
              <w:left w:val="nil"/>
              <w:right w:val="nil"/>
            </w:tcBorders>
            <w:noWrap/>
          </w:tcPr>
          <w:p w14:paraId="108EBE5C" w14:textId="77777777" w:rsidR="008C58E1" w:rsidRPr="00D2592B" w:rsidRDefault="008C58E1" w:rsidP="0016608F">
            <w:pPr>
              <w:rPr>
                <w:color w:val="000000"/>
                <w:spacing w:val="0"/>
                <w:sz w:val="20"/>
              </w:rPr>
            </w:pPr>
          </w:p>
        </w:tc>
      </w:tr>
      <w:tr w:rsidR="008C58E1" w:rsidRPr="00D2592B" w14:paraId="27B4580B" w14:textId="77777777" w:rsidTr="0016608F">
        <w:trPr>
          <w:trHeight w:val="290"/>
        </w:trPr>
        <w:tc>
          <w:tcPr>
            <w:tcW w:w="2984" w:type="dxa"/>
            <w:noWrap/>
          </w:tcPr>
          <w:p w14:paraId="0672C486" w14:textId="77777777" w:rsidR="008C58E1" w:rsidRPr="00D2592B" w:rsidRDefault="008C58E1" w:rsidP="0016608F">
            <w:pPr>
              <w:rPr>
                <w:spacing w:val="0"/>
                <w:sz w:val="20"/>
              </w:rPr>
            </w:pPr>
            <w:r w:rsidRPr="00D2592B">
              <w:rPr>
                <w:spacing w:val="0"/>
                <w:sz w:val="20"/>
              </w:rPr>
              <w:t>Canopy openness</w:t>
            </w:r>
          </w:p>
        </w:tc>
        <w:tc>
          <w:tcPr>
            <w:tcW w:w="215" w:type="dxa"/>
          </w:tcPr>
          <w:p w14:paraId="7BE9FE8D" w14:textId="77777777" w:rsidR="008C58E1" w:rsidRPr="00F90AF9" w:rsidRDefault="008C58E1" w:rsidP="0016608F"/>
        </w:tc>
        <w:tc>
          <w:tcPr>
            <w:tcW w:w="1525" w:type="dxa"/>
          </w:tcPr>
          <w:p w14:paraId="5AD75810" w14:textId="77777777" w:rsidR="008C58E1" w:rsidRPr="00F90AF9" w:rsidRDefault="008C58E1" w:rsidP="0016608F">
            <w:pPr>
              <w:rPr>
                <w:spacing w:val="0"/>
                <w:sz w:val="20"/>
              </w:rPr>
            </w:pPr>
            <w:r w:rsidRPr="00F90AF9">
              <w:rPr>
                <w:spacing w:val="0"/>
                <w:sz w:val="20"/>
              </w:rPr>
              <w:t>0-100%</w:t>
            </w:r>
          </w:p>
        </w:tc>
        <w:tc>
          <w:tcPr>
            <w:tcW w:w="157" w:type="dxa"/>
          </w:tcPr>
          <w:p w14:paraId="125A4CEF" w14:textId="77777777" w:rsidR="008C58E1" w:rsidRPr="00D2592B" w:rsidRDefault="008C58E1" w:rsidP="0016608F"/>
        </w:tc>
        <w:tc>
          <w:tcPr>
            <w:tcW w:w="785" w:type="dxa"/>
            <w:tcBorders>
              <w:top w:val="nil"/>
              <w:left w:val="nil"/>
              <w:right w:val="nil"/>
            </w:tcBorders>
          </w:tcPr>
          <w:p w14:paraId="2D462E9D" w14:textId="77777777" w:rsidR="008C58E1" w:rsidRPr="00D2592B" w:rsidRDefault="008C58E1" w:rsidP="0016608F">
            <w:pPr>
              <w:rPr>
                <w:spacing w:val="0"/>
                <w:sz w:val="20"/>
              </w:rPr>
            </w:pPr>
            <w:r w:rsidRPr="00D2592B">
              <w:rPr>
                <w:spacing w:val="0"/>
                <w:sz w:val="20"/>
              </w:rPr>
              <w:t>2015</w:t>
            </w:r>
          </w:p>
        </w:tc>
        <w:tc>
          <w:tcPr>
            <w:tcW w:w="1545" w:type="dxa"/>
            <w:tcBorders>
              <w:top w:val="nil"/>
              <w:left w:val="nil"/>
              <w:right w:val="nil"/>
            </w:tcBorders>
            <w:noWrap/>
          </w:tcPr>
          <w:p w14:paraId="787702F1" w14:textId="77777777" w:rsidR="008C58E1" w:rsidRPr="00D2592B" w:rsidRDefault="008C58E1" w:rsidP="0016608F">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noWrap/>
          </w:tcPr>
          <w:p w14:paraId="08B8C374" w14:textId="77777777" w:rsidR="008C58E1" w:rsidRPr="00D2592B" w:rsidRDefault="008C58E1" w:rsidP="0016608F">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noWrap/>
          </w:tcPr>
          <w:p w14:paraId="332EDBD5" w14:textId="77777777" w:rsidR="008C58E1" w:rsidRPr="00D2592B" w:rsidRDefault="008C58E1" w:rsidP="0016608F">
            <w:pPr>
              <w:rPr>
                <w:spacing w:val="0"/>
                <w:sz w:val="20"/>
              </w:rPr>
            </w:pPr>
            <w:r w:rsidRPr="00D2592B">
              <w:rPr>
                <w:color w:val="000000"/>
                <w:spacing w:val="0"/>
                <w:sz w:val="20"/>
              </w:rPr>
              <w:t>13.7 ± 2.</w:t>
            </w:r>
            <w:r>
              <w:rPr>
                <w:color w:val="000000"/>
                <w:spacing w:val="0"/>
                <w:sz w:val="20"/>
              </w:rPr>
              <w:t>5</w:t>
            </w:r>
          </w:p>
        </w:tc>
      </w:tr>
      <w:tr w:rsidR="008C58E1" w:rsidRPr="00D2592B" w14:paraId="08615024" w14:textId="77777777" w:rsidTr="0016608F">
        <w:trPr>
          <w:trHeight w:val="290"/>
        </w:trPr>
        <w:tc>
          <w:tcPr>
            <w:tcW w:w="2984" w:type="dxa"/>
            <w:tcBorders>
              <w:bottom w:val="single" w:sz="4" w:space="0" w:color="auto"/>
            </w:tcBorders>
            <w:noWrap/>
          </w:tcPr>
          <w:p w14:paraId="4CA2536B" w14:textId="77777777" w:rsidR="008C58E1" w:rsidRPr="00D2592B" w:rsidRDefault="008C58E1" w:rsidP="0016608F">
            <w:pPr>
              <w:rPr>
                <w:spacing w:val="0"/>
                <w:sz w:val="20"/>
              </w:rPr>
            </w:pPr>
          </w:p>
        </w:tc>
        <w:tc>
          <w:tcPr>
            <w:tcW w:w="215" w:type="dxa"/>
            <w:tcBorders>
              <w:bottom w:val="single" w:sz="4" w:space="0" w:color="auto"/>
            </w:tcBorders>
          </w:tcPr>
          <w:p w14:paraId="0A671D45" w14:textId="77777777" w:rsidR="008C58E1" w:rsidRPr="00F90AF9" w:rsidRDefault="008C58E1" w:rsidP="0016608F"/>
        </w:tc>
        <w:tc>
          <w:tcPr>
            <w:tcW w:w="1525" w:type="dxa"/>
            <w:tcBorders>
              <w:bottom w:val="single" w:sz="4" w:space="0" w:color="auto"/>
            </w:tcBorders>
          </w:tcPr>
          <w:p w14:paraId="30DA9B09" w14:textId="77777777" w:rsidR="008C58E1" w:rsidRPr="00F90AF9" w:rsidRDefault="008C58E1" w:rsidP="0016608F">
            <w:pPr>
              <w:rPr>
                <w:spacing w:val="0"/>
                <w:sz w:val="20"/>
              </w:rPr>
            </w:pPr>
          </w:p>
        </w:tc>
        <w:tc>
          <w:tcPr>
            <w:tcW w:w="157" w:type="dxa"/>
            <w:tcBorders>
              <w:bottom w:val="single" w:sz="4" w:space="0" w:color="auto"/>
            </w:tcBorders>
          </w:tcPr>
          <w:p w14:paraId="4D7A803C" w14:textId="77777777" w:rsidR="008C58E1" w:rsidRPr="00D2592B" w:rsidRDefault="008C58E1" w:rsidP="0016608F"/>
        </w:tc>
        <w:tc>
          <w:tcPr>
            <w:tcW w:w="785" w:type="dxa"/>
            <w:tcBorders>
              <w:left w:val="nil"/>
              <w:bottom w:val="single" w:sz="4" w:space="0" w:color="auto"/>
              <w:right w:val="nil"/>
            </w:tcBorders>
          </w:tcPr>
          <w:p w14:paraId="6F966113" w14:textId="77777777" w:rsidR="008C58E1" w:rsidRPr="00D2592B" w:rsidRDefault="008C58E1" w:rsidP="0016608F">
            <w:pPr>
              <w:rPr>
                <w:color w:val="000000"/>
                <w:spacing w:val="0"/>
                <w:sz w:val="20"/>
              </w:rPr>
            </w:pPr>
            <w:r w:rsidRPr="00D2592B">
              <w:rPr>
                <w:spacing w:val="0"/>
                <w:sz w:val="20"/>
              </w:rPr>
              <w:t>2022</w:t>
            </w:r>
          </w:p>
        </w:tc>
        <w:tc>
          <w:tcPr>
            <w:tcW w:w="1545" w:type="dxa"/>
            <w:tcBorders>
              <w:left w:val="nil"/>
              <w:bottom w:val="single" w:sz="4" w:space="0" w:color="auto"/>
              <w:right w:val="nil"/>
            </w:tcBorders>
            <w:noWrap/>
          </w:tcPr>
          <w:p w14:paraId="77170997" w14:textId="77777777" w:rsidR="008C58E1" w:rsidRPr="00D2592B" w:rsidRDefault="008C58E1" w:rsidP="0016608F">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noWrap/>
          </w:tcPr>
          <w:p w14:paraId="49D7D114" w14:textId="77777777" w:rsidR="008C58E1" w:rsidRPr="00D2592B" w:rsidRDefault="008C58E1" w:rsidP="0016608F">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noWrap/>
          </w:tcPr>
          <w:p w14:paraId="777CC367" w14:textId="77777777" w:rsidR="008C58E1" w:rsidRPr="00D2592B" w:rsidRDefault="008C58E1" w:rsidP="0016608F">
            <w:pPr>
              <w:rPr>
                <w:color w:val="000000"/>
                <w:spacing w:val="0"/>
                <w:sz w:val="20"/>
              </w:rPr>
            </w:pPr>
            <w:r w:rsidRPr="00D2592B">
              <w:rPr>
                <w:color w:val="000000"/>
                <w:spacing w:val="0"/>
                <w:sz w:val="20"/>
              </w:rPr>
              <w:t>9.1 ± 1.</w:t>
            </w:r>
            <w:r>
              <w:rPr>
                <w:color w:val="000000"/>
                <w:spacing w:val="0"/>
                <w:sz w:val="20"/>
              </w:rPr>
              <w:t>3</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commentRangeStart w:id="102"/>
      <w:commentRangeStart w:id="103"/>
      <w:commentRangeStart w:id="104"/>
      <w:r w:rsidRPr="00E34238">
        <w:rPr>
          <w:b/>
          <w:bCs/>
          <w:sz w:val="24"/>
          <w:szCs w:val="24"/>
        </w:rPr>
        <w:t>Discussion</w:t>
      </w:r>
      <w:commentRangeEnd w:id="102"/>
      <w:r w:rsidR="00537A67">
        <w:rPr>
          <w:rStyle w:val="CommentReference"/>
        </w:rPr>
        <w:commentReference w:id="102"/>
      </w:r>
      <w:commentRangeEnd w:id="103"/>
      <w:r w:rsidR="00723F8B">
        <w:rPr>
          <w:rStyle w:val="CommentReference"/>
        </w:rPr>
        <w:commentReference w:id="103"/>
      </w:r>
      <w:commentRangeEnd w:id="104"/>
      <w:r w:rsidR="0085567C">
        <w:rPr>
          <w:rStyle w:val="CommentReference"/>
        </w:rPr>
        <w:commentReference w:id="104"/>
      </w:r>
    </w:p>
    <w:p w14:paraId="34004B61" w14:textId="77777777" w:rsidR="00E34238" w:rsidRDefault="00E34238" w:rsidP="00E34238">
      <w:pPr>
        <w:rPr>
          <w:sz w:val="24"/>
          <w:szCs w:val="24"/>
        </w:rPr>
      </w:pPr>
      <w:bookmarkStart w:id="105" w:name="discussion"/>
      <w:bookmarkEnd w:id="105"/>
    </w:p>
    <w:p w14:paraId="09046B60" w14:textId="50F23E4B" w:rsidR="00DB065C" w:rsidRDefault="00CB3611" w:rsidP="00E34238">
      <w:pPr>
        <w:rPr>
          <w:sz w:val="24"/>
          <w:szCs w:val="24"/>
        </w:rPr>
      </w:pPr>
      <w:r>
        <w:rPr>
          <w:sz w:val="24"/>
          <w:szCs w:val="24"/>
        </w:rPr>
        <w:tab/>
      </w:r>
      <w:commentRangeStart w:id="106"/>
      <w:r>
        <w:rPr>
          <w:sz w:val="24"/>
          <w:szCs w:val="24"/>
        </w:rPr>
        <w:t xml:space="preserve">After a tornado </w:t>
      </w:r>
      <w:r w:rsidR="004239B6">
        <w:rPr>
          <w:sz w:val="24"/>
          <w:szCs w:val="24"/>
        </w:rPr>
        <w:t xml:space="preserve">knocked over </w:t>
      </w:r>
      <w:r w:rsidR="001404A4">
        <w:rPr>
          <w:sz w:val="24"/>
          <w:szCs w:val="24"/>
        </w:rPr>
        <w:t xml:space="preserve">canopy trees in a mature deciduous forest in southwestern Pennsylvania, </w:t>
      </w:r>
      <w:r w:rsidR="00451774">
        <w:rPr>
          <w:sz w:val="24"/>
          <w:szCs w:val="24"/>
        </w:rPr>
        <w:t xml:space="preserve">land managers decided to conduct logging operations on half of the affected area. </w:t>
      </w:r>
      <w:r w:rsidR="009576FC">
        <w:rPr>
          <w:sz w:val="24"/>
          <w:szCs w:val="24"/>
        </w:rPr>
        <w:t>Ecologists studied the flora and fauna of the site to determine how salvage-logging impacts biodiversity and forest health.</w:t>
      </w:r>
      <w:commentRangeEnd w:id="106"/>
      <w:r w:rsidR="00CD02F8">
        <w:rPr>
          <w:rStyle w:val="CommentReference"/>
        </w:rPr>
        <w:commentReference w:id="106"/>
      </w:r>
      <w:r w:rsidR="009576FC">
        <w:rPr>
          <w:sz w:val="24"/>
          <w:szCs w:val="24"/>
        </w:rPr>
        <w:t xml:space="preserve"> </w:t>
      </w:r>
      <w:r w:rsidR="00A170AD">
        <w:rPr>
          <w:sz w:val="24"/>
          <w:szCs w:val="24"/>
        </w:rPr>
        <w:t xml:space="preserve">We used ground beetles (Coleoptera: Carabidae) as indicators of </w:t>
      </w:r>
      <w:r w:rsidR="008858F4">
        <w:rPr>
          <w:sz w:val="24"/>
          <w:szCs w:val="24"/>
        </w:rPr>
        <w:t xml:space="preserve">ecological </w:t>
      </w:r>
      <w:r w:rsidR="00A170AD">
        <w:rPr>
          <w:sz w:val="24"/>
          <w:szCs w:val="24"/>
        </w:rPr>
        <w:t xml:space="preserve">processes occurring </w:t>
      </w:r>
      <w:r w:rsidR="008858F4">
        <w:rPr>
          <w:sz w:val="24"/>
          <w:szCs w:val="24"/>
        </w:rPr>
        <w:t xml:space="preserve">on the forest floor. Not only did we study the taxonomic diversity of ground beetles, but we also examined functional traits </w:t>
      </w:r>
      <w:r w:rsidR="00FF7EBA">
        <w:rPr>
          <w:sz w:val="24"/>
          <w:szCs w:val="24"/>
        </w:rPr>
        <w:t xml:space="preserve">relating to sensory abilities and locomotion of these beetles, </w:t>
      </w:r>
      <w:r w:rsidR="002F011B">
        <w:rPr>
          <w:sz w:val="24"/>
          <w:szCs w:val="24"/>
        </w:rPr>
        <w:t>to</w:t>
      </w:r>
      <w:r w:rsidR="00FF7EBA">
        <w:rPr>
          <w:sz w:val="24"/>
          <w:szCs w:val="24"/>
        </w:rPr>
        <w:t xml:space="preserve"> understand how </w:t>
      </w:r>
      <w:r w:rsidR="002F011B">
        <w:rPr>
          <w:sz w:val="24"/>
          <w:szCs w:val="24"/>
        </w:rPr>
        <w:t>habitat alterations might differentially favor certain species.</w:t>
      </w:r>
      <w:r w:rsidR="0016533D">
        <w:rPr>
          <w:sz w:val="24"/>
          <w:szCs w:val="24"/>
        </w:rPr>
        <w:t xml:space="preserve"> </w:t>
      </w:r>
      <w:r w:rsidR="00F43CFF">
        <w:rPr>
          <w:sz w:val="24"/>
          <w:szCs w:val="24"/>
        </w:rPr>
        <w:t xml:space="preserve">Furthermore, we sampled beetles at two points (3 years and 10 years after the tornado) to ascertain whether </w:t>
      </w:r>
      <w:r w:rsidR="00E75AEA">
        <w:rPr>
          <w:sz w:val="24"/>
          <w:szCs w:val="24"/>
        </w:rPr>
        <w:t xml:space="preserve">effects of forest management change over time. </w:t>
      </w:r>
      <w:commentRangeStart w:id="107"/>
      <w:r w:rsidR="0016533D">
        <w:rPr>
          <w:sz w:val="24"/>
          <w:szCs w:val="24"/>
        </w:rPr>
        <w:t xml:space="preserve">Based on previous research, we predicted that </w:t>
      </w:r>
      <w:r w:rsidR="0074165A">
        <w:rPr>
          <w:sz w:val="24"/>
          <w:szCs w:val="24"/>
        </w:rPr>
        <w:t>alpha-diversity (both taxonomic and functional) would increase initially in both windthrow and salvaged plots, but that over time, the alpha-diversity of salvaged plots would decline due to scarcity of woody debris</w:t>
      </w:r>
      <w:r w:rsidR="001212EC">
        <w:rPr>
          <w:sz w:val="24"/>
          <w:szCs w:val="24"/>
        </w:rPr>
        <w:t>. Furthermore, we predicted that windthrow plots would be intermediate</w:t>
      </w:r>
      <w:r w:rsidR="00986766">
        <w:rPr>
          <w:sz w:val="24"/>
          <w:szCs w:val="24"/>
        </w:rPr>
        <w:t xml:space="preserve"> between salvaged and undisturbed forest</w:t>
      </w:r>
      <w:r w:rsidR="001212EC">
        <w:rPr>
          <w:sz w:val="24"/>
          <w:szCs w:val="24"/>
        </w:rPr>
        <w:t xml:space="preserve"> in community composition</w:t>
      </w:r>
      <w:r w:rsidR="00450DA6">
        <w:rPr>
          <w:sz w:val="24"/>
          <w:szCs w:val="24"/>
        </w:rPr>
        <w:t>, and that</w:t>
      </w:r>
      <w:r w:rsidR="00527257">
        <w:rPr>
          <w:sz w:val="24"/>
          <w:szCs w:val="24"/>
        </w:rPr>
        <w:t xml:space="preserve"> species common in salvaged plots would tend to have proportionally larger eyes, </w:t>
      </w:r>
      <w:r w:rsidR="00FD7CC4">
        <w:rPr>
          <w:sz w:val="24"/>
          <w:szCs w:val="24"/>
        </w:rPr>
        <w:t xml:space="preserve">proportionally shorter antennae, and higher affinity for water, due to a high sunlight, </w:t>
      </w:r>
      <w:r w:rsidR="00C91CB5">
        <w:rPr>
          <w:sz w:val="24"/>
          <w:szCs w:val="24"/>
        </w:rPr>
        <w:t>high soil moisture habitat.</w:t>
      </w:r>
      <w:commentRangeEnd w:id="107"/>
      <w:r w:rsidR="00CD02F8">
        <w:rPr>
          <w:rStyle w:val="CommentReference"/>
        </w:rPr>
        <w:commentReference w:id="107"/>
      </w:r>
    </w:p>
    <w:p w14:paraId="1B4FA382" w14:textId="77777777" w:rsidR="007F3AF0" w:rsidRDefault="007F3AF0" w:rsidP="00E34238">
      <w:pPr>
        <w:rPr>
          <w:sz w:val="24"/>
          <w:szCs w:val="24"/>
        </w:rPr>
      </w:pPr>
    </w:p>
    <w:p w14:paraId="07A29D1B" w14:textId="33E64EAF" w:rsidR="00464A85" w:rsidRDefault="007F3AF0" w:rsidP="00E34238">
      <w:pPr>
        <w:rPr>
          <w:sz w:val="24"/>
          <w:szCs w:val="24"/>
        </w:rPr>
      </w:pPr>
      <w:r>
        <w:rPr>
          <w:sz w:val="24"/>
          <w:szCs w:val="24"/>
        </w:rPr>
        <w:tab/>
      </w:r>
      <w:commentRangeStart w:id="108"/>
      <w:r w:rsidR="00412AFF">
        <w:rPr>
          <w:sz w:val="24"/>
          <w:szCs w:val="24"/>
        </w:rPr>
        <w:t xml:space="preserve">Our </w:t>
      </w:r>
      <w:r w:rsidR="00091A95">
        <w:rPr>
          <w:sz w:val="24"/>
          <w:szCs w:val="24"/>
        </w:rPr>
        <w:t>prediction</w:t>
      </w:r>
      <w:r w:rsidR="0013170F">
        <w:rPr>
          <w:sz w:val="24"/>
          <w:szCs w:val="24"/>
        </w:rPr>
        <w:t>s</w:t>
      </w:r>
      <w:r w:rsidR="00091A95">
        <w:rPr>
          <w:sz w:val="24"/>
          <w:szCs w:val="24"/>
        </w:rPr>
        <w:t xml:space="preserve"> </w:t>
      </w:r>
      <w:r w:rsidR="0013170F">
        <w:rPr>
          <w:sz w:val="24"/>
          <w:szCs w:val="24"/>
        </w:rPr>
        <w:t>regarding alpha diversity were partially supported</w:t>
      </w:r>
      <w:r w:rsidR="00611AE0">
        <w:rPr>
          <w:sz w:val="24"/>
          <w:szCs w:val="24"/>
        </w:rPr>
        <w:t xml:space="preserve">. In particular, the taxonomic </w:t>
      </w:r>
      <w:r w:rsidR="00627984">
        <w:rPr>
          <w:sz w:val="24"/>
          <w:szCs w:val="24"/>
        </w:rPr>
        <w:t>richness</w:t>
      </w:r>
      <w:del w:id="109" w:author="Perry, Kayla" w:date="2025-09-24T11:28:00Z" w16du:dateUtc="2025-09-24T15:28:00Z">
        <w:r w:rsidR="00627984" w:rsidDel="001A350C">
          <w:rPr>
            <w:sz w:val="24"/>
            <w:szCs w:val="24"/>
          </w:rPr>
          <w:delText xml:space="preserve"> (mean number of species)</w:delText>
        </w:r>
      </w:del>
      <w:r w:rsidR="00611AE0">
        <w:rPr>
          <w:sz w:val="24"/>
          <w:szCs w:val="24"/>
        </w:rPr>
        <w:t xml:space="preserve"> </w:t>
      </w:r>
      <w:r w:rsidR="00347F19">
        <w:rPr>
          <w:sz w:val="24"/>
          <w:szCs w:val="24"/>
        </w:rPr>
        <w:t xml:space="preserve">of </w:t>
      </w:r>
      <w:r w:rsidR="0013170F">
        <w:rPr>
          <w:sz w:val="24"/>
          <w:szCs w:val="24"/>
        </w:rPr>
        <w:t>salvage</w:t>
      </w:r>
      <w:r w:rsidR="001E65FE">
        <w:rPr>
          <w:sz w:val="24"/>
          <w:szCs w:val="24"/>
        </w:rPr>
        <w:t>d plots was higher than</w:t>
      </w:r>
      <w:r w:rsidR="008F3CE6">
        <w:rPr>
          <w:sz w:val="24"/>
          <w:szCs w:val="24"/>
        </w:rPr>
        <w:t xml:space="preserve"> that of undisturbed forests</w:t>
      </w:r>
      <w:r w:rsidR="00F66AFF">
        <w:rPr>
          <w:sz w:val="24"/>
          <w:szCs w:val="24"/>
        </w:rPr>
        <w:t>, particularly in 2015</w:t>
      </w:r>
      <w:del w:id="110" w:author="Perry, Kayla" w:date="2025-09-24T11:28:00Z" w16du:dateUtc="2025-09-24T15:28:00Z">
        <w:r w:rsidR="005B7AE6" w:rsidDel="001A350C">
          <w:rPr>
            <w:sz w:val="24"/>
            <w:szCs w:val="24"/>
          </w:rPr>
          <w:delText xml:space="preserve"> (Fig. 2B)</w:delText>
        </w:r>
      </w:del>
      <w:r w:rsidR="00560C8E">
        <w:rPr>
          <w:sz w:val="24"/>
          <w:szCs w:val="24"/>
        </w:rPr>
        <w:t xml:space="preserve">. Much more dramatically than the </w:t>
      </w:r>
      <w:r w:rsidR="00553EA4">
        <w:rPr>
          <w:sz w:val="24"/>
          <w:szCs w:val="24"/>
        </w:rPr>
        <w:t>elevated</w:t>
      </w:r>
      <w:r w:rsidR="00627984">
        <w:rPr>
          <w:sz w:val="24"/>
          <w:szCs w:val="24"/>
        </w:rPr>
        <w:t xml:space="preserve"> </w:t>
      </w:r>
      <w:r w:rsidR="00AF294E">
        <w:rPr>
          <w:sz w:val="24"/>
          <w:szCs w:val="24"/>
        </w:rPr>
        <w:t xml:space="preserve">number of species was the </w:t>
      </w:r>
      <w:r w:rsidR="00553EA4">
        <w:rPr>
          <w:sz w:val="24"/>
          <w:szCs w:val="24"/>
        </w:rPr>
        <w:t>higher</w:t>
      </w:r>
      <w:r w:rsidR="00AF294E">
        <w:rPr>
          <w:sz w:val="24"/>
          <w:szCs w:val="24"/>
        </w:rPr>
        <w:t xml:space="preserve"> activity-abundance (</w:t>
      </w:r>
      <w:proofErr w:type="spellStart"/>
      <w:r w:rsidR="00AF294E">
        <w:rPr>
          <w:sz w:val="24"/>
          <w:szCs w:val="24"/>
        </w:rPr>
        <w:t>ie</w:t>
      </w:r>
      <w:proofErr w:type="spellEnd"/>
      <w:r w:rsidR="00AF294E">
        <w:rPr>
          <w:sz w:val="24"/>
          <w:szCs w:val="24"/>
        </w:rPr>
        <w:t>. individuals captured).</w:t>
      </w:r>
      <w:r w:rsidR="00B47F2B">
        <w:rPr>
          <w:sz w:val="24"/>
          <w:szCs w:val="24"/>
        </w:rPr>
        <w:t xml:space="preserve"> </w:t>
      </w:r>
      <w:r w:rsidR="00553EA4">
        <w:rPr>
          <w:sz w:val="24"/>
          <w:szCs w:val="24"/>
        </w:rPr>
        <w:t>In 2015, c</w:t>
      </w:r>
      <w:r w:rsidR="008F6365">
        <w:rPr>
          <w:sz w:val="24"/>
          <w:szCs w:val="24"/>
        </w:rPr>
        <w:t>aptures of a</w:t>
      </w:r>
      <w:r w:rsidR="00462EAD">
        <w:rPr>
          <w:sz w:val="24"/>
          <w:szCs w:val="24"/>
        </w:rPr>
        <w:t xml:space="preserve"> few species, including </w:t>
      </w:r>
      <w:proofErr w:type="spellStart"/>
      <w:r w:rsidR="00462EAD" w:rsidRPr="007D1380">
        <w:rPr>
          <w:i/>
          <w:iCs/>
          <w:sz w:val="24"/>
          <w:szCs w:val="24"/>
        </w:rPr>
        <w:t>Pterostichus</w:t>
      </w:r>
      <w:proofErr w:type="spellEnd"/>
      <w:r w:rsidR="00462EAD" w:rsidRPr="007D1380">
        <w:rPr>
          <w:i/>
          <w:iCs/>
          <w:sz w:val="24"/>
          <w:szCs w:val="24"/>
        </w:rPr>
        <w:t xml:space="preserve"> </w:t>
      </w:r>
      <w:proofErr w:type="spellStart"/>
      <w:r w:rsidR="00462EAD" w:rsidRPr="007D1380">
        <w:rPr>
          <w:i/>
          <w:iCs/>
          <w:sz w:val="24"/>
          <w:szCs w:val="24"/>
        </w:rPr>
        <w:t>stygicus</w:t>
      </w:r>
      <w:proofErr w:type="spellEnd"/>
      <w:r w:rsidR="00462EAD">
        <w:rPr>
          <w:sz w:val="24"/>
          <w:szCs w:val="24"/>
        </w:rPr>
        <w:t xml:space="preserve">, </w:t>
      </w:r>
      <w:proofErr w:type="spellStart"/>
      <w:r w:rsidR="00462EAD" w:rsidRPr="007D1380">
        <w:rPr>
          <w:i/>
          <w:iCs/>
          <w:sz w:val="24"/>
          <w:szCs w:val="24"/>
        </w:rPr>
        <w:t>Chlaenius</w:t>
      </w:r>
      <w:proofErr w:type="spellEnd"/>
      <w:r w:rsidR="00462EAD" w:rsidRPr="007D1380">
        <w:rPr>
          <w:i/>
          <w:iCs/>
          <w:sz w:val="24"/>
          <w:szCs w:val="24"/>
        </w:rPr>
        <w:t xml:space="preserve"> </w:t>
      </w:r>
      <w:proofErr w:type="spellStart"/>
      <w:r w:rsidR="00462EAD" w:rsidRPr="007D1380">
        <w:rPr>
          <w:i/>
          <w:iCs/>
          <w:sz w:val="24"/>
          <w:szCs w:val="24"/>
        </w:rPr>
        <w:t>emarginatus</w:t>
      </w:r>
      <w:proofErr w:type="spellEnd"/>
      <w:r w:rsidR="00462EAD">
        <w:rPr>
          <w:sz w:val="24"/>
          <w:szCs w:val="24"/>
        </w:rPr>
        <w:t xml:space="preserve">, and </w:t>
      </w:r>
      <w:r w:rsidR="00462EAD" w:rsidRPr="007D1380">
        <w:rPr>
          <w:i/>
          <w:iCs/>
          <w:sz w:val="24"/>
          <w:szCs w:val="24"/>
        </w:rPr>
        <w:t>P</w:t>
      </w:r>
      <w:r w:rsidR="00C23364">
        <w:rPr>
          <w:i/>
          <w:iCs/>
          <w:sz w:val="24"/>
          <w:szCs w:val="24"/>
        </w:rPr>
        <w:t>.</w:t>
      </w:r>
      <w:r w:rsidR="00462EAD" w:rsidRPr="007D1380">
        <w:rPr>
          <w:i/>
          <w:iCs/>
          <w:sz w:val="24"/>
          <w:szCs w:val="24"/>
        </w:rPr>
        <w:t xml:space="preserve"> </w:t>
      </w:r>
      <w:proofErr w:type="spellStart"/>
      <w:r w:rsidR="00462EAD" w:rsidRPr="007D1380">
        <w:rPr>
          <w:i/>
          <w:iCs/>
          <w:sz w:val="24"/>
          <w:szCs w:val="24"/>
        </w:rPr>
        <w:t>moestus</w:t>
      </w:r>
      <w:proofErr w:type="spellEnd"/>
      <w:r w:rsidR="004A51A4">
        <w:rPr>
          <w:sz w:val="24"/>
          <w:szCs w:val="24"/>
        </w:rPr>
        <w:t xml:space="preserve">, </w:t>
      </w:r>
      <w:r w:rsidR="008F6365">
        <w:rPr>
          <w:sz w:val="24"/>
          <w:szCs w:val="24"/>
        </w:rPr>
        <w:t xml:space="preserve">were </w:t>
      </w:r>
      <w:r w:rsidR="002953F8">
        <w:rPr>
          <w:sz w:val="24"/>
          <w:szCs w:val="24"/>
        </w:rPr>
        <w:t>substantially</w:t>
      </w:r>
      <w:r w:rsidR="008F6365">
        <w:rPr>
          <w:sz w:val="24"/>
          <w:szCs w:val="24"/>
        </w:rPr>
        <w:t xml:space="preserve"> higher in salvaged plots</w:t>
      </w:r>
      <w:r w:rsidR="004A773C">
        <w:rPr>
          <w:sz w:val="24"/>
          <w:szCs w:val="24"/>
        </w:rPr>
        <w:t xml:space="preserve"> </w:t>
      </w:r>
      <w:r w:rsidR="008F6365">
        <w:rPr>
          <w:sz w:val="24"/>
          <w:szCs w:val="24"/>
        </w:rPr>
        <w:t xml:space="preserve">(Fig. </w:t>
      </w:r>
      <w:r w:rsidR="000007B4">
        <w:rPr>
          <w:sz w:val="24"/>
          <w:szCs w:val="24"/>
        </w:rPr>
        <w:t>2</w:t>
      </w:r>
      <w:r w:rsidR="005B7AE6">
        <w:rPr>
          <w:sz w:val="24"/>
          <w:szCs w:val="24"/>
        </w:rPr>
        <w:t xml:space="preserve">A). </w:t>
      </w:r>
      <w:r w:rsidR="004A773C">
        <w:rPr>
          <w:sz w:val="24"/>
          <w:szCs w:val="24"/>
        </w:rPr>
        <w:t xml:space="preserve">These three species comprised </w:t>
      </w:r>
      <w:r w:rsidR="00E64B78">
        <w:rPr>
          <w:sz w:val="24"/>
          <w:szCs w:val="24"/>
        </w:rPr>
        <w:t>61</w:t>
      </w:r>
      <w:r w:rsidR="004A773C">
        <w:rPr>
          <w:sz w:val="24"/>
          <w:szCs w:val="24"/>
        </w:rPr>
        <w:t xml:space="preserve">% </w:t>
      </w:r>
      <w:r w:rsidR="00E64B78">
        <w:rPr>
          <w:sz w:val="24"/>
          <w:szCs w:val="24"/>
        </w:rPr>
        <w:t xml:space="preserve">(287/468) </w:t>
      </w:r>
      <w:r w:rsidR="004A773C">
        <w:rPr>
          <w:sz w:val="24"/>
          <w:szCs w:val="24"/>
        </w:rPr>
        <w:t>of ground beetles caught in salvaged plots in 2015</w:t>
      </w:r>
      <w:r w:rsidR="00E64B78">
        <w:rPr>
          <w:sz w:val="24"/>
          <w:szCs w:val="24"/>
        </w:rPr>
        <w:t xml:space="preserve">, </w:t>
      </w:r>
      <w:r w:rsidR="00F00C21">
        <w:rPr>
          <w:sz w:val="24"/>
          <w:szCs w:val="24"/>
        </w:rPr>
        <w:t xml:space="preserve">whereas </w:t>
      </w:r>
      <w:r w:rsidR="00B6020F">
        <w:rPr>
          <w:sz w:val="24"/>
          <w:szCs w:val="24"/>
        </w:rPr>
        <w:t>this level of dominance by a three species was not observed in windthrow or forest controls.</w:t>
      </w:r>
      <w:r w:rsidR="005512E2">
        <w:rPr>
          <w:sz w:val="24"/>
          <w:szCs w:val="24"/>
        </w:rPr>
        <w:t xml:space="preserve"> A</w:t>
      </w:r>
      <w:r w:rsidR="005B1F37">
        <w:rPr>
          <w:sz w:val="24"/>
          <w:szCs w:val="24"/>
        </w:rPr>
        <w:t xml:space="preserve">lthough species richness was higher in salvaged plots, other measures of alpha-diversity, including Shannon diversity and functional alpha diversity, </w:t>
      </w:r>
      <w:r w:rsidR="00D128A6">
        <w:rPr>
          <w:sz w:val="24"/>
          <w:szCs w:val="24"/>
        </w:rPr>
        <w:t>did not differ significantly</w:t>
      </w:r>
      <w:r w:rsidR="00AD0454">
        <w:rPr>
          <w:sz w:val="24"/>
          <w:szCs w:val="24"/>
        </w:rPr>
        <w:t xml:space="preserve"> between treatments</w:t>
      </w:r>
      <w:r w:rsidR="00D128A6">
        <w:rPr>
          <w:sz w:val="24"/>
          <w:szCs w:val="24"/>
        </w:rPr>
        <w:t xml:space="preserve">. Thus, </w:t>
      </w:r>
      <w:r w:rsidR="00464A85">
        <w:rPr>
          <w:sz w:val="24"/>
          <w:szCs w:val="24"/>
        </w:rPr>
        <w:t>although salvage-logging led to an increase in number of species, it</w:t>
      </w:r>
      <w:r w:rsidR="00233CF0">
        <w:rPr>
          <w:sz w:val="24"/>
          <w:szCs w:val="24"/>
        </w:rPr>
        <w:t xml:space="preserve"> did not affect all species equally.</w:t>
      </w:r>
      <w:commentRangeEnd w:id="108"/>
      <w:r w:rsidR="003D5CDF">
        <w:rPr>
          <w:rStyle w:val="CommentReference"/>
        </w:rPr>
        <w:commentReference w:id="108"/>
      </w:r>
    </w:p>
    <w:p w14:paraId="0D7920BA" w14:textId="77777777" w:rsidR="007122BA" w:rsidRDefault="007122BA" w:rsidP="00E34238">
      <w:pPr>
        <w:rPr>
          <w:sz w:val="24"/>
          <w:szCs w:val="24"/>
        </w:rPr>
      </w:pPr>
    </w:p>
    <w:p w14:paraId="5D042978" w14:textId="3D829414" w:rsidR="000A5A4A" w:rsidRDefault="007122BA" w:rsidP="00E34238">
      <w:pPr>
        <w:rPr>
          <w:sz w:val="24"/>
          <w:szCs w:val="24"/>
        </w:rPr>
      </w:pPr>
      <w:r>
        <w:rPr>
          <w:sz w:val="24"/>
          <w:szCs w:val="24"/>
        </w:rPr>
        <w:tab/>
      </w:r>
      <w:r w:rsidR="00497021">
        <w:rPr>
          <w:sz w:val="24"/>
          <w:szCs w:val="24"/>
        </w:rPr>
        <w:t>Delving further into the</w:t>
      </w:r>
      <w:r w:rsidR="00233CF0">
        <w:rPr>
          <w:sz w:val="24"/>
          <w:szCs w:val="24"/>
        </w:rPr>
        <w:t xml:space="preserve"> habitat preferences of </w:t>
      </w:r>
      <w:r w:rsidR="004A773C">
        <w:rPr>
          <w:sz w:val="24"/>
          <w:szCs w:val="24"/>
        </w:rPr>
        <w:t>the species</w:t>
      </w:r>
      <w:r w:rsidR="00497021">
        <w:rPr>
          <w:sz w:val="24"/>
          <w:szCs w:val="24"/>
        </w:rPr>
        <w:t xml:space="preserve"> reveal</w:t>
      </w:r>
      <w:r w:rsidR="008C0BC9">
        <w:rPr>
          <w:sz w:val="24"/>
          <w:szCs w:val="24"/>
        </w:rPr>
        <w:t>s that</w:t>
      </w:r>
      <w:r w:rsidR="005B2814">
        <w:rPr>
          <w:sz w:val="24"/>
          <w:szCs w:val="24"/>
        </w:rPr>
        <w:t xml:space="preserve"> </w:t>
      </w:r>
      <w:r w:rsidR="007F6757">
        <w:rPr>
          <w:sz w:val="24"/>
          <w:szCs w:val="24"/>
        </w:rPr>
        <w:t xml:space="preserve">both </w:t>
      </w:r>
      <w:r w:rsidR="005B2814">
        <w:rPr>
          <w:sz w:val="24"/>
          <w:szCs w:val="24"/>
        </w:rPr>
        <w:t>eurytopic species (</w:t>
      </w:r>
      <w:proofErr w:type="spellStart"/>
      <w:r w:rsidR="005B2814">
        <w:rPr>
          <w:sz w:val="24"/>
          <w:szCs w:val="24"/>
        </w:rPr>
        <w:t>ie</w:t>
      </w:r>
      <w:proofErr w:type="spellEnd"/>
      <w:r w:rsidR="005B2814">
        <w:rPr>
          <w:sz w:val="24"/>
          <w:szCs w:val="24"/>
        </w:rPr>
        <w:t xml:space="preserve">. habitat generalists) </w:t>
      </w:r>
      <w:r w:rsidR="007F6757">
        <w:rPr>
          <w:sz w:val="24"/>
          <w:szCs w:val="24"/>
        </w:rPr>
        <w:t xml:space="preserve">and a few forest specialists </w:t>
      </w:r>
      <w:r w:rsidR="0050225F">
        <w:rPr>
          <w:sz w:val="24"/>
          <w:szCs w:val="24"/>
        </w:rPr>
        <w:t>benefitted from salvage-logging</w:t>
      </w:r>
      <w:r w:rsidR="00124E10">
        <w:rPr>
          <w:sz w:val="24"/>
          <w:szCs w:val="24"/>
        </w:rPr>
        <w:t>.</w:t>
      </w:r>
      <w:r w:rsidR="003C1F8F">
        <w:rPr>
          <w:sz w:val="24"/>
          <w:szCs w:val="24"/>
        </w:rPr>
        <w:t xml:space="preserve"> </w:t>
      </w:r>
      <w:r w:rsidR="004A773C">
        <w:rPr>
          <w:sz w:val="24"/>
          <w:szCs w:val="24"/>
        </w:rPr>
        <w:t>For example, the eurytopic species</w:t>
      </w:r>
      <w:r w:rsidR="003C1F8F">
        <w:rPr>
          <w:sz w:val="24"/>
          <w:szCs w:val="24"/>
        </w:rPr>
        <w:t xml:space="preserve"> </w:t>
      </w:r>
      <w:proofErr w:type="spellStart"/>
      <w:r w:rsidR="00D776F7" w:rsidRPr="00AB2F8A">
        <w:rPr>
          <w:i/>
          <w:iCs/>
          <w:sz w:val="24"/>
          <w:szCs w:val="24"/>
        </w:rPr>
        <w:t>Chlaenius</w:t>
      </w:r>
      <w:proofErr w:type="spellEnd"/>
      <w:r w:rsidR="003C1F8F">
        <w:rPr>
          <w:i/>
          <w:iCs/>
          <w:sz w:val="24"/>
          <w:szCs w:val="24"/>
        </w:rPr>
        <w:t xml:space="preserve"> </w:t>
      </w:r>
      <w:proofErr w:type="spellStart"/>
      <w:r w:rsidR="003C1F8F">
        <w:rPr>
          <w:i/>
          <w:iCs/>
          <w:sz w:val="24"/>
          <w:szCs w:val="24"/>
        </w:rPr>
        <w:t>emarginatus</w:t>
      </w:r>
      <w:proofErr w:type="spellEnd"/>
      <w:r w:rsidR="00D776F7">
        <w:rPr>
          <w:sz w:val="24"/>
          <w:szCs w:val="24"/>
        </w:rPr>
        <w:t xml:space="preserve"> </w:t>
      </w:r>
      <w:r w:rsidR="004A773C">
        <w:rPr>
          <w:sz w:val="24"/>
          <w:szCs w:val="24"/>
        </w:rPr>
        <w:t xml:space="preserve">was </w:t>
      </w:r>
      <w:r w:rsidR="007220A9">
        <w:rPr>
          <w:sz w:val="24"/>
          <w:szCs w:val="24"/>
        </w:rPr>
        <w:t>more</w:t>
      </w:r>
      <w:r w:rsidR="00D776F7" w:rsidRPr="00AB2F8A">
        <w:rPr>
          <w:i/>
          <w:iCs/>
          <w:sz w:val="24"/>
          <w:szCs w:val="24"/>
        </w:rPr>
        <w:t xml:space="preserve"> </w:t>
      </w:r>
      <w:r w:rsidR="00244A4A">
        <w:rPr>
          <w:sz w:val="24"/>
          <w:szCs w:val="24"/>
        </w:rPr>
        <w:t>a</w:t>
      </w:r>
      <w:r w:rsidR="00D318D1">
        <w:rPr>
          <w:sz w:val="24"/>
          <w:szCs w:val="24"/>
        </w:rPr>
        <w:t>bundant within</w:t>
      </w:r>
      <w:r w:rsidR="00E71831">
        <w:rPr>
          <w:sz w:val="24"/>
          <w:szCs w:val="24"/>
        </w:rPr>
        <w:t xml:space="preserve"> the </w:t>
      </w:r>
      <w:r w:rsidR="005B5EF1">
        <w:rPr>
          <w:sz w:val="24"/>
          <w:szCs w:val="24"/>
        </w:rPr>
        <w:t xml:space="preserve">salvage-logged forest in 2015, at </w:t>
      </w:r>
      <w:proofErr w:type="gramStart"/>
      <w:r w:rsidR="005B5EF1">
        <w:rPr>
          <w:sz w:val="24"/>
          <w:szCs w:val="24"/>
        </w:rPr>
        <w:t>2-years</w:t>
      </w:r>
      <w:proofErr w:type="gramEnd"/>
      <w:r w:rsidR="005B5EF1">
        <w:rPr>
          <w:sz w:val="24"/>
          <w:szCs w:val="24"/>
        </w:rPr>
        <w:t xml:space="preserve"> post-salvage.</w:t>
      </w:r>
      <w:r w:rsidR="00155117">
        <w:rPr>
          <w:sz w:val="24"/>
          <w:szCs w:val="24"/>
        </w:rPr>
        <w:t xml:space="preserve"> </w:t>
      </w:r>
      <w:r w:rsidR="005379B8">
        <w:rPr>
          <w:sz w:val="24"/>
          <w:szCs w:val="24"/>
        </w:rPr>
        <w:t xml:space="preserve">This species is capable of flight </w:t>
      </w:r>
      <w:r w:rsidR="00B17FF2">
        <w:rPr>
          <w:sz w:val="24"/>
          <w:szCs w:val="24"/>
        </w:rPr>
        <w:t>and is a habitat generalist. Other</w:t>
      </w:r>
      <w:r w:rsidR="001B58AF">
        <w:rPr>
          <w:sz w:val="24"/>
          <w:szCs w:val="24"/>
        </w:rPr>
        <w:t xml:space="preserve"> species of </w:t>
      </w:r>
      <w:proofErr w:type="spellStart"/>
      <w:r w:rsidR="001B58AF" w:rsidRPr="00AB7620">
        <w:rPr>
          <w:i/>
          <w:iCs/>
          <w:sz w:val="24"/>
          <w:szCs w:val="24"/>
        </w:rPr>
        <w:t>Chlaenius</w:t>
      </w:r>
      <w:proofErr w:type="spellEnd"/>
      <w:r w:rsidR="001B58AF">
        <w:rPr>
          <w:sz w:val="24"/>
          <w:szCs w:val="24"/>
        </w:rPr>
        <w:t xml:space="preserve"> are known to </w:t>
      </w:r>
      <w:r w:rsidR="00AB7620">
        <w:rPr>
          <w:sz w:val="24"/>
          <w:szCs w:val="24"/>
        </w:rPr>
        <w:t>oviposit within earthen cells</w:t>
      </w:r>
      <w:r w:rsidR="00760BE8">
        <w:rPr>
          <w:sz w:val="24"/>
          <w:szCs w:val="24"/>
        </w:rPr>
        <w:t xml:space="preserve"> deposited </w:t>
      </w:r>
      <w:r w:rsidR="007B07D1">
        <w:rPr>
          <w:sz w:val="24"/>
          <w:szCs w:val="24"/>
        </w:rPr>
        <w:t xml:space="preserve">on living plant leaves or dead </w:t>
      </w:r>
      <w:r w:rsidR="00CA12B9">
        <w:rPr>
          <w:sz w:val="24"/>
          <w:szCs w:val="24"/>
        </w:rPr>
        <w:t xml:space="preserve">twigs above the ground surface, so further research could reveal specific habitat features that enabled </w:t>
      </w:r>
      <w:r w:rsidR="00CA12B9" w:rsidRPr="00DC7482">
        <w:rPr>
          <w:i/>
          <w:iCs/>
          <w:sz w:val="24"/>
          <w:szCs w:val="24"/>
        </w:rPr>
        <w:t xml:space="preserve">C. </w:t>
      </w:r>
      <w:proofErr w:type="spellStart"/>
      <w:r w:rsidR="00CA12B9" w:rsidRPr="00DC7482">
        <w:rPr>
          <w:i/>
          <w:iCs/>
          <w:sz w:val="24"/>
          <w:szCs w:val="24"/>
        </w:rPr>
        <w:t>emarginatus</w:t>
      </w:r>
      <w:proofErr w:type="spellEnd"/>
      <w:r w:rsidR="00CA12B9">
        <w:rPr>
          <w:sz w:val="24"/>
          <w:szCs w:val="24"/>
        </w:rPr>
        <w:t xml:space="preserve"> to thrive within salvaged </w:t>
      </w:r>
      <w:r w:rsidR="00DC7482">
        <w:rPr>
          <w:sz w:val="24"/>
          <w:szCs w:val="24"/>
        </w:rPr>
        <w:t xml:space="preserve">locations initially after logging </w:t>
      </w:r>
      <w:r w:rsidR="006278E4">
        <w:rPr>
          <w:sz w:val="24"/>
          <w:szCs w:val="24"/>
        </w:rPr>
        <w:fldChar w:fldCharType="begin"/>
      </w:r>
      <w:r w:rsidR="006278E4">
        <w:rPr>
          <w:sz w:val="24"/>
          <w:szCs w:val="24"/>
        </w:rPr>
        <w:instrText xml:space="preserve"> ADDIN ZOTERO_ITEM CSL_CITATION {"citationID":"G29NJrqR","properties":{"formattedCitation":"(King 1919)","plainCitation":"(King 1919)","noteIndex":0},"citationItems":[{"id":810,"uris":["http://zotero.org/groups/5154252/items/ACBGF3HA"],"itemData":{"id":810,"type":"article-journal","container-title":"Annals of the Entomological Society of America","DOI":"10.1093/aesa/12.4.382","ISSN":"1938-2901, 0013-8746","issue":"4","language":"en","page":"382-388","source":"DOI.org (Crossref)","title":"Notes on the Biology of the Carabid Genera Brachynus, Galerita and Chlaenius*","volume":"12","author":[{"family":"King","given":"J. L."}],"issued":{"date-parts":[["1919",12,1]]}}}],"schema":"https://github.com/citation-style-language/schema/raw/master/csl-citation.json"} </w:instrText>
      </w:r>
      <w:r w:rsidR="006278E4">
        <w:rPr>
          <w:sz w:val="24"/>
          <w:szCs w:val="24"/>
        </w:rPr>
        <w:fldChar w:fldCharType="separate"/>
      </w:r>
      <w:r w:rsidR="006278E4" w:rsidRPr="006278E4">
        <w:rPr>
          <w:sz w:val="24"/>
        </w:rPr>
        <w:t>(King 1919)</w:t>
      </w:r>
      <w:r w:rsidR="006278E4">
        <w:rPr>
          <w:sz w:val="24"/>
          <w:szCs w:val="24"/>
        </w:rPr>
        <w:fldChar w:fldCharType="end"/>
      </w:r>
      <w:r w:rsidR="00DC7482">
        <w:rPr>
          <w:sz w:val="24"/>
          <w:szCs w:val="24"/>
        </w:rPr>
        <w:t>.</w:t>
      </w:r>
      <w:r w:rsidR="006278E4">
        <w:rPr>
          <w:sz w:val="24"/>
          <w:szCs w:val="24"/>
        </w:rPr>
        <w:t xml:space="preserve"> </w:t>
      </w:r>
      <w:r w:rsidR="0006212B">
        <w:rPr>
          <w:sz w:val="24"/>
          <w:szCs w:val="24"/>
        </w:rPr>
        <w:t xml:space="preserve">We also found some species of </w:t>
      </w:r>
      <w:proofErr w:type="spellStart"/>
      <w:r w:rsidR="0006212B" w:rsidRPr="000A5A4A">
        <w:rPr>
          <w:i/>
          <w:iCs/>
          <w:sz w:val="24"/>
          <w:szCs w:val="24"/>
        </w:rPr>
        <w:t>Anisodactylus</w:t>
      </w:r>
      <w:proofErr w:type="spellEnd"/>
      <w:r w:rsidR="0006212B" w:rsidRPr="000A5A4A">
        <w:rPr>
          <w:i/>
          <w:iCs/>
          <w:sz w:val="24"/>
          <w:szCs w:val="24"/>
        </w:rPr>
        <w:t xml:space="preserve"> </w:t>
      </w:r>
      <w:r w:rsidR="006D0442">
        <w:rPr>
          <w:sz w:val="24"/>
          <w:szCs w:val="24"/>
        </w:rPr>
        <w:t xml:space="preserve">in salvaged plots. These species can feed on plant seeds from ruderal plant species which increased in salvaged-logged </w:t>
      </w:r>
      <w:r w:rsidR="006D0442">
        <w:rPr>
          <w:sz w:val="24"/>
          <w:szCs w:val="24"/>
        </w:rPr>
        <w:lastRenderedPageBreak/>
        <w:t>locations due to the increased sunlight.</w:t>
      </w:r>
      <w:r w:rsidR="000A5A4A">
        <w:rPr>
          <w:sz w:val="24"/>
          <w:szCs w:val="24"/>
        </w:rPr>
        <w:t xml:space="preserve"> </w:t>
      </w:r>
      <w:commentRangeStart w:id="111"/>
      <w:r w:rsidR="000A5A4A">
        <w:rPr>
          <w:sz w:val="24"/>
          <w:szCs w:val="24"/>
        </w:rPr>
        <w:t xml:space="preserve">In contrast to other studies, we did not find an influx of </w:t>
      </w:r>
      <w:proofErr w:type="spellStart"/>
      <w:r w:rsidR="000A5A4A" w:rsidRPr="006569DD">
        <w:rPr>
          <w:i/>
          <w:iCs/>
          <w:sz w:val="24"/>
          <w:szCs w:val="24"/>
        </w:rPr>
        <w:t>Harpalus</w:t>
      </w:r>
      <w:proofErr w:type="spellEnd"/>
      <w:r w:rsidR="000A5A4A">
        <w:rPr>
          <w:sz w:val="24"/>
          <w:szCs w:val="24"/>
        </w:rPr>
        <w:t xml:space="preserve"> or </w:t>
      </w:r>
      <w:r w:rsidR="000A5A4A" w:rsidRPr="006569DD">
        <w:rPr>
          <w:i/>
          <w:iCs/>
          <w:sz w:val="24"/>
          <w:szCs w:val="24"/>
        </w:rPr>
        <w:t>Amara</w:t>
      </w:r>
      <w:r w:rsidR="000A5A4A">
        <w:rPr>
          <w:sz w:val="24"/>
          <w:szCs w:val="24"/>
        </w:rPr>
        <w:t xml:space="preserve"> species in disturbed forest plots, but this could be due to a lack of source populations in the area</w:t>
      </w:r>
      <w:commentRangeEnd w:id="111"/>
      <w:r w:rsidR="003868A6">
        <w:rPr>
          <w:rStyle w:val="CommentReference"/>
        </w:rPr>
        <w:commentReference w:id="111"/>
      </w:r>
      <w:r w:rsidR="000A5A4A">
        <w:rPr>
          <w:sz w:val="24"/>
          <w:szCs w:val="24"/>
        </w:rPr>
        <w:t>.</w:t>
      </w:r>
      <w:r w:rsidR="00E90141">
        <w:rPr>
          <w:sz w:val="24"/>
          <w:szCs w:val="24"/>
        </w:rPr>
        <w:t xml:space="preserve"> While all the previously mentioned ground beetles are predominately flight-capable, there were also some flightless ground beetles that were found in high numbers in salvaged plots in 2015, including </w:t>
      </w:r>
      <w:r w:rsidR="00E90141" w:rsidRPr="008537C6">
        <w:rPr>
          <w:i/>
          <w:iCs/>
          <w:sz w:val="24"/>
          <w:szCs w:val="24"/>
        </w:rPr>
        <w:t xml:space="preserve">P. </w:t>
      </w:r>
      <w:proofErr w:type="spellStart"/>
      <w:r w:rsidR="00E90141" w:rsidRPr="008537C6">
        <w:rPr>
          <w:i/>
          <w:iCs/>
          <w:sz w:val="24"/>
          <w:szCs w:val="24"/>
        </w:rPr>
        <w:t>stygicus</w:t>
      </w:r>
      <w:proofErr w:type="spellEnd"/>
      <w:r w:rsidR="00E90141">
        <w:rPr>
          <w:sz w:val="24"/>
          <w:szCs w:val="24"/>
        </w:rPr>
        <w:t xml:space="preserve">, </w:t>
      </w:r>
      <w:r w:rsidR="00E90141" w:rsidRPr="008537C6">
        <w:rPr>
          <w:i/>
          <w:iCs/>
          <w:sz w:val="24"/>
          <w:szCs w:val="24"/>
        </w:rPr>
        <w:t xml:space="preserve">P. </w:t>
      </w:r>
      <w:proofErr w:type="spellStart"/>
      <w:r w:rsidR="00E90141" w:rsidRPr="008537C6">
        <w:rPr>
          <w:i/>
          <w:iCs/>
          <w:sz w:val="24"/>
          <w:szCs w:val="24"/>
        </w:rPr>
        <w:t>moestus</w:t>
      </w:r>
      <w:proofErr w:type="spellEnd"/>
      <w:r w:rsidR="00E90141">
        <w:rPr>
          <w:sz w:val="24"/>
          <w:szCs w:val="24"/>
        </w:rPr>
        <w:t xml:space="preserve">, and </w:t>
      </w:r>
      <w:proofErr w:type="spellStart"/>
      <w:r w:rsidR="008537C6" w:rsidRPr="008537C6">
        <w:rPr>
          <w:i/>
          <w:iCs/>
          <w:sz w:val="24"/>
          <w:szCs w:val="24"/>
        </w:rPr>
        <w:t>Dicaelus</w:t>
      </w:r>
      <w:proofErr w:type="spellEnd"/>
      <w:r w:rsidR="008537C6" w:rsidRPr="008537C6">
        <w:rPr>
          <w:i/>
          <w:iCs/>
          <w:sz w:val="24"/>
          <w:szCs w:val="24"/>
        </w:rPr>
        <w:t xml:space="preserve"> </w:t>
      </w:r>
      <w:proofErr w:type="spellStart"/>
      <w:r w:rsidR="008537C6" w:rsidRPr="008537C6">
        <w:rPr>
          <w:i/>
          <w:iCs/>
          <w:sz w:val="24"/>
          <w:szCs w:val="24"/>
        </w:rPr>
        <w:t>politus</w:t>
      </w:r>
      <w:proofErr w:type="spellEnd"/>
      <w:r w:rsidR="008537C6">
        <w:rPr>
          <w:sz w:val="24"/>
          <w:szCs w:val="24"/>
        </w:rPr>
        <w:t xml:space="preserve">. </w:t>
      </w:r>
      <w:r w:rsidR="008A0A1F">
        <w:rPr>
          <w:sz w:val="24"/>
          <w:szCs w:val="24"/>
        </w:rPr>
        <w:t>Surprisingly</w:t>
      </w:r>
      <w:r w:rsidR="001F133A">
        <w:rPr>
          <w:sz w:val="24"/>
          <w:szCs w:val="24"/>
        </w:rPr>
        <w:t xml:space="preserve">, </w:t>
      </w:r>
      <w:r w:rsidR="001F133A" w:rsidRPr="008A0A1F">
        <w:rPr>
          <w:i/>
          <w:iCs/>
          <w:sz w:val="24"/>
          <w:szCs w:val="24"/>
        </w:rPr>
        <w:t xml:space="preserve">P. </w:t>
      </w:r>
      <w:proofErr w:type="spellStart"/>
      <w:r w:rsidR="001F133A" w:rsidRPr="008A0A1F">
        <w:rPr>
          <w:i/>
          <w:iCs/>
          <w:sz w:val="24"/>
          <w:szCs w:val="24"/>
        </w:rPr>
        <w:t>moestus</w:t>
      </w:r>
      <w:proofErr w:type="spellEnd"/>
      <w:r w:rsidR="001F133A">
        <w:rPr>
          <w:sz w:val="24"/>
          <w:szCs w:val="24"/>
        </w:rPr>
        <w:t xml:space="preserve"> and </w:t>
      </w:r>
      <w:r w:rsidR="001F133A" w:rsidRPr="008A0A1F">
        <w:rPr>
          <w:i/>
          <w:iCs/>
          <w:sz w:val="24"/>
          <w:szCs w:val="24"/>
        </w:rPr>
        <w:t xml:space="preserve">D. </w:t>
      </w:r>
      <w:proofErr w:type="spellStart"/>
      <w:r w:rsidR="001F133A" w:rsidRPr="008A0A1F">
        <w:rPr>
          <w:i/>
          <w:iCs/>
          <w:sz w:val="24"/>
          <w:szCs w:val="24"/>
        </w:rPr>
        <w:t>politus</w:t>
      </w:r>
      <w:proofErr w:type="spellEnd"/>
      <w:r w:rsidR="001F133A">
        <w:rPr>
          <w:sz w:val="24"/>
          <w:szCs w:val="24"/>
        </w:rPr>
        <w:t xml:space="preserve"> are described in </w:t>
      </w:r>
      <w:proofErr w:type="gramStart"/>
      <w:r w:rsidR="001F133A">
        <w:rPr>
          <w:sz w:val="24"/>
          <w:szCs w:val="24"/>
        </w:rPr>
        <w:t>the literature</w:t>
      </w:r>
      <w:proofErr w:type="gramEnd"/>
      <w:r w:rsidR="001F133A">
        <w:rPr>
          <w:sz w:val="24"/>
          <w:szCs w:val="24"/>
        </w:rPr>
        <w:t xml:space="preserve"> as preferring shaded ground</w:t>
      </w:r>
      <w:r w:rsidR="008A0A1F">
        <w:rPr>
          <w:sz w:val="24"/>
          <w:szCs w:val="24"/>
        </w:rPr>
        <w:t xml:space="preserve">. One possible explanation is that </w:t>
      </w:r>
      <w:r w:rsidR="008A0A1F" w:rsidRPr="004653D0">
        <w:rPr>
          <w:i/>
          <w:iCs/>
          <w:sz w:val="24"/>
          <w:szCs w:val="24"/>
        </w:rPr>
        <w:t xml:space="preserve">P. </w:t>
      </w:r>
      <w:proofErr w:type="spellStart"/>
      <w:r w:rsidR="008A0A1F" w:rsidRPr="004653D0">
        <w:rPr>
          <w:i/>
          <w:iCs/>
          <w:sz w:val="24"/>
          <w:szCs w:val="24"/>
        </w:rPr>
        <w:t>moestus</w:t>
      </w:r>
      <w:proofErr w:type="spellEnd"/>
      <w:r w:rsidR="008A0A1F">
        <w:rPr>
          <w:sz w:val="24"/>
          <w:szCs w:val="24"/>
        </w:rPr>
        <w:t xml:space="preserve"> may oviposit in rotting wood</w:t>
      </w:r>
      <w:r w:rsidR="00AD6775">
        <w:rPr>
          <w:sz w:val="24"/>
          <w:szCs w:val="24"/>
        </w:rPr>
        <w:t xml:space="preserve"> </w:t>
      </w:r>
      <w:r w:rsidR="00AD6775">
        <w:rPr>
          <w:sz w:val="24"/>
          <w:szCs w:val="24"/>
        </w:rPr>
        <w:fldChar w:fldCharType="begin"/>
      </w:r>
      <w:r w:rsidR="00AD6775">
        <w:rPr>
          <w:sz w:val="24"/>
          <w:szCs w:val="24"/>
        </w:rPr>
        <w:instrText xml:space="preserve"> ADDIN ZOTERO_ITEM CSL_CITATION {"citationID":"mv2GhW3d","properties":{"formattedCitation":"(Hamilton 1884)","plainCitation":"(Hamilton 188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schema":"https://github.com/citation-style-language/schema/raw/master/csl-citation.json"} </w:instrText>
      </w:r>
      <w:r w:rsidR="00AD6775">
        <w:rPr>
          <w:sz w:val="24"/>
          <w:szCs w:val="24"/>
        </w:rPr>
        <w:fldChar w:fldCharType="separate"/>
      </w:r>
      <w:r w:rsidR="00AD6775" w:rsidRPr="00AD6775">
        <w:rPr>
          <w:sz w:val="24"/>
        </w:rPr>
        <w:t>(Hamilton 1884)</w:t>
      </w:r>
      <w:r w:rsidR="00AD6775">
        <w:rPr>
          <w:sz w:val="24"/>
          <w:szCs w:val="24"/>
        </w:rPr>
        <w:fldChar w:fldCharType="end"/>
      </w:r>
      <w:r w:rsidR="008A0A1F">
        <w:rPr>
          <w:sz w:val="24"/>
          <w:szCs w:val="24"/>
        </w:rPr>
        <w:t xml:space="preserve">. In salvage-logged sites in 2015, there may have been large quantities of slash left behind by logging operations, which would </w:t>
      </w:r>
      <w:r w:rsidR="00F95E85">
        <w:rPr>
          <w:sz w:val="24"/>
          <w:szCs w:val="24"/>
        </w:rPr>
        <w:t>have been</w:t>
      </w:r>
      <w:r w:rsidR="008A0A1F">
        <w:rPr>
          <w:sz w:val="24"/>
          <w:szCs w:val="24"/>
        </w:rPr>
        <w:t xml:space="preserve"> rapidly decomposing</w:t>
      </w:r>
      <w:r w:rsidR="00E132CD">
        <w:rPr>
          <w:sz w:val="24"/>
          <w:szCs w:val="24"/>
        </w:rPr>
        <w:t xml:space="preserve"> on the soil surface, and may have temporarily provided habitat for</w:t>
      </w:r>
      <w:r w:rsidR="00E132CD" w:rsidRPr="00AD6775">
        <w:rPr>
          <w:i/>
          <w:iCs/>
          <w:sz w:val="24"/>
          <w:szCs w:val="24"/>
        </w:rPr>
        <w:t xml:space="preserve"> P. </w:t>
      </w:r>
      <w:proofErr w:type="spellStart"/>
      <w:r w:rsidR="00E132CD" w:rsidRPr="00AD6775">
        <w:rPr>
          <w:i/>
          <w:iCs/>
          <w:sz w:val="24"/>
          <w:szCs w:val="24"/>
        </w:rPr>
        <w:t>moestus</w:t>
      </w:r>
      <w:proofErr w:type="spellEnd"/>
      <w:r w:rsidR="00E132CD" w:rsidRPr="00AD6775">
        <w:rPr>
          <w:i/>
          <w:iCs/>
          <w:sz w:val="24"/>
          <w:szCs w:val="24"/>
        </w:rPr>
        <w:t xml:space="preserve">. </w:t>
      </w:r>
      <w:r w:rsidR="00E132CD">
        <w:rPr>
          <w:sz w:val="24"/>
          <w:szCs w:val="24"/>
        </w:rPr>
        <w:t xml:space="preserve">By 2022, </w:t>
      </w:r>
      <w:r w:rsidR="00E132CD" w:rsidRPr="00F95E85">
        <w:rPr>
          <w:i/>
          <w:iCs/>
          <w:sz w:val="24"/>
          <w:szCs w:val="24"/>
        </w:rPr>
        <w:t xml:space="preserve">P. </w:t>
      </w:r>
      <w:proofErr w:type="spellStart"/>
      <w:r w:rsidR="00E132CD" w:rsidRPr="00F95E85">
        <w:rPr>
          <w:i/>
          <w:iCs/>
          <w:sz w:val="24"/>
          <w:szCs w:val="24"/>
        </w:rPr>
        <w:t>moestus</w:t>
      </w:r>
      <w:proofErr w:type="spellEnd"/>
      <w:r w:rsidR="00E132CD">
        <w:rPr>
          <w:sz w:val="24"/>
          <w:szCs w:val="24"/>
        </w:rPr>
        <w:t xml:space="preserve"> capture rates were higher in </w:t>
      </w:r>
      <w:r w:rsidR="004653D0">
        <w:rPr>
          <w:sz w:val="24"/>
          <w:szCs w:val="24"/>
        </w:rPr>
        <w:t>windthrow plots than salvaged plots, possibly indicating the depletion of the rotting wood resource</w:t>
      </w:r>
      <w:r w:rsidR="00F95E85">
        <w:rPr>
          <w:sz w:val="24"/>
          <w:szCs w:val="24"/>
        </w:rPr>
        <w:t xml:space="preserve"> in salvaged plots</w:t>
      </w:r>
      <w:r w:rsidR="004653D0">
        <w:rPr>
          <w:sz w:val="24"/>
          <w:szCs w:val="24"/>
        </w:rPr>
        <w:t>.</w:t>
      </w:r>
    </w:p>
    <w:p w14:paraId="61C46577" w14:textId="77777777" w:rsidR="00C91CB5" w:rsidRDefault="00C91CB5" w:rsidP="00E34238">
      <w:pPr>
        <w:rPr>
          <w:sz w:val="24"/>
          <w:szCs w:val="24"/>
        </w:rPr>
      </w:pPr>
    </w:p>
    <w:p w14:paraId="41CB1FF9" w14:textId="5027BE7E" w:rsidR="002C40D4" w:rsidRDefault="00C91CB5" w:rsidP="00E34238">
      <w:pPr>
        <w:rPr>
          <w:sz w:val="24"/>
          <w:szCs w:val="24"/>
        </w:rPr>
      </w:pPr>
      <w:r>
        <w:rPr>
          <w:sz w:val="24"/>
          <w:szCs w:val="24"/>
        </w:rPr>
        <w:tab/>
      </w:r>
      <w:r w:rsidR="0016226D">
        <w:rPr>
          <w:sz w:val="24"/>
          <w:szCs w:val="24"/>
        </w:rPr>
        <w:t>Examining beetle functional traits</w:t>
      </w:r>
      <w:r w:rsidR="00D739C0">
        <w:rPr>
          <w:sz w:val="24"/>
          <w:szCs w:val="24"/>
        </w:rPr>
        <w:t xml:space="preserve"> provided insights i</w:t>
      </w:r>
      <w:r w:rsidR="00E85A72">
        <w:rPr>
          <w:sz w:val="24"/>
          <w:szCs w:val="24"/>
        </w:rPr>
        <w:t>nto</w:t>
      </w:r>
      <w:r w:rsidR="002A0AC6">
        <w:rPr>
          <w:sz w:val="24"/>
          <w:szCs w:val="24"/>
        </w:rPr>
        <w:t xml:space="preserve"> </w:t>
      </w:r>
      <w:r w:rsidR="0052019B">
        <w:rPr>
          <w:sz w:val="24"/>
          <w:szCs w:val="24"/>
        </w:rPr>
        <w:t xml:space="preserve">how forest management after a tornado </w:t>
      </w:r>
      <w:r w:rsidR="002070D0">
        <w:rPr>
          <w:sz w:val="24"/>
          <w:szCs w:val="24"/>
        </w:rPr>
        <w:t xml:space="preserve">impacted ground beetles. </w:t>
      </w:r>
      <w:r w:rsidR="0010725B">
        <w:rPr>
          <w:sz w:val="24"/>
          <w:szCs w:val="24"/>
        </w:rPr>
        <w:t xml:space="preserve">Our prediction that ground beetle species common in </w:t>
      </w:r>
      <w:r w:rsidR="00B31D9A">
        <w:rPr>
          <w:sz w:val="24"/>
          <w:szCs w:val="24"/>
        </w:rPr>
        <w:t xml:space="preserve">salvaged plots would have proportionally larger eyes was supported. </w:t>
      </w:r>
      <w:r w:rsidR="00EB4622">
        <w:rPr>
          <w:sz w:val="24"/>
          <w:szCs w:val="24"/>
        </w:rPr>
        <w:t xml:space="preserve">In fact, </w:t>
      </w:r>
      <w:r w:rsidR="00353457">
        <w:rPr>
          <w:sz w:val="24"/>
          <w:szCs w:val="24"/>
        </w:rPr>
        <w:t xml:space="preserve">species with shorter body lengths and </w:t>
      </w:r>
      <w:r w:rsidR="006D763A">
        <w:rPr>
          <w:sz w:val="24"/>
          <w:szCs w:val="24"/>
        </w:rPr>
        <w:t>proportionally longer eyes</w:t>
      </w:r>
      <w:r w:rsidR="003A5640">
        <w:rPr>
          <w:sz w:val="24"/>
          <w:szCs w:val="24"/>
        </w:rPr>
        <w:t xml:space="preserve"> (</w:t>
      </w:r>
      <w:proofErr w:type="spellStart"/>
      <w:r w:rsidR="003A5640">
        <w:rPr>
          <w:sz w:val="24"/>
          <w:szCs w:val="24"/>
        </w:rPr>
        <w:t>ie</w:t>
      </w:r>
      <w:proofErr w:type="spellEnd"/>
      <w:r w:rsidR="003A5640">
        <w:rPr>
          <w:sz w:val="24"/>
          <w:szCs w:val="24"/>
        </w:rPr>
        <w:t>. lower values of PC axis 2)</w:t>
      </w:r>
      <w:r w:rsidR="006D763A">
        <w:rPr>
          <w:sz w:val="24"/>
          <w:szCs w:val="24"/>
        </w:rPr>
        <w:t xml:space="preserve"> </w:t>
      </w:r>
      <w:proofErr w:type="gramStart"/>
      <w:r w:rsidR="006D763A">
        <w:rPr>
          <w:sz w:val="24"/>
          <w:szCs w:val="24"/>
        </w:rPr>
        <w:t>tended</w:t>
      </w:r>
      <w:proofErr w:type="gramEnd"/>
      <w:r w:rsidR="006D763A">
        <w:rPr>
          <w:sz w:val="24"/>
          <w:szCs w:val="24"/>
        </w:rPr>
        <w:t xml:space="preserve"> to be more common in </w:t>
      </w:r>
      <w:r w:rsidR="004B4024">
        <w:rPr>
          <w:sz w:val="24"/>
          <w:szCs w:val="24"/>
        </w:rPr>
        <w:t xml:space="preserve">salvaged plots. Vision is especially important for species that </w:t>
      </w:r>
      <w:r w:rsidR="008229CC">
        <w:rPr>
          <w:sz w:val="24"/>
          <w:szCs w:val="24"/>
        </w:rPr>
        <w:t>fly</w:t>
      </w:r>
      <w:r w:rsidR="00E56678">
        <w:rPr>
          <w:sz w:val="24"/>
          <w:szCs w:val="24"/>
        </w:rPr>
        <w:t>, whereas a</w:t>
      </w:r>
      <w:r w:rsidR="00602F5F">
        <w:rPr>
          <w:sz w:val="24"/>
          <w:szCs w:val="24"/>
        </w:rPr>
        <w:t xml:space="preserve"> reduction in eye size </w:t>
      </w:r>
      <w:r w:rsidR="00233D51">
        <w:rPr>
          <w:sz w:val="24"/>
          <w:szCs w:val="24"/>
        </w:rPr>
        <w:t>may occur in subterranean beetles.</w:t>
      </w:r>
      <w:r w:rsidR="00A37EA5">
        <w:rPr>
          <w:sz w:val="24"/>
          <w:szCs w:val="24"/>
        </w:rPr>
        <w:t xml:space="preserve"> </w:t>
      </w:r>
      <w:r w:rsidR="00CC2BF3">
        <w:rPr>
          <w:sz w:val="24"/>
          <w:szCs w:val="24"/>
        </w:rPr>
        <w:t>We not only measured eye length, but also the protrusion of the eyes</w:t>
      </w:r>
      <w:r w:rsidR="006C1E3B">
        <w:rPr>
          <w:sz w:val="24"/>
          <w:szCs w:val="24"/>
        </w:rPr>
        <w:t xml:space="preserve"> as seen dorsally. </w:t>
      </w:r>
      <w:r w:rsidR="00B20E71">
        <w:rPr>
          <w:sz w:val="24"/>
          <w:szCs w:val="24"/>
        </w:rPr>
        <w:t xml:space="preserve">As measured by the ratio of eye protrusion to eye length, we found that </w:t>
      </w:r>
      <w:r w:rsidR="00C5228D">
        <w:rPr>
          <w:sz w:val="24"/>
          <w:szCs w:val="24"/>
        </w:rPr>
        <w:t xml:space="preserve">beetle species common in salvaged plots tended to have more elongated eyes. This could be explained by the lower captures of </w:t>
      </w:r>
      <w:proofErr w:type="spellStart"/>
      <w:r w:rsidR="00C5228D" w:rsidRPr="00051705">
        <w:rPr>
          <w:i/>
          <w:iCs/>
          <w:sz w:val="24"/>
          <w:szCs w:val="24"/>
        </w:rPr>
        <w:t>Sphaeroderus</w:t>
      </w:r>
      <w:proofErr w:type="spellEnd"/>
      <w:r w:rsidR="00C5228D" w:rsidRPr="00051705">
        <w:rPr>
          <w:i/>
          <w:iCs/>
          <w:sz w:val="24"/>
          <w:szCs w:val="24"/>
        </w:rPr>
        <w:t xml:space="preserve"> </w:t>
      </w:r>
      <w:proofErr w:type="spellStart"/>
      <w:r w:rsidR="00C5228D" w:rsidRPr="00051705">
        <w:rPr>
          <w:i/>
          <w:iCs/>
          <w:sz w:val="24"/>
          <w:szCs w:val="24"/>
        </w:rPr>
        <w:t>stenostomus</w:t>
      </w:r>
      <w:proofErr w:type="spellEnd"/>
      <w:r w:rsidR="0005550C">
        <w:rPr>
          <w:sz w:val="24"/>
          <w:szCs w:val="24"/>
        </w:rPr>
        <w:t xml:space="preserve"> and </w:t>
      </w:r>
      <w:proofErr w:type="spellStart"/>
      <w:r w:rsidR="0005550C" w:rsidRPr="0005550C">
        <w:rPr>
          <w:i/>
          <w:iCs/>
          <w:sz w:val="24"/>
          <w:szCs w:val="24"/>
        </w:rPr>
        <w:t>Carabus</w:t>
      </w:r>
      <w:proofErr w:type="spellEnd"/>
      <w:r w:rsidR="0005550C" w:rsidRPr="0005550C">
        <w:rPr>
          <w:i/>
          <w:iCs/>
          <w:sz w:val="24"/>
          <w:szCs w:val="24"/>
        </w:rPr>
        <w:t xml:space="preserve"> </w:t>
      </w:r>
      <w:proofErr w:type="spellStart"/>
      <w:r w:rsidR="0005550C" w:rsidRPr="0005550C">
        <w:rPr>
          <w:i/>
          <w:iCs/>
          <w:sz w:val="24"/>
          <w:szCs w:val="24"/>
        </w:rPr>
        <w:t>goryi</w:t>
      </w:r>
      <w:proofErr w:type="spellEnd"/>
      <w:r w:rsidR="0005550C">
        <w:rPr>
          <w:sz w:val="24"/>
          <w:szCs w:val="24"/>
        </w:rPr>
        <w:t xml:space="preserve"> </w:t>
      </w:r>
      <w:r w:rsidR="00F67056">
        <w:rPr>
          <w:sz w:val="24"/>
          <w:szCs w:val="24"/>
        </w:rPr>
        <w:t>which ha</w:t>
      </w:r>
      <w:r w:rsidR="0005550C">
        <w:rPr>
          <w:sz w:val="24"/>
          <w:szCs w:val="24"/>
        </w:rPr>
        <w:t>ve</w:t>
      </w:r>
      <w:r w:rsidR="00F67056">
        <w:rPr>
          <w:sz w:val="24"/>
          <w:szCs w:val="24"/>
        </w:rPr>
        <w:t xml:space="preserve"> round, protruding eyes, </w:t>
      </w:r>
      <w:r w:rsidR="00082558">
        <w:rPr>
          <w:sz w:val="24"/>
          <w:szCs w:val="24"/>
        </w:rPr>
        <w:t xml:space="preserve">in salvaged plots, whereas species like </w:t>
      </w:r>
      <w:proofErr w:type="spellStart"/>
      <w:r w:rsidR="00082558" w:rsidRPr="0005550C">
        <w:rPr>
          <w:i/>
          <w:iCs/>
          <w:sz w:val="24"/>
          <w:szCs w:val="24"/>
        </w:rPr>
        <w:t>Chlaenius</w:t>
      </w:r>
      <w:proofErr w:type="spellEnd"/>
      <w:r w:rsidR="00082558" w:rsidRPr="0005550C">
        <w:rPr>
          <w:i/>
          <w:iCs/>
          <w:sz w:val="24"/>
          <w:szCs w:val="24"/>
        </w:rPr>
        <w:t xml:space="preserve"> </w:t>
      </w:r>
      <w:proofErr w:type="spellStart"/>
      <w:r w:rsidR="00082558" w:rsidRPr="0005550C">
        <w:rPr>
          <w:i/>
          <w:iCs/>
          <w:sz w:val="24"/>
          <w:szCs w:val="24"/>
        </w:rPr>
        <w:t>emarginatus</w:t>
      </w:r>
      <w:proofErr w:type="spellEnd"/>
      <w:r w:rsidR="0005550C">
        <w:rPr>
          <w:sz w:val="24"/>
          <w:szCs w:val="24"/>
        </w:rPr>
        <w:t xml:space="preserve"> </w:t>
      </w:r>
      <w:r w:rsidR="009502EC">
        <w:rPr>
          <w:sz w:val="24"/>
          <w:szCs w:val="24"/>
        </w:rPr>
        <w:t xml:space="preserve">and </w:t>
      </w:r>
      <w:proofErr w:type="spellStart"/>
      <w:r w:rsidR="009502EC" w:rsidRPr="009502EC">
        <w:rPr>
          <w:i/>
          <w:iCs/>
          <w:sz w:val="24"/>
          <w:szCs w:val="24"/>
        </w:rPr>
        <w:t>Pterostichus</w:t>
      </w:r>
      <w:proofErr w:type="spellEnd"/>
      <w:r w:rsidR="009502EC" w:rsidRPr="009502EC">
        <w:rPr>
          <w:i/>
          <w:iCs/>
          <w:sz w:val="24"/>
          <w:szCs w:val="24"/>
        </w:rPr>
        <w:t xml:space="preserve"> </w:t>
      </w:r>
      <w:proofErr w:type="spellStart"/>
      <w:r w:rsidR="009502EC" w:rsidRPr="009502EC">
        <w:rPr>
          <w:i/>
          <w:iCs/>
          <w:sz w:val="24"/>
          <w:szCs w:val="24"/>
        </w:rPr>
        <w:t>stygicus</w:t>
      </w:r>
      <w:proofErr w:type="spellEnd"/>
      <w:r w:rsidR="009502EC" w:rsidRPr="009502EC">
        <w:rPr>
          <w:i/>
          <w:iCs/>
          <w:sz w:val="24"/>
          <w:szCs w:val="24"/>
        </w:rPr>
        <w:t xml:space="preserve"> </w:t>
      </w:r>
      <w:r w:rsidR="0005550C">
        <w:rPr>
          <w:sz w:val="24"/>
          <w:szCs w:val="24"/>
        </w:rPr>
        <w:t xml:space="preserve">have eyes that </w:t>
      </w:r>
      <w:r w:rsidR="009502EC">
        <w:rPr>
          <w:sz w:val="24"/>
          <w:szCs w:val="24"/>
        </w:rPr>
        <w:t xml:space="preserve">do not stick out as much. </w:t>
      </w:r>
      <w:r w:rsidR="002F4ADB">
        <w:rPr>
          <w:sz w:val="24"/>
          <w:szCs w:val="24"/>
        </w:rPr>
        <w:t xml:space="preserve">Species which are strong burrowers may </w:t>
      </w:r>
      <w:r w:rsidR="00FD44FB">
        <w:rPr>
          <w:sz w:val="24"/>
          <w:szCs w:val="24"/>
        </w:rPr>
        <w:t xml:space="preserve">have less-protruding eyes </w:t>
      </w:r>
      <w:r w:rsidR="00CD1400">
        <w:rPr>
          <w:sz w:val="24"/>
          <w:szCs w:val="24"/>
        </w:rPr>
        <w:t xml:space="preserve">as an adaptation to avoid damage when excavating tunnels. </w:t>
      </w:r>
      <w:r w:rsidR="00FE65E7">
        <w:rPr>
          <w:sz w:val="24"/>
          <w:szCs w:val="24"/>
        </w:rPr>
        <w:t xml:space="preserve">Another possibility is that </w:t>
      </w:r>
      <w:r w:rsidR="0013147E">
        <w:rPr>
          <w:sz w:val="24"/>
          <w:szCs w:val="24"/>
        </w:rPr>
        <w:t xml:space="preserve">species </w:t>
      </w:r>
      <w:r w:rsidR="00B6509E">
        <w:rPr>
          <w:sz w:val="24"/>
          <w:szCs w:val="24"/>
        </w:rPr>
        <w:t>that consume</w:t>
      </w:r>
      <w:r w:rsidR="0013147E">
        <w:rPr>
          <w:sz w:val="24"/>
          <w:szCs w:val="24"/>
        </w:rPr>
        <w:t xml:space="preserve"> seeds </w:t>
      </w:r>
      <w:r w:rsidR="00B6509E">
        <w:rPr>
          <w:sz w:val="24"/>
          <w:szCs w:val="24"/>
        </w:rPr>
        <w:t xml:space="preserve">as a food source may tend to have </w:t>
      </w:r>
      <w:r w:rsidR="00AC6936">
        <w:rPr>
          <w:sz w:val="24"/>
          <w:szCs w:val="24"/>
        </w:rPr>
        <w:t>a wider space between the eyes to accommodate stronger crushing mandible muscles</w:t>
      </w:r>
      <w:r w:rsidR="00F21D97">
        <w:rPr>
          <w:sz w:val="24"/>
          <w:szCs w:val="24"/>
        </w:rPr>
        <w:t>, and this could be associated with a more elongated eye shape</w:t>
      </w:r>
      <w:r w:rsidR="00AE1607">
        <w:rPr>
          <w:sz w:val="24"/>
          <w:szCs w:val="24"/>
        </w:rPr>
        <w:t>, as was found in salvaged plots.</w:t>
      </w:r>
      <w:r w:rsidR="00764980">
        <w:rPr>
          <w:sz w:val="24"/>
          <w:szCs w:val="24"/>
        </w:rPr>
        <w:t xml:space="preserve"> </w:t>
      </w:r>
      <w:r w:rsidR="00AF2143">
        <w:rPr>
          <w:sz w:val="24"/>
          <w:szCs w:val="24"/>
        </w:rPr>
        <w:t>W</w:t>
      </w:r>
      <w:r w:rsidR="00C43314">
        <w:rPr>
          <w:sz w:val="24"/>
          <w:szCs w:val="24"/>
        </w:rPr>
        <w:t xml:space="preserve">hereas </w:t>
      </w:r>
      <w:r w:rsidR="00BB535C">
        <w:rPr>
          <w:sz w:val="24"/>
          <w:szCs w:val="24"/>
        </w:rPr>
        <w:t xml:space="preserve">the windthrow forest affected by the tornado had a understory with high amounts of </w:t>
      </w:r>
      <w:r w:rsidR="00AF2143">
        <w:rPr>
          <w:sz w:val="24"/>
          <w:szCs w:val="24"/>
        </w:rPr>
        <w:t>advanced</w:t>
      </w:r>
      <w:r w:rsidR="00BB535C">
        <w:rPr>
          <w:sz w:val="24"/>
          <w:szCs w:val="24"/>
        </w:rPr>
        <w:t xml:space="preserve"> regeneration of tree</w:t>
      </w:r>
      <w:r w:rsidR="00AF2143">
        <w:rPr>
          <w:sz w:val="24"/>
          <w:szCs w:val="24"/>
        </w:rPr>
        <w:t xml:space="preserve"> saplings, salvage-logging removed that regeneration, allowing other plants to </w:t>
      </w:r>
      <w:r w:rsidR="00FA6D88">
        <w:rPr>
          <w:sz w:val="24"/>
          <w:szCs w:val="24"/>
        </w:rPr>
        <w:t xml:space="preserve">grow from the soil seedbank, such as American </w:t>
      </w:r>
      <w:proofErr w:type="spellStart"/>
      <w:r w:rsidR="00FA6D88">
        <w:rPr>
          <w:sz w:val="24"/>
          <w:szCs w:val="24"/>
        </w:rPr>
        <w:t>burnweed</w:t>
      </w:r>
      <w:proofErr w:type="spellEnd"/>
      <w:r w:rsidR="00FA6D88">
        <w:rPr>
          <w:sz w:val="24"/>
          <w:szCs w:val="24"/>
        </w:rPr>
        <w:t xml:space="preserve"> (</w:t>
      </w:r>
      <w:r w:rsidR="00FA6D88" w:rsidRPr="001421D4">
        <w:rPr>
          <w:i/>
          <w:iCs/>
          <w:sz w:val="24"/>
          <w:szCs w:val="24"/>
        </w:rPr>
        <w:t xml:space="preserve">Erechtites </w:t>
      </w:r>
      <w:proofErr w:type="spellStart"/>
      <w:r w:rsidR="00FA6D88" w:rsidRPr="001421D4">
        <w:rPr>
          <w:i/>
          <w:iCs/>
          <w:sz w:val="24"/>
          <w:szCs w:val="24"/>
        </w:rPr>
        <w:t>hieracii</w:t>
      </w:r>
      <w:r w:rsidR="00694BFC" w:rsidRPr="001421D4">
        <w:rPr>
          <w:i/>
          <w:iCs/>
          <w:sz w:val="24"/>
          <w:szCs w:val="24"/>
        </w:rPr>
        <w:t>folius</w:t>
      </w:r>
      <w:proofErr w:type="spellEnd"/>
      <w:r w:rsidR="00694BFC">
        <w:rPr>
          <w:sz w:val="24"/>
          <w:szCs w:val="24"/>
        </w:rPr>
        <w:t xml:space="preserve">) </w:t>
      </w:r>
      <w:r w:rsidR="00C63232">
        <w:rPr>
          <w:sz w:val="24"/>
          <w:szCs w:val="24"/>
        </w:rPr>
        <w:fldChar w:fldCharType="begin"/>
      </w:r>
      <w:r w:rsidR="00C63232">
        <w:rPr>
          <w:sz w:val="24"/>
          <w:szCs w:val="24"/>
        </w:rPr>
        <w:instrText xml:space="preserve"> ADDIN ZOTERO_ITEM CSL_CITATION {"citationID":"vH31AKEH","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C63232">
        <w:rPr>
          <w:sz w:val="24"/>
          <w:szCs w:val="24"/>
        </w:rPr>
        <w:fldChar w:fldCharType="separate"/>
      </w:r>
      <w:r w:rsidR="00C63232" w:rsidRPr="00C63232">
        <w:rPr>
          <w:sz w:val="24"/>
        </w:rPr>
        <w:t>(Slyder et al. 2020)</w:t>
      </w:r>
      <w:r w:rsidR="00C63232">
        <w:rPr>
          <w:sz w:val="24"/>
          <w:szCs w:val="24"/>
        </w:rPr>
        <w:fldChar w:fldCharType="end"/>
      </w:r>
      <w:r w:rsidR="00087FFE">
        <w:rPr>
          <w:sz w:val="24"/>
          <w:szCs w:val="24"/>
        </w:rPr>
        <w:t>, and some of these plants may have provided seeds as a food resource to ground beetles.</w:t>
      </w:r>
    </w:p>
    <w:p w14:paraId="05B09656" w14:textId="77777777" w:rsidR="00087FFE" w:rsidRDefault="00087FFE" w:rsidP="00E34238">
      <w:pPr>
        <w:rPr>
          <w:sz w:val="24"/>
          <w:szCs w:val="24"/>
        </w:rPr>
      </w:pPr>
    </w:p>
    <w:p w14:paraId="02381035" w14:textId="4139941A" w:rsidR="00087FFE" w:rsidRPr="00CC4022" w:rsidRDefault="004C61E0" w:rsidP="00A9360B">
      <w:pPr>
        <w:ind w:firstLine="720"/>
        <w:rPr>
          <w:sz w:val="24"/>
          <w:szCs w:val="24"/>
        </w:rPr>
      </w:pPr>
      <w:r>
        <w:rPr>
          <w:sz w:val="24"/>
          <w:szCs w:val="24"/>
        </w:rPr>
        <w:t xml:space="preserve">Aside from </w:t>
      </w:r>
      <w:r w:rsidR="002B5BBD">
        <w:rPr>
          <w:sz w:val="24"/>
          <w:szCs w:val="24"/>
        </w:rPr>
        <w:t xml:space="preserve">differences in eye size and shape, we found differences in </w:t>
      </w:r>
      <w:r w:rsidR="00A9360B">
        <w:rPr>
          <w:sz w:val="24"/>
          <w:szCs w:val="24"/>
        </w:rPr>
        <w:t xml:space="preserve">the relative abundances of species with different locomotion strategies. </w:t>
      </w:r>
      <w:r w:rsidR="00BB7991">
        <w:rPr>
          <w:sz w:val="24"/>
          <w:szCs w:val="24"/>
        </w:rPr>
        <w:t>First,</w:t>
      </w:r>
      <w:r w:rsidR="008E29E9">
        <w:rPr>
          <w:sz w:val="24"/>
          <w:szCs w:val="24"/>
        </w:rPr>
        <w:t xml:space="preserve"> </w:t>
      </w:r>
      <w:r w:rsidR="00854411">
        <w:rPr>
          <w:sz w:val="24"/>
          <w:szCs w:val="24"/>
        </w:rPr>
        <w:t>the PCA</w:t>
      </w:r>
      <w:r w:rsidR="008E29E9">
        <w:rPr>
          <w:sz w:val="24"/>
          <w:szCs w:val="24"/>
        </w:rPr>
        <w:t xml:space="preserve"> identified a group of ground beetle species </w:t>
      </w:r>
      <w:r w:rsidR="00854411">
        <w:rPr>
          <w:sz w:val="24"/>
          <w:szCs w:val="24"/>
        </w:rPr>
        <w:t xml:space="preserve">with low values of PC1, which </w:t>
      </w:r>
      <w:r w:rsidR="004A41CC">
        <w:rPr>
          <w:sz w:val="24"/>
          <w:szCs w:val="24"/>
        </w:rPr>
        <w:t xml:space="preserve">have </w:t>
      </w:r>
      <w:r w:rsidR="008E29E9">
        <w:rPr>
          <w:sz w:val="24"/>
          <w:szCs w:val="24"/>
        </w:rPr>
        <w:t>adapt</w:t>
      </w:r>
      <w:r w:rsidR="004A41CC">
        <w:rPr>
          <w:sz w:val="24"/>
          <w:szCs w:val="24"/>
        </w:rPr>
        <w:t>ations</w:t>
      </w:r>
      <w:r w:rsidR="008E29E9">
        <w:rPr>
          <w:sz w:val="24"/>
          <w:szCs w:val="24"/>
        </w:rPr>
        <w:t xml:space="preserve"> to push through dense substrates. This group consisted of many of the </w:t>
      </w:r>
      <w:proofErr w:type="spellStart"/>
      <w:r w:rsidR="008E29E9" w:rsidRPr="008E29E9">
        <w:rPr>
          <w:i/>
          <w:iCs/>
          <w:sz w:val="24"/>
          <w:szCs w:val="24"/>
        </w:rPr>
        <w:t>Pterostichus</w:t>
      </w:r>
      <w:proofErr w:type="spellEnd"/>
      <w:r w:rsidR="008E29E9">
        <w:rPr>
          <w:sz w:val="24"/>
          <w:szCs w:val="24"/>
        </w:rPr>
        <w:t xml:space="preserve">, </w:t>
      </w:r>
      <w:proofErr w:type="spellStart"/>
      <w:r w:rsidR="00C32EBC" w:rsidRPr="00C32EBC">
        <w:rPr>
          <w:i/>
          <w:iCs/>
          <w:sz w:val="24"/>
          <w:szCs w:val="24"/>
        </w:rPr>
        <w:t>Cyclotrachelus</w:t>
      </w:r>
      <w:proofErr w:type="spellEnd"/>
      <w:r w:rsidR="00C32EBC">
        <w:rPr>
          <w:sz w:val="24"/>
          <w:szCs w:val="24"/>
        </w:rPr>
        <w:t xml:space="preserve">, and </w:t>
      </w:r>
      <w:proofErr w:type="spellStart"/>
      <w:r w:rsidR="008E29E9" w:rsidRPr="00C32EBC">
        <w:rPr>
          <w:i/>
          <w:iCs/>
          <w:sz w:val="24"/>
          <w:szCs w:val="24"/>
        </w:rPr>
        <w:t>Anisodactylus</w:t>
      </w:r>
      <w:proofErr w:type="spellEnd"/>
      <w:r w:rsidR="008E29E9">
        <w:rPr>
          <w:sz w:val="24"/>
          <w:szCs w:val="24"/>
        </w:rPr>
        <w:t xml:space="preserve">, </w:t>
      </w:r>
      <w:r w:rsidR="00C32EBC">
        <w:rPr>
          <w:sz w:val="24"/>
          <w:szCs w:val="24"/>
        </w:rPr>
        <w:t xml:space="preserve">which tended to have </w:t>
      </w:r>
      <w:r w:rsidR="00134A0E">
        <w:rPr>
          <w:sz w:val="24"/>
          <w:szCs w:val="24"/>
        </w:rPr>
        <w:t xml:space="preserve">proportionally shorter legs, wider </w:t>
      </w:r>
      <w:proofErr w:type="spellStart"/>
      <w:r w:rsidR="00134A0E">
        <w:rPr>
          <w:sz w:val="24"/>
          <w:szCs w:val="24"/>
        </w:rPr>
        <w:t>pronota</w:t>
      </w:r>
      <w:proofErr w:type="spellEnd"/>
      <w:r w:rsidR="00134A0E">
        <w:rPr>
          <w:sz w:val="24"/>
          <w:szCs w:val="24"/>
        </w:rPr>
        <w:t>, and longer rear trochanters, all relative to body length.</w:t>
      </w:r>
      <w:r w:rsidR="009879ED">
        <w:rPr>
          <w:sz w:val="24"/>
          <w:szCs w:val="24"/>
        </w:rPr>
        <w:t xml:space="preserve"> Meanwhile, other genera of ground beetles, like</w:t>
      </w:r>
      <w:r w:rsidR="00854411">
        <w:rPr>
          <w:sz w:val="24"/>
          <w:szCs w:val="24"/>
        </w:rPr>
        <w:t xml:space="preserve"> </w:t>
      </w:r>
      <w:proofErr w:type="spellStart"/>
      <w:r w:rsidR="00854411" w:rsidRPr="004A41CC">
        <w:rPr>
          <w:i/>
          <w:iCs/>
          <w:sz w:val="24"/>
          <w:szCs w:val="24"/>
        </w:rPr>
        <w:t>Sphaeroderus</w:t>
      </w:r>
      <w:proofErr w:type="spellEnd"/>
      <w:r w:rsidR="00854411">
        <w:rPr>
          <w:sz w:val="24"/>
          <w:szCs w:val="24"/>
        </w:rPr>
        <w:t xml:space="preserve">, </w:t>
      </w:r>
      <w:proofErr w:type="spellStart"/>
      <w:r w:rsidR="00854411" w:rsidRPr="004A41CC">
        <w:rPr>
          <w:i/>
          <w:iCs/>
          <w:sz w:val="24"/>
          <w:szCs w:val="24"/>
        </w:rPr>
        <w:t>Carabus</w:t>
      </w:r>
      <w:proofErr w:type="spellEnd"/>
      <w:r w:rsidR="00854411">
        <w:rPr>
          <w:sz w:val="24"/>
          <w:szCs w:val="24"/>
        </w:rPr>
        <w:t xml:space="preserve">, </w:t>
      </w:r>
      <w:proofErr w:type="spellStart"/>
      <w:r w:rsidR="00854411" w:rsidRPr="004A41CC">
        <w:rPr>
          <w:i/>
          <w:iCs/>
          <w:sz w:val="24"/>
          <w:szCs w:val="24"/>
        </w:rPr>
        <w:t>Platynus</w:t>
      </w:r>
      <w:proofErr w:type="spellEnd"/>
      <w:r w:rsidR="00854411">
        <w:rPr>
          <w:sz w:val="24"/>
          <w:szCs w:val="24"/>
        </w:rPr>
        <w:t xml:space="preserve">, </w:t>
      </w:r>
      <w:r w:rsidR="00F97733">
        <w:rPr>
          <w:sz w:val="24"/>
          <w:szCs w:val="24"/>
        </w:rPr>
        <w:t xml:space="preserve">and </w:t>
      </w:r>
      <w:proofErr w:type="spellStart"/>
      <w:r w:rsidR="00F97733" w:rsidRPr="00F97733">
        <w:rPr>
          <w:i/>
          <w:iCs/>
          <w:sz w:val="24"/>
          <w:szCs w:val="24"/>
        </w:rPr>
        <w:t>Cymindis</w:t>
      </w:r>
      <w:proofErr w:type="spellEnd"/>
      <w:r w:rsidR="00F97733">
        <w:rPr>
          <w:sz w:val="24"/>
          <w:szCs w:val="24"/>
        </w:rPr>
        <w:t xml:space="preserve">, </w:t>
      </w:r>
      <w:r w:rsidR="00854411">
        <w:rPr>
          <w:sz w:val="24"/>
          <w:szCs w:val="24"/>
        </w:rPr>
        <w:t>had higher values</w:t>
      </w:r>
      <w:r w:rsidR="00E25B95">
        <w:rPr>
          <w:sz w:val="24"/>
          <w:szCs w:val="24"/>
        </w:rPr>
        <w:t xml:space="preserve"> of PC1, and had adaptations to </w:t>
      </w:r>
      <w:r w:rsidR="003817D4">
        <w:rPr>
          <w:sz w:val="24"/>
          <w:szCs w:val="24"/>
        </w:rPr>
        <w:t>walk on the ground surface or climb on plants</w:t>
      </w:r>
      <w:r w:rsidR="001135E8">
        <w:rPr>
          <w:sz w:val="24"/>
          <w:szCs w:val="24"/>
        </w:rPr>
        <w:t xml:space="preserve">. </w:t>
      </w:r>
      <w:r w:rsidR="00CB5B59">
        <w:rPr>
          <w:sz w:val="24"/>
          <w:szCs w:val="24"/>
        </w:rPr>
        <w:t xml:space="preserve">We found that </w:t>
      </w:r>
      <w:r w:rsidR="00807772">
        <w:rPr>
          <w:sz w:val="24"/>
          <w:szCs w:val="24"/>
        </w:rPr>
        <w:t xml:space="preserve">beetles common in salvaged plots </w:t>
      </w:r>
      <w:r w:rsidR="001C5184">
        <w:rPr>
          <w:sz w:val="24"/>
          <w:szCs w:val="24"/>
        </w:rPr>
        <w:t xml:space="preserve">tended to have lower values of PC1, as well as adaptations to burrowing, such as </w:t>
      </w:r>
      <w:r w:rsidR="000F6D6C">
        <w:rPr>
          <w:sz w:val="24"/>
          <w:szCs w:val="24"/>
        </w:rPr>
        <w:t xml:space="preserve">proportionally longer rear trochanters. </w:t>
      </w:r>
      <w:r w:rsidR="001B7C4A">
        <w:rPr>
          <w:sz w:val="24"/>
          <w:szCs w:val="24"/>
        </w:rPr>
        <w:t>Importantly, these trends persisted in 2022</w:t>
      </w:r>
      <w:r w:rsidR="00912F8E">
        <w:rPr>
          <w:sz w:val="24"/>
          <w:szCs w:val="24"/>
        </w:rPr>
        <w:t xml:space="preserve">, suggesting that </w:t>
      </w:r>
      <w:r w:rsidR="00FB30BE">
        <w:rPr>
          <w:sz w:val="24"/>
          <w:szCs w:val="24"/>
        </w:rPr>
        <w:t>salvag</w:t>
      </w:r>
      <w:r w:rsidR="009420AF">
        <w:rPr>
          <w:sz w:val="24"/>
          <w:szCs w:val="24"/>
        </w:rPr>
        <w:t xml:space="preserve">e-logging was still acting as a selective force on ground beetles after </w:t>
      </w:r>
      <w:r w:rsidR="00B525F5">
        <w:rPr>
          <w:sz w:val="24"/>
          <w:szCs w:val="24"/>
        </w:rPr>
        <w:t xml:space="preserve">9 years. Particularly, </w:t>
      </w:r>
      <w:r w:rsidR="005629FF" w:rsidRPr="002D506C">
        <w:rPr>
          <w:i/>
          <w:iCs/>
          <w:sz w:val="24"/>
          <w:szCs w:val="24"/>
        </w:rPr>
        <w:t xml:space="preserve">P. </w:t>
      </w:r>
      <w:proofErr w:type="spellStart"/>
      <w:r w:rsidR="005629FF" w:rsidRPr="002D506C">
        <w:rPr>
          <w:i/>
          <w:iCs/>
          <w:sz w:val="24"/>
          <w:szCs w:val="24"/>
        </w:rPr>
        <w:t>stygicus</w:t>
      </w:r>
      <w:proofErr w:type="spellEnd"/>
      <w:r w:rsidR="005629FF">
        <w:rPr>
          <w:sz w:val="24"/>
          <w:szCs w:val="24"/>
        </w:rPr>
        <w:t xml:space="preserve">, a </w:t>
      </w:r>
      <w:r w:rsidR="002D506C">
        <w:rPr>
          <w:sz w:val="24"/>
          <w:szCs w:val="24"/>
        </w:rPr>
        <w:t>species with adaptations to burrowing,</w:t>
      </w:r>
      <w:r w:rsidR="005629FF">
        <w:rPr>
          <w:sz w:val="24"/>
          <w:szCs w:val="24"/>
        </w:rPr>
        <w:t xml:space="preserve"> remained extremely abundant </w:t>
      </w:r>
      <w:r w:rsidR="002D506C">
        <w:rPr>
          <w:sz w:val="24"/>
          <w:szCs w:val="24"/>
        </w:rPr>
        <w:t>in 2022 in salvaged plots.</w:t>
      </w:r>
    </w:p>
    <w:p w14:paraId="2E6768B9" w14:textId="77777777" w:rsidR="002C40D4" w:rsidRDefault="002C40D4" w:rsidP="00E34238">
      <w:pPr>
        <w:rPr>
          <w:sz w:val="24"/>
          <w:szCs w:val="24"/>
        </w:rPr>
      </w:pPr>
    </w:p>
    <w:p w14:paraId="3B78230D" w14:textId="14DDAD70" w:rsidR="00CC5C11" w:rsidRPr="0005550C" w:rsidRDefault="0013147E" w:rsidP="00E34238">
      <w:pPr>
        <w:rPr>
          <w:sz w:val="24"/>
          <w:szCs w:val="24"/>
        </w:rPr>
      </w:pPr>
      <w:r>
        <w:rPr>
          <w:sz w:val="24"/>
          <w:szCs w:val="24"/>
        </w:rPr>
        <w:t xml:space="preserve"> </w:t>
      </w:r>
    </w:p>
    <w:p w14:paraId="1821BF1E" w14:textId="7E6CCE62" w:rsidR="00233D51" w:rsidRPr="004F5EA0" w:rsidRDefault="000C11C8" w:rsidP="00E34238">
      <w:pPr>
        <w:rPr>
          <w:color w:val="FF0000"/>
          <w:sz w:val="24"/>
          <w:szCs w:val="24"/>
        </w:rPr>
      </w:pPr>
      <w:r w:rsidRPr="004F5EA0">
        <w:rPr>
          <w:color w:val="FF0000"/>
          <w:sz w:val="24"/>
          <w:szCs w:val="24"/>
        </w:rPr>
        <w:t>Other ideas</w:t>
      </w:r>
      <w:r w:rsidR="004F5EA0">
        <w:rPr>
          <w:color w:val="FF0000"/>
          <w:sz w:val="24"/>
          <w:szCs w:val="24"/>
        </w:rPr>
        <w:t xml:space="preserve"> (disorganized):</w:t>
      </w:r>
    </w:p>
    <w:p w14:paraId="0BCC405C" w14:textId="77777777" w:rsidR="000300C0" w:rsidRPr="004F5EA0" w:rsidRDefault="000300C0" w:rsidP="00E34238">
      <w:pPr>
        <w:rPr>
          <w:color w:val="FF0000"/>
          <w:sz w:val="24"/>
          <w:szCs w:val="24"/>
        </w:rPr>
      </w:pPr>
    </w:p>
    <w:p w14:paraId="2EACAE0F" w14:textId="2C9118E4" w:rsidR="000300C0" w:rsidRPr="004F5EA0" w:rsidRDefault="000300C0" w:rsidP="00E34238">
      <w:pPr>
        <w:rPr>
          <w:color w:val="FF0000"/>
          <w:sz w:val="24"/>
          <w:szCs w:val="24"/>
        </w:rPr>
      </w:pPr>
      <w:r w:rsidRPr="004F5EA0">
        <w:rPr>
          <w:color w:val="FF0000"/>
          <w:sz w:val="24"/>
          <w:szCs w:val="24"/>
        </w:rPr>
        <w:t>-</w:t>
      </w:r>
      <w:r w:rsidR="007C19B6" w:rsidRPr="004F5EA0">
        <w:rPr>
          <w:color w:val="FF0000"/>
          <w:sz w:val="24"/>
          <w:szCs w:val="24"/>
        </w:rPr>
        <w:t>Species such a</w:t>
      </w:r>
      <w:r w:rsidR="00D475B5" w:rsidRPr="004F5EA0">
        <w:rPr>
          <w:color w:val="FF0000"/>
          <w:sz w:val="24"/>
          <w:szCs w:val="24"/>
        </w:rPr>
        <w:t xml:space="preserve">s </w:t>
      </w:r>
      <w:proofErr w:type="spellStart"/>
      <w:r w:rsidR="00D475B5" w:rsidRPr="004F5EA0">
        <w:rPr>
          <w:i/>
          <w:iCs/>
          <w:color w:val="FF0000"/>
          <w:sz w:val="24"/>
          <w:szCs w:val="24"/>
        </w:rPr>
        <w:t>Sphaeroderus</w:t>
      </w:r>
      <w:proofErr w:type="spellEnd"/>
      <w:r w:rsidR="00D475B5" w:rsidRPr="004F5EA0">
        <w:rPr>
          <w:i/>
          <w:iCs/>
          <w:color w:val="FF0000"/>
          <w:sz w:val="24"/>
          <w:szCs w:val="24"/>
        </w:rPr>
        <w:t xml:space="preserve"> </w:t>
      </w:r>
      <w:proofErr w:type="spellStart"/>
      <w:r w:rsidR="00D475B5" w:rsidRPr="004F5EA0">
        <w:rPr>
          <w:i/>
          <w:iCs/>
          <w:color w:val="FF0000"/>
          <w:sz w:val="24"/>
          <w:szCs w:val="24"/>
        </w:rPr>
        <w:t>stenostomus</w:t>
      </w:r>
      <w:proofErr w:type="spellEnd"/>
      <w:r w:rsidR="001F1F31" w:rsidRPr="004F5EA0">
        <w:rPr>
          <w:color w:val="FF0000"/>
          <w:sz w:val="24"/>
          <w:szCs w:val="24"/>
        </w:rPr>
        <w:t>,</w:t>
      </w:r>
      <w:r w:rsidR="00D475B5" w:rsidRPr="004F5EA0">
        <w:rPr>
          <w:color w:val="FF0000"/>
          <w:sz w:val="24"/>
          <w:szCs w:val="24"/>
        </w:rPr>
        <w:t xml:space="preserve"> </w:t>
      </w:r>
      <w:r w:rsidR="008A333A" w:rsidRPr="004F5EA0">
        <w:rPr>
          <w:i/>
          <w:iCs/>
          <w:color w:val="FF0000"/>
          <w:sz w:val="24"/>
          <w:szCs w:val="24"/>
        </w:rPr>
        <w:t>P</w:t>
      </w:r>
      <w:r w:rsidR="001A20A4" w:rsidRPr="004F5EA0">
        <w:rPr>
          <w:i/>
          <w:iCs/>
          <w:color w:val="FF0000"/>
          <w:sz w:val="24"/>
          <w:szCs w:val="24"/>
        </w:rPr>
        <w:t>.</w:t>
      </w:r>
      <w:r w:rsidR="008A333A" w:rsidRPr="004F5EA0">
        <w:rPr>
          <w:i/>
          <w:iCs/>
          <w:color w:val="FF0000"/>
          <w:sz w:val="24"/>
          <w:szCs w:val="24"/>
        </w:rPr>
        <w:t xml:space="preserve"> </w:t>
      </w:r>
      <w:proofErr w:type="spellStart"/>
      <w:r w:rsidR="008A333A" w:rsidRPr="004F5EA0">
        <w:rPr>
          <w:i/>
          <w:iCs/>
          <w:color w:val="FF0000"/>
          <w:sz w:val="24"/>
          <w:szCs w:val="24"/>
        </w:rPr>
        <w:t>moest</w:t>
      </w:r>
      <w:r w:rsidR="001F1F31" w:rsidRPr="004F5EA0">
        <w:rPr>
          <w:i/>
          <w:iCs/>
          <w:color w:val="FF0000"/>
          <w:sz w:val="24"/>
          <w:szCs w:val="24"/>
        </w:rPr>
        <w:t>us</w:t>
      </w:r>
      <w:proofErr w:type="spellEnd"/>
      <w:r w:rsidR="001F1F31" w:rsidRPr="004F5EA0">
        <w:rPr>
          <w:color w:val="FF0000"/>
          <w:sz w:val="24"/>
          <w:szCs w:val="24"/>
        </w:rPr>
        <w:t xml:space="preserve">, </w:t>
      </w:r>
      <w:r w:rsidR="001F1F31" w:rsidRPr="004F5EA0">
        <w:rPr>
          <w:i/>
          <w:iCs/>
          <w:color w:val="FF0000"/>
          <w:sz w:val="24"/>
          <w:szCs w:val="24"/>
        </w:rPr>
        <w:t xml:space="preserve">P. </w:t>
      </w:r>
      <w:proofErr w:type="spellStart"/>
      <w:r w:rsidR="001F1F31" w:rsidRPr="004F5EA0">
        <w:rPr>
          <w:i/>
          <w:iCs/>
          <w:color w:val="FF0000"/>
          <w:sz w:val="24"/>
          <w:szCs w:val="24"/>
        </w:rPr>
        <w:t>l</w:t>
      </w:r>
      <w:r w:rsidR="001A20A4" w:rsidRPr="004F5EA0">
        <w:rPr>
          <w:i/>
          <w:iCs/>
          <w:color w:val="FF0000"/>
          <w:sz w:val="24"/>
          <w:szCs w:val="24"/>
        </w:rPr>
        <w:t>achrymosus</w:t>
      </w:r>
      <w:proofErr w:type="spellEnd"/>
      <w:r w:rsidR="007937A3" w:rsidRPr="004F5EA0">
        <w:rPr>
          <w:color w:val="FF0000"/>
          <w:sz w:val="24"/>
          <w:szCs w:val="24"/>
        </w:rPr>
        <w:t xml:space="preserve">, </w:t>
      </w:r>
      <w:r w:rsidR="007937A3" w:rsidRPr="004F5EA0">
        <w:rPr>
          <w:i/>
          <w:iCs/>
          <w:color w:val="FF0000"/>
          <w:sz w:val="24"/>
          <w:szCs w:val="24"/>
        </w:rPr>
        <w:t xml:space="preserve">P. </w:t>
      </w:r>
      <w:proofErr w:type="spellStart"/>
      <w:r w:rsidR="007937A3" w:rsidRPr="004F5EA0">
        <w:rPr>
          <w:i/>
          <w:iCs/>
          <w:color w:val="FF0000"/>
          <w:sz w:val="24"/>
          <w:szCs w:val="24"/>
        </w:rPr>
        <w:t>adoxus</w:t>
      </w:r>
      <w:proofErr w:type="spellEnd"/>
      <w:r w:rsidR="007937A3" w:rsidRPr="004F5EA0">
        <w:rPr>
          <w:color w:val="FF0000"/>
          <w:sz w:val="24"/>
          <w:szCs w:val="24"/>
        </w:rPr>
        <w:t xml:space="preserve">, and </w:t>
      </w:r>
      <w:proofErr w:type="spellStart"/>
      <w:r w:rsidR="007937A3" w:rsidRPr="004F5EA0">
        <w:rPr>
          <w:i/>
          <w:iCs/>
          <w:color w:val="FF0000"/>
          <w:sz w:val="24"/>
          <w:szCs w:val="24"/>
        </w:rPr>
        <w:t>Cyclotrachelus</w:t>
      </w:r>
      <w:proofErr w:type="spellEnd"/>
      <w:r w:rsidR="007937A3" w:rsidRPr="004F5EA0">
        <w:rPr>
          <w:i/>
          <w:iCs/>
          <w:color w:val="FF0000"/>
          <w:sz w:val="24"/>
          <w:szCs w:val="24"/>
        </w:rPr>
        <w:t xml:space="preserve"> </w:t>
      </w:r>
      <w:proofErr w:type="spellStart"/>
      <w:r w:rsidR="007937A3" w:rsidRPr="004F5EA0">
        <w:rPr>
          <w:i/>
          <w:iCs/>
          <w:color w:val="FF0000"/>
          <w:sz w:val="24"/>
          <w:szCs w:val="24"/>
        </w:rPr>
        <w:t>sigillatus</w:t>
      </w:r>
      <w:proofErr w:type="spellEnd"/>
      <w:r w:rsidR="001A20A4" w:rsidRPr="004F5EA0">
        <w:rPr>
          <w:color w:val="FF0000"/>
          <w:sz w:val="24"/>
          <w:szCs w:val="24"/>
        </w:rPr>
        <w:t xml:space="preserve"> showed highest activity abundance in windthrow plots in 2022.</w:t>
      </w:r>
      <w:r w:rsidR="008D69BD" w:rsidRPr="004F5EA0">
        <w:rPr>
          <w:color w:val="FF0000"/>
          <w:sz w:val="24"/>
          <w:szCs w:val="24"/>
        </w:rPr>
        <w:t xml:space="preserve"> Meanwhile</w:t>
      </w:r>
      <w:r w:rsidR="00427B8B" w:rsidRPr="004F5EA0">
        <w:rPr>
          <w:color w:val="FF0000"/>
          <w:sz w:val="24"/>
          <w:szCs w:val="24"/>
        </w:rPr>
        <w:t>, other species remained abundant in salvaged plots</w:t>
      </w:r>
      <w:r w:rsidR="007A42CA" w:rsidRPr="004F5EA0">
        <w:rPr>
          <w:color w:val="FF0000"/>
          <w:sz w:val="24"/>
          <w:szCs w:val="24"/>
        </w:rPr>
        <w:t>, but these were usually not forest specialists.</w:t>
      </w:r>
    </w:p>
    <w:p w14:paraId="00A84CA9" w14:textId="77777777" w:rsidR="008A05A3" w:rsidRPr="004F5EA0" w:rsidRDefault="008A05A3" w:rsidP="00E34238">
      <w:pPr>
        <w:rPr>
          <w:color w:val="FF0000"/>
          <w:sz w:val="24"/>
          <w:szCs w:val="24"/>
        </w:rPr>
      </w:pPr>
    </w:p>
    <w:p w14:paraId="47F4FFBF" w14:textId="65BB6129" w:rsidR="00FC4C6B" w:rsidRPr="004F5EA0" w:rsidRDefault="00432463" w:rsidP="00E34238">
      <w:pPr>
        <w:rPr>
          <w:color w:val="FF0000"/>
          <w:sz w:val="24"/>
          <w:szCs w:val="24"/>
        </w:rPr>
      </w:pPr>
      <w:r w:rsidRPr="004F5EA0">
        <w:rPr>
          <w:color w:val="FF0000"/>
          <w:sz w:val="24"/>
          <w:szCs w:val="24"/>
        </w:rPr>
        <w:t xml:space="preserve">PC1 low value: </w:t>
      </w:r>
      <w:r w:rsidR="00BC586A" w:rsidRPr="004F5EA0">
        <w:rPr>
          <w:color w:val="FF0000"/>
          <w:sz w:val="24"/>
          <w:szCs w:val="24"/>
        </w:rPr>
        <w:t>This group</w:t>
      </w:r>
      <w:r w:rsidR="007F484F" w:rsidRPr="004F5EA0">
        <w:rPr>
          <w:color w:val="FF0000"/>
          <w:sz w:val="24"/>
          <w:szCs w:val="24"/>
        </w:rPr>
        <w:t xml:space="preserve"> may use a strategy called ‘wedge pushing’ to move, where they use their pronotum and head as a wedge </w:t>
      </w:r>
      <w:r w:rsidR="00DF740E" w:rsidRPr="004F5EA0">
        <w:rPr>
          <w:color w:val="FF0000"/>
          <w:sz w:val="24"/>
          <w:szCs w:val="24"/>
        </w:rPr>
        <w:t xml:space="preserve">to burrow through substrates. </w:t>
      </w:r>
      <w:r w:rsidR="007A136C" w:rsidRPr="004F5EA0">
        <w:rPr>
          <w:color w:val="FF0000"/>
          <w:sz w:val="24"/>
          <w:szCs w:val="24"/>
        </w:rPr>
        <w:t>In contrast,</w:t>
      </w:r>
      <w:r w:rsidR="00E4779E" w:rsidRPr="004F5EA0">
        <w:rPr>
          <w:color w:val="FF0000"/>
          <w:sz w:val="24"/>
          <w:szCs w:val="24"/>
        </w:rPr>
        <w:t xml:space="preserve"> species on the </w:t>
      </w:r>
      <w:r w:rsidR="000D1473" w:rsidRPr="004F5EA0">
        <w:rPr>
          <w:color w:val="FF0000"/>
          <w:sz w:val="24"/>
          <w:szCs w:val="24"/>
        </w:rPr>
        <w:t xml:space="preserve">right side of Fig. 2 (with positive values of PC1) have </w:t>
      </w:r>
    </w:p>
    <w:p w14:paraId="655DBECA" w14:textId="77777777" w:rsidR="00416990" w:rsidRPr="004F5EA0" w:rsidRDefault="00416990" w:rsidP="00E34238">
      <w:pPr>
        <w:rPr>
          <w:color w:val="FF0000"/>
          <w:sz w:val="24"/>
          <w:szCs w:val="24"/>
        </w:rPr>
      </w:pPr>
    </w:p>
    <w:p w14:paraId="6E90097F" w14:textId="516A0818" w:rsidR="00416990" w:rsidRPr="004F5EA0" w:rsidRDefault="00416990" w:rsidP="00E34238">
      <w:pPr>
        <w:rPr>
          <w:color w:val="FF0000"/>
          <w:sz w:val="24"/>
          <w:szCs w:val="24"/>
        </w:rPr>
      </w:pPr>
      <w:r w:rsidRPr="004F5EA0">
        <w:rPr>
          <w:color w:val="FF0000"/>
          <w:sz w:val="24"/>
          <w:szCs w:val="24"/>
        </w:rPr>
        <w:t xml:space="preserve">The </w:t>
      </w:r>
      <w:proofErr w:type="spellStart"/>
      <w:r w:rsidRPr="004F5EA0">
        <w:rPr>
          <w:color w:val="FF0000"/>
          <w:sz w:val="24"/>
          <w:szCs w:val="24"/>
        </w:rPr>
        <w:t>antenna:rear</w:t>
      </w:r>
      <w:proofErr w:type="spellEnd"/>
      <w:r w:rsidRPr="004F5EA0">
        <w:rPr>
          <w:color w:val="FF0000"/>
          <w:sz w:val="24"/>
          <w:szCs w:val="24"/>
        </w:rPr>
        <w:t xml:space="preserve"> leg ratio seems partly to indicate beetle size. Like the smaller beetles seem to have longer antennae relative to their rear leg. Additionally, </w:t>
      </w:r>
      <w:r w:rsidR="00E517D6" w:rsidRPr="004F5EA0">
        <w:rPr>
          <w:color w:val="FF0000"/>
          <w:sz w:val="24"/>
          <w:szCs w:val="24"/>
        </w:rPr>
        <w:t xml:space="preserve">the wedge pusher species seem to have short antennae relative to their rear legs, while the climbers (such as </w:t>
      </w:r>
      <w:proofErr w:type="spellStart"/>
      <w:r w:rsidR="00A46D97" w:rsidRPr="004F5EA0">
        <w:rPr>
          <w:color w:val="FF0000"/>
          <w:sz w:val="24"/>
          <w:szCs w:val="24"/>
        </w:rPr>
        <w:t>Cymindis</w:t>
      </w:r>
      <w:proofErr w:type="spellEnd"/>
      <w:r w:rsidR="00A46D97" w:rsidRPr="004F5EA0">
        <w:rPr>
          <w:color w:val="FF0000"/>
          <w:sz w:val="24"/>
          <w:szCs w:val="24"/>
        </w:rPr>
        <w:t xml:space="preserve">, </w:t>
      </w:r>
      <w:proofErr w:type="spellStart"/>
      <w:r w:rsidR="00A46D97" w:rsidRPr="004F5EA0">
        <w:rPr>
          <w:color w:val="FF0000"/>
          <w:sz w:val="24"/>
          <w:szCs w:val="24"/>
        </w:rPr>
        <w:t>Platynus</w:t>
      </w:r>
      <w:proofErr w:type="spellEnd"/>
      <w:r w:rsidR="00CF2E7E" w:rsidRPr="004F5EA0">
        <w:rPr>
          <w:color w:val="FF0000"/>
          <w:sz w:val="24"/>
          <w:szCs w:val="24"/>
        </w:rPr>
        <w:t>) have longer antennae relative to their rear legs.</w:t>
      </w:r>
    </w:p>
    <w:p w14:paraId="598B0F82" w14:textId="77777777" w:rsidR="00E517D6" w:rsidRPr="004F5EA0" w:rsidRDefault="00E517D6" w:rsidP="00E34238">
      <w:pPr>
        <w:rPr>
          <w:color w:val="FF0000"/>
          <w:sz w:val="24"/>
          <w:szCs w:val="24"/>
        </w:rPr>
      </w:pPr>
    </w:p>
    <w:p w14:paraId="162D6AA9" w14:textId="1D00B161" w:rsidR="008A05A3" w:rsidRPr="004F5EA0" w:rsidRDefault="00783F37" w:rsidP="00E34238">
      <w:pPr>
        <w:rPr>
          <w:color w:val="FF0000"/>
          <w:sz w:val="24"/>
          <w:szCs w:val="24"/>
        </w:rPr>
      </w:pPr>
      <w:r w:rsidRPr="004F5EA0">
        <w:rPr>
          <w:color w:val="FF0000"/>
          <w:sz w:val="24"/>
          <w:szCs w:val="24"/>
        </w:rPr>
        <w:t>Thus, by testing</w:t>
      </w:r>
      <w:r w:rsidR="00A33D7E" w:rsidRPr="004F5EA0">
        <w:rPr>
          <w:color w:val="FF0000"/>
          <w:sz w:val="24"/>
          <w:szCs w:val="24"/>
        </w:rPr>
        <w:t xml:space="preserve"> community-weighted means of PC axes, w</w:t>
      </w:r>
      <w:r w:rsidR="00ED6C74" w:rsidRPr="004F5EA0">
        <w:rPr>
          <w:color w:val="FF0000"/>
          <w:sz w:val="24"/>
          <w:szCs w:val="24"/>
        </w:rPr>
        <w:t xml:space="preserve">e explored trait syndromes and how </w:t>
      </w:r>
      <w:proofErr w:type="gramStart"/>
      <w:r w:rsidR="006C6BD1" w:rsidRPr="004F5EA0">
        <w:rPr>
          <w:color w:val="FF0000"/>
          <w:sz w:val="24"/>
          <w:szCs w:val="24"/>
        </w:rPr>
        <w:t>a tornado</w:t>
      </w:r>
      <w:proofErr w:type="gramEnd"/>
      <w:r w:rsidR="006C6BD1" w:rsidRPr="004F5EA0">
        <w:rPr>
          <w:color w:val="FF0000"/>
          <w:sz w:val="24"/>
          <w:szCs w:val="24"/>
        </w:rPr>
        <w:t xml:space="preserve"> disturbance and subsequent logging might favor beetle species with certain collections of traits.</w:t>
      </w:r>
    </w:p>
    <w:p w14:paraId="03FCA8B2" w14:textId="77777777" w:rsidR="00E52EB6" w:rsidRPr="004F5EA0" w:rsidRDefault="00E52EB6" w:rsidP="00E34238">
      <w:pPr>
        <w:rPr>
          <w:color w:val="FF0000"/>
          <w:sz w:val="24"/>
          <w:szCs w:val="24"/>
        </w:rPr>
      </w:pPr>
    </w:p>
    <w:p w14:paraId="23C8E3F3" w14:textId="77777777" w:rsidR="00203128" w:rsidRPr="004F5EA0" w:rsidRDefault="00203128" w:rsidP="00E34238">
      <w:pPr>
        <w:rPr>
          <w:color w:val="FF0000"/>
          <w:sz w:val="24"/>
          <w:szCs w:val="24"/>
        </w:rPr>
      </w:pPr>
    </w:p>
    <w:p w14:paraId="4FEEC47C" w14:textId="77777777" w:rsidR="00203128" w:rsidRPr="004F5EA0" w:rsidRDefault="00203128" w:rsidP="00E34238">
      <w:pPr>
        <w:rPr>
          <w:color w:val="FF0000"/>
          <w:sz w:val="24"/>
          <w:szCs w:val="24"/>
        </w:rPr>
      </w:pPr>
    </w:p>
    <w:p w14:paraId="2C4C6892" w14:textId="77777777" w:rsidR="00D252AD" w:rsidRPr="004F5EA0" w:rsidRDefault="00D252AD" w:rsidP="00E34238">
      <w:pPr>
        <w:rPr>
          <w:color w:val="FF0000"/>
          <w:sz w:val="24"/>
          <w:szCs w:val="24"/>
        </w:rPr>
      </w:pPr>
    </w:p>
    <w:p w14:paraId="5456CD89" w14:textId="26BFECB7" w:rsidR="0023350D" w:rsidRPr="004F5EA0" w:rsidRDefault="00F219C0" w:rsidP="00E34238">
      <w:pPr>
        <w:rPr>
          <w:color w:val="FF0000"/>
          <w:sz w:val="24"/>
          <w:szCs w:val="24"/>
        </w:rPr>
      </w:pPr>
      <w:r w:rsidRPr="004F5EA0">
        <w:rPr>
          <w:color w:val="FF0000"/>
          <w:sz w:val="24"/>
          <w:szCs w:val="24"/>
        </w:rPr>
        <w:t xml:space="preserve"> However, there is an assumption that beetles caught </w:t>
      </w:r>
      <w:r w:rsidR="00AC2D28" w:rsidRPr="004F5EA0">
        <w:rPr>
          <w:color w:val="FF0000"/>
          <w:sz w:val="24"/>
          <w:szCs w:val="24"/>
        </w:rPr>
        <w:t>in each</w:t>
      </w:r>
      <w:r w:rsidR="00F12354" w:rsidRPr="004F5EA0">
        <w:rPr>
          <w:color w:val="FF0000"/>
          <w:sz w:val="24"/>
          <w:szCs w:val="24"/>
        </w:rPr>
        <w:t xml:space="preserve"> treatment area spend their entire life within that treatment. </w:t>
      </w:r>
      <w:proofErr w:type="gramStart"/>
      <w:r w:rsidR="00F12354" w:rsidRPr="004F5EA0">
        <w:rPr>
          <w:color w:val="FF0000"/>
          <w:sz w:val="24"/>
          <w:szCs w:val="24"/>
        </w:rPr>
        <w:t>In reality, beetles</w:t>
      </w:r>
      <w:proofErr w:type="gramEnd"/>
      <w:r w:rsidR="00F12354" w:rsidRPr="004F5EA0">
        <w:rPr>
          <w:color w:val="FF0000"/>
          <w:sz w:val="24"/>
          <w:szCs w:val="24"/>
        </w:rPr>
        <w:t xml:space="preserve"> might move from one </w:t>
      </w:r>
      <w:r w:rsidR="00305C7C" w:rsidRPr="004F5EA0">
        <w:rPr>
          <w:color w:val="FF0000"/>
          <w:sz w:val="24"/>
          <w:szCs w:val="24"/>
        </w:rPr>
        <w:t>treatment to another over the course of a day, month, or year.</w:t>
      </w:r>
    </w:p>
    <w:p w14:paraId="5BEBEA20" w14:textId="77777777" w:rsidR="00945C00" w:rsidRPr="004F5EA0" w:rsidRDefault="00945C00" w:rsidP="00E34238">
      <w:pPr>
        <w:rPr>
          <w:color w:val="FF0000"/>
          <w:sz w:val="24"/>
          <w:szCs w:val="24"/>
        </w:rPr>
      </w:pPr>
    </w:p>
    <w:p w14:paraId="7D97CB2D" w14:textId="5486CFF1" w:rsidR="00945C00" w:rsidRPr="004F5EA0" w:rsidRDefault="00945C00" w:rsidP="00E34238">
      <w:pPr>
        <w:rPr>
          <w:color w:val="FF0000"/>
          <w:sz w:val="24"/>
          <w:szCs w:val="24"/>
        </w:rPr>
      </w:pPr>
      <w:r w:rsidRPr="004F5EA0">
        <w:rPr>
          <w:color w:val="FF0000"/>
          <w:sz w:val="24"/>
          <w:szCs w:val="24"/>
        </w:rPr>
        <w:t>-</w:t>
      </w:r>
      <w:r w:rsidR="00646B55" w:rsidRPr="004F5EA0">
        <w:rPr>
          <w:color w:val="FF0000"/>
          <w:sz w:val="24"/>
          <w:szCs w:val="24"/>
        </w:rPr>
        <w:t>We did find that windthrow plots were intermediate in species and trait composition between forest and salvaged plots.</w:t>
      </w:r>
    </w:p>
    <w:p w14:paraId="4CE77EC9" w14:textId="77777777" w:rsidR="00646B55" w:rsidRPr="004F5EA0" w:rsidRDefault="00646B55" w:rsidP="00E34238">
      <w:pPr>
        <w:rPr>
          <w:color w:val="FF0000"/>
          <w:sz w:val="24"/>
          <w:szCs w:val="24"/>
        </w:rPr>
      </w:pPr>
    </w:p>
    <w:p w14:paraId="27EB41DE" w14:textId="66087DC6" w:rsidR="00646B55" w:rsidRPr="004F5EA0" w:rsidRDefault="00BE1037" w:rsidP="00E34238">
      <w:pPr>
        <w:rPr>
          <w:color w:val="FF0000"/>
          <w:sz w:val="24"/>
          <w:szCs w:val="24"/>
        </w:rPr>
      </w:pPr>
      <w:r w:rsidRPr="004F5EA0">
        <w:rPr>
          <w:color w:val="FF0000"/>
          <w:sz w:val="24"/>
          <w:szCs w:val="24"/>
        </w:rPr>
        <w:t>-Beetles caught in salvaged plots tended to have longer trochanters</w:t>
      </w:r>
      <w:r w:rsidR="003D37D5" w:rsidRPr="004F5EA0">
        <w:rPr>
          <w:color w:val="FF0000"/>
          <w:sz w:val="24"/>
          <w:szCs w:val="24"/>
        </w:rPr>
        <w:t>. I’m curious if this varies based on the flight capability of the beetle</w:t>
      </w:r>
      <w:r w:rsidR="00723281" w:rsidRPr="004F5EA0">
        <w:rPr>
          <w:color w:val="FF0000"/>
          <w:sz w:val="24"/>
          <w:szCs w:val="24"/>
        </w:rPr>
        <w:t>, or if this is something independent of that trend. I’m curious what kinds of ground vegetation were in the salvaged plots (</w:t>
      </w:r>
      <w:proofErr w:type="spellStart"/>
      <w:r w:rsidR="00723281" w:rsidRPr="004F5EA0">
        <w:rPr>
          <w:color w:val="FF0000"/>
          <w:sz w:val="24"/>
          <w:szCs w:val="24"/>
        </w:rPr>
        <w:t>ie</w:t>
      </w:r>
      <w:proofErr w:type="spellEnd"/>
      <w:r w:rsidR="00723281" w:rsidRPr="004F5EA0">
        <w:rPr>
          <w:color w:val="FF0000"/>
          <w:sz w:val="24"/>
          <w:szCs w:val="24"/>
        </w:rPr>
        <w:t>. what had replaced the leaf litter).</w:t>
      </w:r>
      <w:r w:rsidR="00D83F1B" w:rsidRPr="004F5EA0">
        <w:rPr>
          <w:color w:val="FF0000"/>
          <w:sz w:val="24"/>
          <w:szCs w:val="24"/>
        </w:rPr>
        <w:t xml:space="preserve"> I’m curious whether this observed difference in trochanters means that those long-trochanter species do more burrowing</w:t>
      </w:r>
      <w:r w:rsidR="001F7ED2" w:rsidRPr="004F5EA0">
        <w:rPr>
          <w:color w:val="FF0000"/>
          <w:sz w:val="24"/>
          <w:szCs w:val="24"/>
        </w:rPr>
        <w:t>.</w:t>
      </w:r>
      <w:r w:rsidR="0048385F" w:rsidRPr="004F5EA0">
        <w:rPr>
          <w:color w:val="FF0000"/>
          <w:sz w:val="24"/>
          <w:szCs w:val="24"/>
        </w:rPr>
        <w:t xml:space="preserve"> </w:t>
      </w:r>
      <w:r w:rsidR="00EF24D3" w:rsidRPr="004F5EA0">
        <w:rPr>
          <w:color w:val="FF0000"/>
          <w:sz w:val="24"/>
          <w:szCs w:val="24"/>
        </w:rPr>
        <w:t xml:space="preserve">And whether this relates to the bulk density of the soil. </w:t>
      </w:r>
      <w:r w:rsidR="00B21A40" w:rsidRPr="004F5EA0">
        <w:rPr>
          <w:color w:val="FF0000"/>
          <w:sz w:val="24"/>
          <w:szCs w:val="24"/>
        </w:rPr>
        <w:t xml:space="preserve">Or if this relates to </w:t>
      </w:r>
      <w:r w:rsidR="00121E53" w:rsidRPr="004F5EA0">
        <w:rPr>
          <w:color w:val="FF0000"/>
          <w:sz w:val="24"/>
          <w:szCs w:val="24"/>
        </w:rPr>
        <w:t xml:space="preserve">increases in the cover of vegetation. </w:t>
      </w:r>
      <w:r w:rsidR="0048385F" w:rsidRPr="004F5EA0">
        <w:rPr>
          <w:color w:val="FF0000"/>
          <w:sz w:val="24"/>
          <w:szCs w:val="24"/>
        </w:rPr>
        <w:t>Interestingly, some of the species that</w:t>
      </w:r>
      <w:r w:rsidR="0075295A" w:rsidRPr="004F5EA0">
        <w:rPr>
          <w:color w:val="FF0000"/>
          <w:sz w:val="24"/>
          <w:szCs w:val="24"/>
        </w:rPr>
        <w:t xml:space="preserve"> were abundant in salvaged plots in 2015 (such as </w:t>
      </w:r>
      <w:proofErr w:type="spellStart"/>
      <w:r w:rsidR="0075295A" w:rsidRPr="004F5EA0">
        <w:rPr>
          <w:i/>
          <w:iCs/>
          <w:color w:val="FF0000"/>
          <w:sz w:val="24"/>
          <w:szCs w:val="24"/>
        </w:rPr>
        <w:t>Pterostichus</w:t>
      </w:r>
      <w:proofErr w:type="spellEnd"/>
      <w:r w:rsidR="0075295A" w:rsidRPr="004F5EA0">
        <w:rPr>
          <w:i/>
          <w:iCs/>
          <w:color w:val="FF0000"/>
          <w:sz w:val="24"/>
          <w:szCs w:val="24"/>
        </w:rPr>
        <w:t xml:space="preserve"> </w:t>
      </w:r>
      <w:proofErr w:type="spellStart"/>
      <w:r w:rsidR="0075295A" w:rsidRPr="004F5EA0">
        <w:rPr>
          <w:i/>
          <w:iCs/>
          <w:color w:val="FF0000"/>
          <w:sz w:val="24"/>
          <w:szCs w:val="24"/>
        </w:rPr>
        <w:t>stygicus</w:t>
      </w:r>
      <w:proofErr w:type="spellEnd"/>
      <w:r w:rsidR="0075295A" w:rsidRPr="004F5EA0">
        <w:rPr>
          <w:color w:val="FF0000"/>
          <w:sz w:val="24"/>
          <w:szCs w:val="24"/>
        </w:rPr>
        <w:t xml:space="preserve">) were still extremely abundant in salvaged plots in 2022. </w:t>
      </w:r>
      <w:r w:rsidR="00BD0802" w:rsidRPr="004F5EA0">
        <w:rPr>
          <w:color w:val="FF0000"/>
          <w:sz w:val="24"/>
          <w:szCs w:val="24"/>
        </w:rPr>
        <w:t xml:space="preserve">Similarly, some species rare in salvaged plots in 2015 (such as </w:t>
      </w:r>
      <w:proofErr w:type="spellStart"/>
      <w:r w:rsidR="00BD0802" w:rsidRPr="004F5EA0">
        <w:rPr>
          <w:i/>
          <w:iCs/>
          <w:color w:val="FF0000"/>
          <w:sz w:val="24"/>
          <w:szCs w:val="24"/>
        </w:rPr>
        <w:t>Sphaeroderus</w:t>
      </w:r>
      <w:proofErr w:type="spellEnd"/>
      <w:r w:rsidR="00BD0802" w:rsidRPr="004F5EA0">
        <w:rPr>
          <w:i/>
          <w:iCs/>
          <w:color w:val="FF0000"/>
          <w:sz w:val="24"/>
          <w:szCs w:val="24"/>
        </w:rPr>
        <w:t xml:space="preserve"> </w:t>
      </w:r>
      <w:proofErr w:type="spellStart"/>
      <w:r w:rsidR="00BD0802" w:rsidRPr="004F5EA0">
        <w:rPr>
          <w:i/>
          <w:iCs/>
          <w:color w:val="FF0000"/>
          <w:sz w:val="24"/>
          <w:szCs w:val="24"/>
        </w:rPr>
        <w:t>stenostomus</w:t>
      </w:r>
      <w:proofErr w:type="spellEnd"/>
      <w:r w:rsidR="00BD0802" w:rsidRPr="004F5EA0">
        <w:rPr>
          <w:color w:val="FF0000"/>
          <w:sz w:val="24"/>
          <w:szCs w:val="24"/>
        </w:rPr>
        <w:t xml:space="preserve">) were still rare in salvaged plots in 2022. </w:t>
      </w:r>
      <w:r w:rsidR="0075295A" w:rsidRPr="004F5EA0">
        <w:rPr>
          <w:color w:val="FF0000"/>
          <w:sz w:val="24"/>
          <w:szCs w:val="24"/>
        </w:rPr>
        <w:t xml:space="preserve">This likely </w:t>
      </w:r>
      <w:r w:rsidR="008F2425" w:rsidRPr="004F5EA0">
        <w:rPr>
          <w:color w:val="FF0000"/>
          <w:sz w:val="24"/>
          <w:szCs w:val="24"/>
        </w:rPr>
        <w:t>caused the trend involving trochanter length to be found in both years.</w:t>
      </w:r>
      <w:r w:rsidR="00A41E36" w:rsidRPr="004F5EA0">
        <w:rPr>
          <w:color w:val="FF0000"/>
          <w:sz w:val="24"/>
          <w:szCs w:val="24"/>
        </w:rPr>
        <w:t xml:space="preserve"> However, other species </w:t>
      </w:r>
      <w:r w:rsidR="008A5CB9" w:rsidRPr="004F5EA0">
        <w:rPr>
          <w:color w:val="FF0000"/>
          <w:sz w:val="24"/>
          <w:szCs w:val="24"/>
        </w:rPr>
        <w:t xml:space="preserve">changed which treatment they were most abundant in, </w:t>
      </w:r>
    </w:p>
    <w:p w14:paraId="6B4FCA47" w14:textId="77777777" w:rsidR="00F96C41" w:rsidRPr="004F5EA0" w:rsidRDefault="00F96C41" w:rsidP="00E34238">
      <w:pPr>
        <w:rPr>
          <w:color w:val="FF0000"/>
          <w:sz w:val="24"/>
          <w:szCs w:val="24"/>
        </w:rPr>
      </w:pPr>
    </w:p>
    <w:p w14:paraId="53390B2D" w14:textId="6BD97350" w:rsidR="00F96C41" w:rsidRPr="004F5EA0" w:rsidRDefault="003D3D3A" w:rsidP="00E34238">
      <w:pPr>
        <w:rPr>
          <w:color w:val="FF0000"/>
          <w:sz w:val="24"/>
          <w:szCs w:val="24"/>
        </w:rPr>
      </w:pPr>
      <w:r w:rsidRPr="004F5EA0">
        <w:rPr>
          <w:color w:val="FF0000"/>
          <w:sz w:val="24"/>
          <w:szCs w:val="24"/>
        </w:rPr>
        <w:t>-</w:t>
      </w:r>
      <w:r w:rsidR="00F96C41" w:rsidRPr="004F5EA0">
        <w:rPr>
          <w:color w:val="FF0000"/>
          <w:sz w:val="24"/>
          <w:szCs w:val="24"/>
        </w:rPr>
        <w:t xml:space="preserve">I’m curious about how the ability to fly may result in tradeoffs. For example, I wonder if </w:t>
      </w:r>
      <w:r w:rsidR="008849A5" w:rsidRPr="004F5EA0">
        <w:rPr>
          <w:color w:val="FF0000"/>
          <w:sz w:val="24"/>
          <w:szCs w:val="24"/>
        </w:rPr>
        <w:t>the eyes of flight-capable ground beetles differ from those of flightless ones.</w:t>
      </w:r>
      <w:r w:rsidR="00E17653" w:rsidRPr="004F5EA0">
        <w:rPr>
          <w:color w:val="FF0000"/>
          <w:sz w:val="24"/>
          <w:szCs w:val="24"/>
        </w:rPr>
        <w:t xml:space="preserve"> Maybe flightless </w:t>
      </w:r>
      <w:r w:rsidR="00E17653" w:rsidRPr="004F5EA0">
        <w:rPr>
          <w:color w:val="FF0000"/>
          <w:sz w:val="24"/>
          <w:szCs w:val="24"/>
        </w:rPr>
        <w:lastRenderedPageBreak/>
        <w:t>ground beetle</w:t>
      </w:r>
      <w:r w:rsidR="002807A6" w:rsidRPr="004F5EA0">
        <w:rPr>
          <w:color w:val="FF0000"/>
          <w:sz w:val="24"/>
          <w:szCs w:val="24"/>
        </w:rPr>
        <w:t xml:space="preserve"> species evolve eyes that face more dorsally, which would create the same pattern that we observed.</w:t>
      </w:r>
    </w:p>
    <w:p w14:paraId="39200213" w14:textId="77777777" w:rsidR="00C07045" w:rsidRPr="004F5EA0" w:rsidRDefault="00C07045" w:rsidP="00E34238">
      <w:pPr>
        <w:rPr>
          <w:color w:val="FF0000"/>
          <w:sz w:val="24"/>
          <w:szCs w:val="24"/>
        </w:rPr>
      </w:pPr>
    </w:p>
    <w:p w14:paraId="3FA212A6" w14:textId="1029B5F5" w:rsidR="00C07045" w:rsidRPr="004F5EA0" w:rsidRDefault="003D3D3A" w:rsidP="00E34238">
      <w:pPr>
        <w:rPr>
          <w:color w:val="FF0000"/>
          <w:sz w:val="24"/>
          <w:szCs w:val="24"/>
        </w:rPr>
      </w:pPr>
      <w:r w:rsidRPr="004F5EA0">
        <w:rPr>
          <w:color w:val="FF0000"/>
          <w:sz w:val="24"/>
          <w:szCs w:val="24"/>
        </w:rPr>
        <w:t>-</w:t>
      </w:r>
      <w:r w:rsidR="004D0F68" w:rsidRPr="004F5EA0">
        <w:rPr>
          <w:color w:val="FF0000"/>
          <w:sz w:val="24"/>
          <w:szCs w:val="24"/>
        </w:rPr>
        <w:t xml:space="preserve">Windthrow and salvage-logging likely changed the </w:t>
      </w:r>
      <w:r w:rsidR="003D7ABE" w:rsidRPr="004F5EA0">
        <w:rPr>
          <w:color w:val="FF0000"/>
          <w:sz w:val="24"/>
          <w:szCs w:val="24"/>
        </w:rPr>
        <w:t xml:space="preserve">food web for the understory arthropods, and this topic deserves further study. </w:t>
      </w:r>
      <w:r w:rsidR="002E7691" w:rsidRPr="004F5EA0">
        <w:rPr>
          <w:color w:val="FF0000"/>
          <w:sz w:val="24"/>
          <w:szCs w:val="24"/>
        </w:rPr>
        <w:t xml:space="preserve">I’m curious about </w:t>
      </w:r>
      <w:r w:rsidR="00256733" w:rsidRPr="004F5EA0">
        <w:rPr>
          <w:color w:val="FF0000"/>
          <w:sz w:val="24"/>
          <w:szCs w:val="24"/>
        </w:rPr>
        <w:t xml:space="preserve">whether </w:t>
      </w:r>
      <w:r w:rsidR="007B23A7" w:rsidRPr="004F5EA0">
        <w:rPr>
          <w:color w:val="FF0000"/>
          <w:sz w:val="24"/>
          <w:szCs w:val="24"/>
        </w:rPr>
        <w:t>ground beetles in salvaged plots eat more seeds, or if they eat</w:t>
      </w:r>
      <w:r w:rsidR="004C2197" w:rsidRPr="004F5EA0">
        <w:rPr>
          <w:color w:val="FF0000"/>
          <w:sz w:val="24"/>
          <w:szCs w:val="24"/>
        </w:rPr>
        <w:t xml:space="preserve"> different types of food, such as </w:t>
      </w:r>
      <w:r w:rsidR="00335435" w:rsidRPr="004F5EA0">
        <w:rPr>
          <w:color w:val="FF0000"/>
          <w:sz w:val="24"/>
          <w:szCs w:val="24"/>
        </w:rPr>
        <w:t>different rove beetles, caterpillars, or larvae.</w:t>
      </w:r>
      <w:r w:rsidR="00177F95" w:rsidRPr="004F5EA0">
        <w:rPr>
          <w:color w:val="FF0000"/>
          <w:sz w:val="24"/>
          <w:szCs w:val="24"/>
        </w:rPr>
        <w:t xml:space="preserve"> I’m curious whether </w:t>
      </w:r>
      <w:r w:rsidR="008E3CEE" w:rsidRPr="004F5EA0">
        <w:rPr>
          <w:color w:val="FF0000"/>
          <w:sz w:val="24"/>
          <w:szCs w:val="24"/>
        </w:rPr>
        <w:t xml:space="preserve">the ability to </w:t>
      </w:r>
      <w:r w:rsidR="00075EAF" w:rsidRPr="004F5EA0">
        <w:rPr>
          <w:color w:val="FF0000"/>
          <w:sz w:val="24"/>
          <w:szCs w:val="24"/>
        </w:rPr>
        <w:t xml:space="preserve">switch food sources to these new prey items was a key determinant of success for ground beetles in the salvaged plots. Or if </w:t>
      </w:r>
      <w:r w:rsidR="003D4FE2" w:rsidRPr="004F5EA0">
        <w:rPr>
          <w:color w:val="FF0000"/>
          <w:sz w:val="24"/>
          <w:szCs w:val="24"/>
        </w:rPr>
        <w:t>their adaptation to liquid food (external digestion)</w:t>
      </w:r>
      <w:r w:rsidR="00206B23" w:rsidRPr="004F5EA0">
        <w:rPr>
          <w:color w:val="FF0000"/>
          <w:sz w:val="24"/>
          <w:szCs w:val="24"/>
        </w:rPr>
        <w:t xml:space="preserve"> or the consumption of </w:t>
      </w:r>
      <w:r w:rsidR="00510156" w:rsidRPr="004F5EA0">
        <w:rPr>
          <w:color w:val="FF0000"/>
          <w:sz w:val="24"/>
          <w:szCs w:val="24"/>
        </w:rPr>
        <w:t xml:space="preserve">solid food would influence their success </w:t>
      </w:r>
      <w:r w:rsidR="00097652" w:rsidRPr="004F5EA0">
        <w:rPr>
          <w:color w:val="FF0000"/>
          <w:sz w:val="24"/>
          <w:szCs w:val="24"/>
        </w:rPr>
        <w:t xml:space="preserve">in disturbed habitats. Another possibility is that ants may have proliferated in salvaged plots, which may have favored beetle species that can coexist with the ants. </w:t>
      </w:r>
    </w:p>
    <w:p w14:paraId="781C7B7A" w14:textId="77777777" w:rsidR="00B660DE" w:rsidRPr="004F5EA0" w:rsidRDefault="00B660DE" w:rsidP="00E34238">
      <w:pPr>
        <w:rPr>
          <w:color w:val="FF0000"/>
          <w:sz w:val="24"/>
          <w:szCs w:val="24"/>
        </w:rPr>
      </w:pPr>
    </w:p>
    <w:p w14:paraId="320F3BCF" w14:textId="2B362F14" w:rsidR="00B660DE" w:rsidRPr="004F5EA0" w:rsidRDefault="003D3D3A" w:rsidP="00E34238">
      <w:pPr>
        <w:rPr>
          <w:color w:val="FF0000"/>
          <w:sz w:val="24"/>
          <w:szCs w:val="24"/>
        </w:rPr>
      </w:pPr>
      <w:r w:rsidRPr="004F5EA0">
        <w:rPr>
          <w:color w:val="FF0000"/>
          <w:sz w:val="24"/>
          <w:szCs w:val="24"/>
        </w:rPr>
        <w:t>-</w:t>
      </w:r>
      <w:r w:rsidR="00B660DE" w:rsidRPr="004F5EA0">
        <w:rPr>
          <w:color w:val="FF0000"/>
          <w:sz w:val="24"/>
          <w:szCs w:val="24"/>
        </w:rPr>
        <w:t>The f</w:t>
      </w:r>
      <w:r w:rsidR="008C4840" w:rsidRPr="004F5EA0">
        <w:rPr>
          <w:color w:val="FF0000"/>
          <w:sz w:val="24"/>
          <w:szCs w:val="24"/>
        </w:rPr>
        <w:t>oraging/locomotion</w:t>
      </w:r>
      <w:r w:rsidR="00B660DE" w:rsidRPr="004F5EA0">
        <w:rPr>
          <w:color w:val="FF0000"/>
          <w:sz w:val="24"/>
          <w:szCs w:val="24"/>
        </w:rPr>
        <w:t xml:space="preserve"> behavior of ground beetles deserves further study. It would be interesting to look at form and function</w:t>
      </w:r>
      <w:r w:rsidR="002D0A2F" w:rsidRPr="004F5EA0">
        <w:rPr>
          <w:color w:val="FF0000"/>
          <w:sz w:val="24"/>
          <w:szCs w:val="24"/>
        </w:rPr>
        <w:t xml:space="preserve">. Do beetles with longer legs forage on the ground surface or in trees? </w:t>
      </w:r>
    </w:p>
    <w:p w14:paraId="6B48E12D" w14:textId="77777777" w:rsidR="008844FC" w:rsidRPr="004F5EA0" w:rsidRDefault="008844FC" w:rsidP="00E34238">
      <w:pPr>
        <w:rPr>
          <w:color w:val="FF0000"/>
          <w:sz w:val="24"/>
          <w:szCs w:val="24"/>
        </w:rPr>
      </w:pPr>
    </w:p>
    <w:p w14:paraId="4EAA604C" w14:textId="466F5A33" w:rsidR="0005385E" w:rsidRPr="004F5EA0" w:rsidRDefault="003D3D3A" w:rsidP="00E34238">
      <w:pPr>
        <w:rPr>
          <w:color w:val="FF0000"/>
          <w:sz w:val="24"/>
          <w:szCs w:val="24"/>
        </w:rPr>
      </w:pPr>
      <w:r w:rsidRPr="004F5EA0">
        <w:rPr>
          <w:color w:val="FF0000"/>
          <w:sz w:val="24"/>
          <w:szCs w:val="24"/>
        </w:rPr>
        <w:t>-</w:t>
      </w:r>
      <w:proofErr w:type="spellStart"/>
      <w:r w:rsidR="0005385E" w:rsidRPr="004F5EA0">
        <w:rPr>
          <w:color w:val="FF0000"/>
          <w:sz w:val="24"/>
          <w:szCs w:val="24"/>
        </w:rPr>
        <w:t>Powdermill</w:t>
      </w:r>
      <w:proofErr w:type="spellEnd"/>
      <w:r w:rsidR="0005385E" w:rsidRPr="004F5EA0">
        <w:rPr>
          <w:color w:val="FF0000"/>
          <w:sz w:val="24"/>
          <w:szCs w:val="24"/>
        </w:rPr>
        <w:t xml:space="preserve"> is in a unique part </w:t>
      </w:r>
      <w:r w:rsidR="008B7115" w:rsidRPr="004F5EA0">
        <w:rPr>
          <w:color w:val="FF0000"/>
          <w:sz w:val="24"/>
          <w:szCs w:val="24"/>
        </w:rPr>
        <w:t xml:space="preserve">of the eastern deciduous forest called the Allegheny </w:t>
      </w:r>
      <w:proofErr w:type="gramStart"/>
      <w:r w:rsidR="008B7115" w:rsidRPr="004F5EA0">
        <w:rPr>
          <w:color w:val="FF0000"/>
          <w:sz w:val="24"/>
          <w:szCs w:val="24"/>
        </w:rPr>
        <w:t>plateau</w:t>
      </w:r>
      <w:proofErr w:type="gramEnd"/>
      <w:r w:rsidR="0005385E" w:rsidRPr="004F5EA0">
        <w:rPr>
          <w:color w:val="FF0000"/>
          <w:sz w:val="24"/>
          <w:szCs w:val="24"/>
        </w:rPr>
        <w:t xml:space="preserve"> which is </w:t>
      </w:r>
      <w:r w:rsidR="008C18AD" w:rsidRPr="004F5EA0">
        <w:rPr>
          <w:color w:val="FF0000"/>
          <w:sz w:val="24"/>
          <w:szCs w:val="24"/>
        </w:rPr>
        <w:t xml:space="preserve">in the </w:t>
      </w:r>
      <w:r w:rsidR="00835D82" w:rsidRPr="004F5EA0">
        <w:rPr>
          <w:color w:val="FF0000"/>
          <w:sz w:val="24"/>
          <w:szCs w:val="24"/>
        </w:rPr>
        <w:t xml:space="preserve">mixed </w:t>
      </w:r>
      <w:proofErr w:type="spellStart"/>
      <w:r w:rsidR="00835D82" w:rsidRPr="004F5EA0">
        <w:rPr>
          <w:color w:val="FF0000"/>
          <w:sz w:val="24"/>
          <w:szCs w:val="24"/>
        </w:rPr>
        <w:t>mesophytic</w:t>
      </w:r>
      <w:proofErr w:type="spellEnd"/>
      <w:r w:rsidR="00835D82" w:rsidRPr="004F5EA0">
        <w:rPr>
          <w:color w:val="FF0000"/>
          <w:sz w:val="24"/>
          <w:szCs w:val="24"/>
        </w:rPr>
        <w:t xml:space="preserve"> forest</w:t>
      </w:r>
      <w:r w:rsidR="00FF6654" w:rsidRPr="004F5EA0">
        <w:rPr>
          <w:color w:val="FF0000"/>
          <w:sz w:val="24"/>
          <w:szCs w:val="24"/>
        </w:rPr>
        <w:t xml:space="preserve">, but </w:t>
      </w:r>
      <w:r w:rsidR="0050723D" w:rsidRPr="004F5EA0">
        <w:rPr>
          <w:color w:val="FF0000"/>
          <w:sz w:val="24"/>
          <w:szCs w:val="24"/>
        </w:rPr>
        <w:t>which is near the white pine-hemlock-northern</w:t>
      </w:r>
      <w:r w:rsidR="00633E9F" w:rsidRPr="004F5EA0">
        <w:rPr>
          <w:color w:val="FF0000"/>
          <w:sz w:val="24"/>
          <w:szCs w:val="24"/>
        </w:rPr>
        <w:t xml:space="preserve"> hardwoods region to the north. Because salvage-logged </w:t>
      </w:r>
      <w:proofErr w:type="gramStart"/>
      <w:r w:rsidR="00BC29D7" w:rsidRPr="004F5EA0">
        <w:rPr>
          <w:color w:val="FF0000"/>
          <w:sz w:val="24"/>
          <w:szCs w:val="24"/>
        </w:rPr>
        <w:t>soils heat</w:t>
      </w:r>
      <w:proofErr w:type="gramEnd"/>
      <w:r w:rsidR="00BC29D7" w:rsidRPr="004F5EA0">
        <w:rPr>
          <w:color w:val="FF0000"/>
          <w:sz w:val="24"/>
          <w:szCs w:val="24"/>
        </w:rPr>
        <w:t xml:space="preserve"> up more during a drought, this could favor beetles that can tolerate </w:t>
      </w:r>
      <w:r w:rsidR="00657AA0" w:rsidRPr="004F5EA0">
        <w:rPr>
          <w:color w:val="FF0000"/>
          <w:sz w:val="24"/>
          <w:szCs w:val="24"/>
        </w:rPr>
        <w:t xml:space="preserve">drier, hotter soil on the surface. Would this favor beetles that are </w:t>
      </w:r>
      <w:r w:rsidR="00BA441E" w:rsidRPr="004F5EA0">
        <w:rPr>
          <w:color w:val="FF0000"/>
          <w:sz w:val="24"/>
          <w:szCs w:val="24"/>
        </w:rPr>
        <w:t>adapted to xeric mountaintops, or perhaps southern forests?</w:t>
      </w:r>
      <w:r w:rsidR="00E812F7" w:rsidRPr="004F5EA0">
        <w:rPr>
          <w:color w:val="FF0000"/>
          <w:sz w:val="24"/>
          <w:szCs w:val="24"/>
        </w:rPr>
        <w:t xml:space="preserve"> Or simply beetles with a preference for hotter temperatures?</w:t>
      </w:r>
      <w:r w:rsidRPr="004F5EA0">
        <w:rPr>
          <w:color w:val="FF0000"/>
          <w:sz w:val="24"/>
          <w:szCs w:val="24"/>
        </w:rPr>
        <w:t xml:space="preserve"> </w:t>
      </w:r>
    </w:p>
    <w:p w14:paraId="49D0049D" w14:textId="178377A5" w:rsidR="00B12FA7" w:rsidRPr="004F5EA0" w:rsidRDefault="00B12FA7" w:rsidP="00E34238">
      <w:pPr>
        <w:rPr>
          <w:color w:val="FF0000"/>
          <w:sz w:val="24"/>
          <w:szCs w:val="24"/>
        </w:rPr>
      </w:pPr>
      <w:r w:rsidRPr="004F5EA0">
        <w:rPr>
          <w:color w:val="FF0000"/>
          <w:sz w:val="24"/>
          <w:szCs w:val="24"/>
        </w:rPr>
        <w:tab/>
        <w:t>-There are also a lot of beetle studies</w:t>
      </w:r>
      <w:r w:rsidR="002E179E" w:rsidRPr="004F5EA0">
        <w:rPr>
          <w:color w:val="FF0000"/>
          <w:sz w:val="24"/>
          <w:szCs w:val="24"/>
        </w:rPr>
        <w:t xml:space="preserve"> of logging</w:t>
      </w:r>
      <w:r w:rsidRPr="004F5EA0">
        <w:rPr>
          <w:color w:val="FF0000"/>
          <w:sz w:val="24"/>
          <w:szCs w:val="24"/>
        </w:rPr>
        <w:t xml:space="preserve"> in the boreal forests of Canada.</w:t>
      </w:r>
      <w:r w:rsidR="00B47417" w:rsidRPr="004F5EA0">
        <w:rPr>
          <w:color w:val="FF0000"/>
          <w:sz w:val="24"/>
          <w:szCs w:val="24"/>
        </w:rPr>
        <w:t xml:space="preserve"> It would be fascinating to compare these studies </w:t>
      </w:r>
      <w:proofErr w:type="gramStart"/>
      <w:r w:rsidR="002E179E" w:rsidRPr="004F5EA0">
        <w:rPr>
          <w:color w:val="FF0000"/>
          <w:sz w:val="24"/>
          <w:szCs w:val="24"/>
        </w:rPr>
        <w:t>to studies</w:t>
      </w:r>
      <w:proofErr w:type="gramEnd"/>
      <w:r w:rsidR="002E179E" w:rsidRPr="004F5EA0">
        <w:rPr>
          <w:color w:val="FF0000"/>
          <w:sz w:val="24"/>
          <w:szCs w:val="24"/>
        </w:rPr>
        <w:t xml:space="preserve"> further south, like at </w:t>
      </w:r>
      <w:proofErr w:type="spellStart"/>
      <w:r w:rsidR="002E179E" w:rsidRPr="004F5EA0">
        <w:rPr>
          <w:color w:val="FF0000"/>
          <w:sz w:val="24"/>
          <w:szCs w:val="24"/>
        </w:rPr>
        <w:t>Powdermill</w:t>
      </w:r>
      <w:proofErr w:type="spellEnd"/>
      <w:r w:rsidR="002E179E" w:rsidRPr="004F5EA0">
        <w:rPr>
          <w:color w:val="FF0000"/>
          <w:sz w:val="24"/>
          <w:szCs w:val="24"/>
        </w:rPr>
        <w:t>.</w:t>
      </w:r>
      <w:r w:rsidR="0073408C" w:rsidRPr="004F5EA0">
        <w:rPr>
          <w:color w:val="FF0000"/>
          <w:sz w:val="24"/>
          <w:szCs w:val="24"/>
        </w:rPr>
        <w:t xml:space="preserve"> And I could compare </w:t>
      </w:r>
      <w:proofErr w:type="spellStart"/>
      <w:r w:rsidR="0073408C" w:rsidRPr="004F5EA0">
        <w:rPr>
          <w:color w:val="FF0000"/>
          <w:sz w:val="24"/>
          <w:szCs w:val="24"/>
        </w:rPr>
        <w:t>Powdermill</w:t>
      </w:r>
      <w:proofErr w:type="spellEnd"/>
      <w:r w:rsidR="0073408C" w:rsidRPr="004F5EA0">
        <w:rPr>
          <w:color w:val="FF0000"/>
          <w:sz w:val="24"/>
          <w:szCs w:val="24"/>
        </w:rPr>
        <w:t xml:space="preserve"> to beetles further south, like those studied in North Carolina.</w:t>
      </w:r>
    </w:p>
    <w:p w14:paraId="536DE7FD" w14:textId="77777777" w:rsidR="00EC4310" w:rsidRPr="004F5EA0" w:rsidRDefault="00EC4310" w:rsidP="00E34238">
      <w:pPr>
        <w:rPr>
          <w:color w:val="FF0000"/>
          <w:sz w:val="24"/>
          <w:szCs w:val="24"/>
        </w:rPr>
      </w:pPr>
    </w:p>
    <w:p w14:paraId="129680A1" w14:textId="23180736" w:rsidR="003E7CF6" w:rsidRPr="004F5EA0" w:rsidRDefault="00C07DB9" w:rsidP="00E34238">
      <w:pPr>
        <w:rPr>
          <w:color w:val="FF0000"/>
          <w:sz w:val="24"/>
          <w:szCs w:val="24"/>
        </w:rPr>
      </w:pPr>
      <w:r w:rsidRPr="004F5EA0">
        <w:rPr>
          <w:color w:val="FF0000"/>
          <w:sz w:val="24"/>
          <w:szCs w:val="24"/>
        </w:rPr>
        <w:t xml:space="preserve">The analysis of ground beetle traits revealed </w:t>
      </w:r>
      <w:r w:rsidR="007B02BD" w:rsidRPr="004F5EA0">
        <w:rPr>
          <w:color w:val="FF0000"/>
          <w:sz w:val="24"/>
          <w:szCs w:val="24"/>
        </w:rPr>
        <w:t xml:space="preserve">that species caught in salvaged </w:t>
      </w:r>
      <w:r w:rsidR="004F6EA5" w:rsidRPr="004F5EA0">
        <w:rPr>
          <w:color w:val="FF0000"/>
          <w:sz w:val="24"/>
          <w:szCs w:val="24"/>
        </w:rPr>
        <w:t xml:space="preserve">locations tended to have certain traits which may increase their fitness in disturbed environments. </w:t>
      </w:r>
      <w:r w:rsidR="00A07F9D" w:rsidRPr="004F5EA0">
        <w:rPr>
          <w:color w:val="FF0000"/>
          <w:sz w:val="24"/>
          <w:szCs w:val="24"/>
        </w:rPr>
        <w:t>Beetles caught in salvaged plots tended to</w:t>
      </w:r>
      <w:r w:rsidR="009E6A9F" w:rsidRPr="004F5EA0">
        <w:rPr>
          <w:color w:val="FF0000"/>
          <w:sz w:val="24"/>
          <w:szCs w:val="24"/>
        </w:rPr>
        <w:t xml:space="preserve"> have smaller bodies, </w:t>
      </w:r>
      <w:r w:rsidR="00F33F48" w:rsidRPr="004F5EA0">
        <w:rPr>
          <w:color w:val="FF0000"/>
          <w:sz w:val="24"/>
          <w:szCs w:val="24"/>
        </w:rPr>
        <w:t xml:space="preserve">tended to </w:t>
      </w:r>
      <w:r w:rsidR="007E65A8" w:rsidRPr="004F5EA0">
        <w:rPr>
          <w:color w:val="FF0000"/>
          <w:sz w:val="24"/>
          <w:szCs w:val="24"/>
        </w:rPr>
        <w:t xml:space="preserve">have </w:t>
      </w:r>
      <w:r w:rsidR="00A12EA1" w:rsidRPr="004F5EA0">
        <w:rPr>
          <w:color w:val="FF0000"/>
          <w:sz w:val="24"/>
          <w:szCs w:val="24"/>
        </w:rPr>
        <w:t xml:space="preserve">larger eyes proportional to their body size, </w:t>
      </w:r>
      <w:r w:rsidR="006429CE" w:rsidRPr="004F5EA0">
        <w:rPr>
          <w:color w:val="FF0000"/>
          <w:sz w:val="24"/>
          <w:szCs w:val="24"/>
        </w:rPr>
        <w:t xml:space="preserve">and </w:t>
      </w:r>
      <w:r w:rsidR="00F33F48" w:rsidRPr="004F5EA0">
        <w:rPr>
          <w:color w:val="FF0000"/>
          <w:sz w:val="24"/>
          <w:szCs w:val="24"/>
        </w:rPr>
        <w:t xml:space="preserve">tended to </w:t>
      </w:r>
      <w:r w:rsidR="006429CE" w:rsidRPr="004F5EA0">
        <w:rPr>
          <w:color w:val="FF0000"/>
          <w:sz w:val="24"/>
          <w:szCs w:val="24"/>
        </w:rPr>
        <w:t xml:space="preserve">have </w:t>
      </w:r>
      <w:r w:rsidR="00710633" w:rsidRPr="004F5EA0">
        <w:rPr>
          <w:color w:val="FF0000"/>
          <w:sz w:val="24"/>
          <w:szCs w:val="24"/>
        </w:rPr>
        <w:t>more elongated</w:t>
      </w:r>
      <w:r w:rsidR="00D340EE" w:rsidRPr="004F5EA0">
        <w:rPr>
          <w:color w:val="FF0000"/>
          <w:sz w:val="24"/>
          <w:szCs w:val="24"/>
        </w:rPr>
        <w:t xml:space="preserve"> (rather than circular)</w:t>
      </w:r>
      <w:r w:rsidR="006429CE" w:rsidRPr="004F5EA0">
        <w:rPr>
          <w:color w:val="FF0000"/>
          <w:sz w:val="24"/>
          <w:szCs w:val="24"/>
        </w:rPr>
        <w:t xml:space="preserve"> eyes.</w:t>
      </w:r>
      <w:r w:rsidR="006B151A" w:rsidRPr="004F5EA0">
        <w:rPr>
          <w:color w:val="FF0000"/>
          <w:sz w:val="24"/>
          <w:szCs w:val="24"/>
        </w:rPr>
        <w:t xml:space="preserve"> Furthermore, species caught in salvaged plots often had </w:t>
      </w:r>
      <w:r w:rsidR="00B3668E" w:rsidRPr="004F5EA0">
        <w:rPr>
          <w:color w:val="FF0000"/>
          <w:sz w:val="24"/>
          <w:szCs w:val="24"/>
        </w:rPr>
        <w:t xml:space="preserve">longer </w:t>
      </w:r>
      <w:r w:rsidR="00D340EE" w:rsidRPr="004F5EA0">
        <w:rPr>
          <w:color w:val="FF0000"/>
          <w:sz w:val="24"/>
          <w:szCs w:val="24"/>
        </w:rPr>
        <w:t>rear</w:t>
      </w:r>
      <w:r w:rsidR="00BA1BC2" w:rsidRPr="004F5EA0">
        <w:rPr>
          <w:color w:val="FF0000"/>
          <w:sz w:val="24"/>
          <w:szCs w:val="24"/>
        </w:rPr>
        <w:t xml:space="preserve"> trochanters relative to their body </w:t>
      </w:r>
      <w:proofErr w:type="gramStart"/>
      <w:r w:rsidR="00BA1BC2" w:rsidRPr="004F5EA0">
        <w:rPr>
          <w:color w:val="FF0000"/>
          <w:sz w:val="24"/>
          <w:szCs w:val="24"/>
        </w:rPr>
        <w:t>size</w:t>
      </w:r>
      <w:r w:rsidR="00A950DF" w:rsidRPr="004F5EA0">
        <w:rPr>
          <w:color w:val="FF0000"/>
          <w:sz w:val="24"/>
          <w:szCs w:val="24"/>
        </w:rPr>
        <w:t>, and</w:t>
      </w:r>
      <w:proofErr w:type="gramEnd"/>
      <w:r w:rsidR="00A950DF" w:rsidRPr="004F5EA0">
        <w:rPr>
          <w:color w:val="FF0000"/>
          <w:sz w:val="24"/>
          <w:szCs w:val="24"/>
        </w:rPr>
        <w:t xml:space="preserve"> were</w:t>
      </w:r>
      <w:r w:rsidR="008F7B7B" w:rsidRPr="004F5EA0">
        <w:rPr>
          <w:color w:val="FF0000"/>
          <w:sz w:val="24"/>
          <w:szCs w:val="24"/>
        </w:rPr>
        <w:t xml:space="preserve"> more likely to be </w:t>
      </w:r>
      <w:r w:rsidR="00BD5B05" w:rsidRPr="004F5EA0">
        <w:rPr>
          <w:color w:val="FF0000"/>
          <w:sz w:val="24"/>
          <w:szCs w:val="24"/>
        </w:rPr>
        <w:t>capable of flight</w:t>
      </w:r>
      <w:r w:rsidR="00581E3C" w:rsidRPr="004F5EA0">
        <w:rPr>
          <w:color w:val="FF0000"/>
          <w:sz w:val="24"/>
          <w:szCs w:val="24"/>
        </w:rPr>
        <w:t>.</w:t>
      </w:r>
      <w:r w:rsidR="001011B8" w:rsidRPr="004F5EA0">
        <w:rPr>
          <w:color w:val="FF0000"/>
          <w:sz w:val="24"/>
          <w:szCs w:val="24"/>
        </w:rPr>
        <w:t xml:space="preserve"> </w:t>
      </w:r>
    </w:p>
    <w:p w14:paraId="0D1524C1" w14:textId="77777777" w:rsidR="00C17102" w:rsidRPr="004F5EA0" w:rsidRDefault="00C17102" w:rsidP="00E34238">
      <w:pPr>
        <w:rPr>
          <w:color w:val="FF0000"/>
          <w:sz w:val="24"/>
          <w:szCs w:val="24"/>
        </w:rPr>
      </w:pPr>
    </w:p>
    <w:p w14:paraId="4909AA72" w14:textId="1AA294BA" w:rsidR="00C22CCD" w:rsidRPr="004F5EA0" w:rsidRDefault="001E66B5" w:rsidP="00E34238">
      <w:pPr>
        <w:rPr>
          <w:color w:val="FF0000"/>
          <w:sz w:val="24"/>
          <w:szCs w:val="24"/>
        </w:rPr>
      </w:pPr>
      <w:r w:rsidRPr="004F5EA0">
        <w:rPr>
          <w:color w:val="FF0000"/>
          <w:sz w:val="24"/>
          <w:szCs w:val="24"/>
        </w:rPr>
        <w:t xml:space="preserve">In addition to </w:t>
      </w:r>
      <w:r w:rsidR="00866EA9" w:rsidRPr="004F5EA0">
        <w:rPr>
          <w:color w:val="FF0000"/>
          <w:sz w:val="24"/>
          <w:szCs w:val="24"/>
        </w:rPr>
        <w:t>patterns with individual traits, we investigated the possibility that</w:t>
      </w:r>
      <w:r w:rsidR="00A9612F" w:rsidRPr="004F5EA0">
        <w:rPr>
          <w:color w:val="FF0000"/>
          <w:sz w:val="24"/>
          <w:szCs w:val="24"/>
        </w:rPr>
        <w:t xml:space="preserve"> morphological traits could be related to one another and ex</w:t>
      </w:r>
      <w:r w:rsidR="00022F10" w:rsidRPr="004F5EA0">
        <w:rPr>
          <w:color w:val="FF0000"/>
          <w:sz w:val="24"/>
          <w:szCs w:val="24"/>
        </w:rPr>
        <w:t>ist as trait syndromes.</w:t>
      </w:r>
      <w:r w:rsidR="006B7EE9" w:rsidRPr="004F5EA0">
        <w:rPr>
          <w:color w:val="FF0000"/>
          <w:sz w:val="24"/>
          <w:szCs w:val="24"/>
        </w:rPr>
        <w:t xml:space="preserve"> We found evidence that </w:t>
      </w:r>
      <w:r w:rsidR="00454F0A" w:rsidRPr="004F5EA0">
        <w:rPr>
          <w:color w:val="FF0000"/>
          <w:sz w:val="24"/>
          <w:szCs w:val="24"/>
        </w:rPr>
        <w:t xml:space="preserve">ground beetles with proportionally longer </w:t>
      </w:r>
      <w:r w:rsidR="00550B36" w:rsidRPr="004F5EA0">
        <w:rPr>
          <w:color w:val="FF0000"/>
          <w:sz w:val="24"/>
          <w:szCs w:val="24"/>
        </w:rPr>
        <w:t xml:space="preserve">legs also had proportionally longer antennae. Furthermore, these long-legged </w:t>
      </w:r>
      <w:r w:rsidR="001B0E81" w:rsidRPr="004F5EA0">
        <w:rPr>
          <w:color w:val="FF0000"/>
          <w:sz w:val="24"/>
          <w:szCs w:val="24"/>
        </w:rPr>
        <w:t>species</w:t>
      </w:r>
      <w:r w:rsidR="00550B36" w:rsidRPr="004F5EA0">
        <w:rPr>
          <w:color w:val="FF0000"/>
          <w:sz w:val="24"/>
          <w:szCs w:val="24"/>
        </w:rPr>
        <w:t xml:space="preserve"> also tended to </w:t>
      </w:r>
      <w:r w:rsidR="001B0E81" w:rsidRPr="004F5EA0">
        <w:rPr>
          <w:color w:val="FF0000"/>
          <w:sz w:val="24"/>
          <w:szCs w:val="24"/>
        </w:rPr>
        <w:t xml:space="preserve">have proportionally narrower </w:t>
      </w:r>
      <w:proofErr w:type="spellStart"/>
      <w:r w:rsidR="001B0E81" w:rsidRPr="004F5EA0">
        <w:rPr>
          <w:color w:val="FF0000"/>
          <w:sz w:val="24"/>
          <w:szCs w:val="24"/>
        </w:rPr>
        <w:t>pronota</w:t>
      </w:r>
      <w:proofErr w:type="spellEnd"/>
      <w:r w:rsidR="001B0E81" w:rsidRPr="004F5EA0">
        <w:rPr>
          <w:color w:val="FF0000"/>
          <w:sz w:val="24"/>
          <w:szCs w:val="24"/>
        </w:rPr>
        <w:t xml:space="preserve"> and proportionally shorter rear trochanters.</w:t>
      </w:r>
      <w:r w:rsidR="005C1D56" w:rsidRPr="004F5EA0">
        <w:rPr>
          <w:color w:val="FF0000"/>
          <w:sz w:val="24"/>
          <w:szCs w:val="24"/>
        </w:rPr>
        <w:t xml:space="preserve"> This syndrome is likely associated with locomotion strategy: beetl</w:t>
      </w:r>
      <w:r w:rsidR="005F21AE" w:rsidRPr="004F5EA0">
        <w:rPr>
          <w:color w:val="FF0000"/>
          <w:sz w:val="24"/>
          <w:szCs w:val="24"/>
        </w:rPr>
        <w:t xml:space="preserve">e species that run </w:t>
      </w:r>
      <w:r w:rsidR="003D49A7" w:rsidRPr="004F5EA0">
        <w:rPr>
          <w:color w:val="FF0000"/>
          <w:sz w:val="24"/>
          <w:szCs w:val="24"/>
        </w:rPr>
        <w:t xml:space="preserve">on the </w:t>
      </w:r>
      <w:r w:rsidR="001A6844" w:rsidRPr="004F5EA0">
        <w:rPr>
          <w:color w:val="FF0000"/>
          <w:sz w:val="24"/>
          <w:szCs w:val="24"/>
        </w:rPr>
        <w:t>ground surface</w:t>
      </w:r>
      <w:r w:rsidR="001C193E" w:rsidRPr="004F5EA0">
        <w:rPr>
          <w:color w:val="FF0000"/>
          <w:sz w:val="24"/>
          <w:szCs w:val="24"/>
        </w:rPr>
        <w:t xml:space="preserve"> may benefit </w:t>
      </w:r>
      <w:r w:rsidR="008C0C2D" w:rsidRPr="004F5EA0">
        <w:rPr>
          <w:color w:val="FF0000"/>
          <w:sz w:val="24"/>
          <w:szCs w:val="24"/>
        </w:rPr>
        <w:t xml:space="preserve">from longer legs to move faster or climb over obstacles. In contrast, beetles that </w:t>
      </w:r>
      <w:r w:rsidR="00B67F19" w:rsidRPr="004F5EA0">
        <w:rPr>
          <w:color w:val="FF0000"/>
          <w:sz w:val="24"/>
          <w:szCs w:val="24"/>
        </w:rPr>
        <w:t>move</w:t>
      </w:r>
      <w:r w:rsidR="008C0C2D" w:rsidRPr="004F5EA0">
        <w:rPr>
          <w:color w:val="FF0000"/>
          <w:sz w:val="24"/>
          <w:szCs w:val="24"/>
        </w:rPr>
        <w:t xml:space="preserve"> through </w:t>
      </w:r>
      <w:r w:rsidR="00E44B02" w:rsidRPr="004F5EA0">
        <w:rPr>
          <w:color w:val="FF0000"/>
          <w:sz w:val="24"/>
          <w:szCs w:val="24"/>
        </w:rPr>
        <w:t>substrates</w:t>
      </w:r>
      <w:r w:rsidR="00B67F19" w:rsidRPr="004F5EA0">
        <w:rPr>
          <w:color w:val="FF0000"/>
          <w:sz w:val="24"/>
          <w:szCs w:val="24"/>
        </w:rPr>
        <w:t xml:space="preserve"> like soil or </w:t>
      </w:r>
      <w:r w:rsidR="00D55512" w:rsidRPr="004F5EA0">
        <w:rPr>
          <w:color w:val="FF0000"/>
          <w:sz w:val="24"/>
          <w:szCs w:val="24"/>
        </w:rPr>
        <w:t xml:space="preserve">ground fissures </w:t>
      </w:r>
      <w:r w:rsidR="00EB3F09" w:rsidRPr="004F5EA0">
        <w:rPr>
          <w:color w:val="FF0000"/>
          <w:sz w:val="24"/>
          <w:szCs w:val="24"/>
        </w:rPr>
        <w:t xml:space="preserve">use their </w:t>
      </w:r>
      <w:r w:rsidR="00CA6091" w:rsidRPr="004F5EA0">
        <w:rPr>
          <w:color w:val="FF0000"/>
          <w:sz w:val="24"/>
          <w:szCs w:val="24"/>
        </w:rPr>
        <w:t>short legs to generate stronger pushing forces.</w:t>
      </w:r>
      <w:r w:rsidR="00D55512" w:rsidRPr="004F5EA0">
        <w:rPr>
          <w:color w:val="FF0000"/>
          <w:sz w:val="24"/>
          <w:szCs w:val="24"/>
        </w:rPr>
        <w:t xml:space="preserve"> </w:t>
      </w:r>
      <w:r w:rsidR="008507F9" w:rsidRPr="004F5EA0">
        <w:rPr>
          <w:color w:val="FF0000"/>
          <w:sz w:val="24"/>
          <w:szCs w:val="24"/>
        </w:rPr>
        <w:t>Short and wide</w:t>
      </w:r>
      <w:r w:rsidR="003B7B84" w:rsidRPr="004F5EA0">
        <w:rPr>
          <w:color w:val="FF0000"/>
          <w:sz w:val="24"/>
          <w:szCs w:val="24"/>
        </w:rPr>
        <w:t xml:space="preserve"> hind femora have been associated with stronger horizontal pushing </w:t>
      </w:r>
      <w:r w:rsidR="004D4ACA" w:rsidRPr="004F5EA0">
        <w:rPr>
          <w:color w:val="FF0000"/>
          <w:sz w:val="24"/>
          <w:szCs w:val="24"/>
        </w:rPr>
        <w:t>forces in ground beetles</w:t>
      </w:r>
      <w:r w:rsidR="00507101" w:rsidRPr="004F5EA0">
        <w:rPr>
          <w:color w:val="FF0000"/>
          <w:sz w:val="24"/>
          <w:szCs w:val="24"/>
        </w:rPr>
        <w:t xml:space="preserve">, as the femur houses muscles that </w:t>
      </w:r>
      <w:r w:rsidR="00E4357D" w:rsidRPr="004F5EA0">
        <w:rPr>
          <w:color w:val="FF0000"/>
          <w:sz w:val="24"/>
          <w:szCs w:val="24"/>
        </w:rPr>
        <w:t>flex and extend</w:t>
      </w:r>
      <w:r w:rsidR="0095239B" w:rsidRPr="004F5EA0">
        <w:rPr>
          <w:color w:val="FF0000"/>
          <w:sz w:val="24"/>
          <w:szCs w:val="24"/>
        </w:rPr>
        <w:t xml:space="preserve"> the tibia</w:t>
      </w:r>
      <w:r w:rsidR="004127A3" w:rsidRPr="004F5EA0">
        <w:rPr>
          <w:color w:val="FF0000"/>
          <w:sz w:val="24"/>
          <w:szCs w:val="24"/>
        </w:rPr>
        <w:t xml:space="preserve"> </w:t>
      </w:r>
      <w:r w:rsidR="004127A3" w:rsidRPr="004F5EA0">
        <w:rPr>
          <w:color w:val="FF0000"/>
          <w:sz w:val="24"/>
          <w:szCs w:val="24"/>
        </w:rPr>
        <w:fldChar w:fldCharType="begin"/>
      </w:r>
      <w:r w:rsidR="004127A3" w:rsidRPr="004F5EA0">
        <w:rPr>
          <w:color w:val="FF0000"/>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sidRPr="004F5EA0">
        <w:rPr>
          <w:color w:val="FF0000"/>
          <w:sz w:val="24"/>
          <w:szCs w:val="24"/>
        </w:rPr>
        <w:fldChar w:fldCharType="separate"/>
      </w:r>
      <w:r w:rsidR="004127A3" w:rsidRPr="004F5EA0">
        <w:rPr>
          <w:color w:val="FF0000"/>
          <w:sz w:val="24"/>
        </w:rPr>
        <w:t>(Forsythe 1981)</w:t>
      </w:r>
      <w:r w:rsidR="004127A3" w:rsidRPr="004F5EA0">
        <w:rPr>
          <w:color w:val="FF0000"/>
          <w:sz w:val="24"/>
          <w:szCs w:val="24"/>
        </w:rPr>
        <w:fldChar w:fldCharType="end"/>
      </w:r>
      <w:r w:rsidR="0095239B" w:rsidRPr="004F5EA0">
        <w:rPr>
          <w:color w:val="FF0000"/>
          <w:sz w:val="24"/>
          <w:szCs w:val="24"/>
        </w:rPr>
        <w:t xml:space="preserve">. Furthermore, longer hind trochanters are associated with </w:t>
      </w:r>
      <w:r w:rsidR="00AE4FE4" w:rsidRPr="004F5EA0">
        <w:rPr>
          <w:color w:val="FF0000"/>
          <w:sz w:val="24"/>
          <w:szCs w:val="24"/>
        </w:rPr>
        <w:t>stronger vertical (</w:t>
      </w:r>
      <w:proofErr w:type="spellStart"/>
      <w:r w:rsidR="00AE4FE4" w:rsidRPr="004F5EA0">
        <w:rPr>
          <w:color w:val="FF0000"/>
          <w:sz w:val="24"/>
          <w:szCs w:val="24"/>
        </w:rPr>
        <w:t>ie</w:t>
      </w:r>
      <w:proofErr w:type="spellEnd"/>
      <w:r w:rsidR="00AE4FE4" w:rsidRPr="004F5EA0">
        <w:rPr>
          <w:color w:val="FF0000"/>
          <w:sz w:val="24"/>
          <w:szCs w:val="24"/>
        </w:rPr>
        <w:t>. in the dors</w:t>
      </w:r>
      <w:r w:rsidR="004B103E" w:rsidRPr="004F5EA0">
        <w:rPr>
          <w:color w:val="FF0000"/>
          <w:sz w:val="24"/>
          <w:szCs w:val="24"/>
        </w:rPr>
        <w:t xml:space="preserve">al direction) pushing, because </w:t>
      </w:r>
      <w:r w:rsidR="00DB52F6" w:rsidRPr="004F5EA0">
        <w:rPr>
          <w:color w:val="FF0000"/>
          <w:sz w:val="24"/>
          <w:szCs w:val="24"/>
        </w:rPr>
        <w:t xml:space="preserve">the hind trochanter houses the femoral rotator muscle which </w:t>
      </w:r>
      <w:r w:rsidR="00D83472" w:rsidRPr="004F5EA0">
        <w:rPr>
          <w:color w:val="FF0000"/>
          <w:sz w:val="24"/>
          <w:szCs w:val="24"/>
        </w:rPr>
        <w:t>helps push the tarsi downwards.</w:t>
      </w:r>
      <w:r w:rsidR="00530498" w:rsidRPr="004F5EA0">
        <w:rPr>
          <w:color w:val="FF0000"/>
          <w:sz w:val="24"/>
          <w:szCs w:val="24"/>
        </w:rPr>
        <w:t xml:space="preserve"> In fact, ground beetles </w:t>
      </w:r>
      <w:r w:rsidR="002A710E" w:rsidRPr="004F5EA0">
        <w:rPr>
          <w:color w:val="FF0000"/>
          <w:sz w:val="24"/>
          <w:szCs w:val="24"/>
        </w:rPr>
        <w:t xml:space="preserve">may use a burrowing strategy called “oscillatory wedge pushing” where their pronotum and head act as a </w:t>
      </w:r>
      <w:r w:rsidR="002A710E" w:rsidRPr="004F5EA0">
        <w:rPr>
          <w:color w:val="FF0000"/>
          <w:sz w:val="24"/>
          <w:szCs w:val="24"/>
        </w:rPr>
        <w:lastRenderedPageBreak/>
        <w:t>wedge</w:t>
      </w:r>
      <w:r w:rsidR="00421808" w:rsidRPr="004F5EA0">
        <w:rPr>
          <w:color w:val="FF0000"/>
          <w:sz w:val="24"/>
          <w:szCs w:val="24"/>
        </w:rPr>
        <w:t xml:space="preserve">, while their abdomen moves back and forth </w:t>
      </w:r>
      <w:proofErr w:type="gramStart"/>
      <w:r w:rsidR="00421808" w:rsidRPr="004F5EA0">
        <w:rPr>
          <w:color w:val="FF0000"/>
          <w:sz w:val="24"/>
          <w:szCs w:val="24"/>
        </w:rPr>
        <w:t>in order to</w:t>
      </w:r>
      <w:proofErr w:type="gramEnd"/>
      <w:r w:rsidR="00421808" w:rsidRPr="004F5EA0">
        <w:rPr>
          <w:color w:val="FF0000"/>
          <w:sz w:val="24"/>
          <w:szCs w:val="24"/>
        </w:rPr>
        <w:t xml:space="preserve"> move through a </w:t>
      </w:r>
      <w:r w:rsidR="001A527E" w:rsidRPr="004F5EA0">
        <w:rPr>
          <w:color w:val="FF0000"/>
          <w:sz w:val="24"/>
          <w:szCs w:val="24"/>
        </w:rPr>
        <w:t>constricted area such as between layers of leaf litter, soil, underneath bark</w:t>
      </w:r>
      <w:r w:rsidR="00A202CB" w:rsidRPr="004F5EA0">
        <w:rPr>
          <w:color w:val="FF0000"/>
          <w:sz w:val="24"/>
          <w:szCs w:val="24"/>
        </w:rPr>
        <w:t>, or in rotting wood.</w:t>
      </w:r>
    </w:p>
    <w:p w14:paraId="6E3C09BB" w14:textId="77777777" w:rsidR="00CE1B04" w:rsidRPr="004F5EA0" w:rsidRDefault="00CE1B04" w:rsidP="00E34238">
      <w:pPr>
        <w:rPr>
          <w:color w:val="FF0000"/>
          <w:sz w:val="24"/>
          <w:szCs w:val="24"/>
        </w:rPr>
      </w:pPr>
    </w:p>
    <w:p w14:paraId="33C97599" w14:textId="77777777" w:rsidR="00CE1B04" w:rsidRPr="004F5EA0" w:rsidRDefault="00CE1B04" w:rsidP="00E34238">
      <w:pPr>
        <w:rPr>
          <w:color w:val="FF0000"/>
          <w:sz w:val="24"/>
          <w:szCs w:val="24"/>
        </w:rPr>
      </w:pPr>
    </w:p>
    <w:p w14:paraId="041838E9" w14:textId="29108595" w:rsidR="00E34238" w:rsidRPr="004F5EA0" w:rsidRDefault="00E34238" w:rsidP="00E34238">
      <w:pPr>
        <w:rPr>
          <w:color w:val="FF0000"/>
          <w:sz w:val="24"/>
          <w:szCs w:val="24"/>
        </w:rPr>
      </w:pPr>
      <w:r w:rsidRPr="004F5EA0">
        <w:rPr>
          <w:color w:val="FF0000"/>
          <w:sz w:val="24"/>
          <w:szCs w:val="24"/>
        </w:rPr>
        <w:tab/>
        <w:t xml:space="preserve">Although </w:t>
      </w:r>
      <w:r w:rsidR="005F23CE" w:rsidRPr="004F5EA0">
        <w:rPr>
          <w:color w:val="FF0000"/>
          <w:sz w:val="24"/>
          <w:szCs w:val="24"/>
        </w:rPr>
        <w:t xml:space="preserve">the percent cover of woody debris did not differ between the </w:t>
      </w:r>
      <w:r w:rsidR="00A429A5" w:rsidRPr="004F5EA0">
        <w:rPr>
          <w:color w:val="FF0000"/>
          <w:sz w:val="24"/>
          <w:szCs w:val="24"/>
        </w:rPr>
        <w:t>windthrow and salvaged</w:t>
      </w:r>
      <w:r w:rsidR="005F23CE" w:rsidRPr="004F5EA0">
        <w:rPr>
          <w:color w:val="FF0000"/>
          <w:sz w:val="24"/>
          <w:szCs w:val="24"/>
        </w:rPr>
        <w:t xml:space="preserve"> treatments,</w:t>
      </w:r>
      <w:r w:rsidR="004F0715" w:rsidRPr="004F5EA0">
        <w:rPr>
          <w:color w:val="FF0000"/>
          <w:sz w:val="24"/>
          <w:szCs w:val="24"/>
        </w:rPr>
        <w:t xml:space="preserve"> there was higher volume of </w:t>
      </w:r>
      <w:r w:rsidR="00950AC4" w:rsidRPr="004F5EA0">
        <w:rPr>
          <w:color w:val="FF0000"/>
          <w:sz w:val="24"/>
          <w:szCs w:val="24"/>
        </w:rPr>
        <w:t xml:space="preserve">coarse </w:t>
      </w:r>
      <w:r w:rsidR="004F0715" w:rsidRPr="004F5EA0">
        <w:rPr>
          <w:color w:val="FF0000"/>
          <w:sz w:val="24"/>
          <w:szCs w:val="24"/>
        </w:rPr>
        <w:t xml:space="preserve">woody debris in the </w:t>
      </w:r>
      <w:r w:rsidR="00A77F22" w:rsidRPr="004F5EA0">
        <w:rPr>
          <w:color w:val="FF0000"/>
          <w:sz w:val="24"/>
          <w:szCs w:val="24"/>
        </w:rPr>
        <w:t>windthrow</w:t>
      </w:r>
      <w:r w:rsidR="00950AC4" w:rsidRPr="004F5EA0">
        <w:rPr>
          <w:color w:val="FF0000"/>
          <w:sz w:val="24"/>
          <w:szCs w:val="24"/>
        </w:rPr>
        <w:t xml:space="preserve"> in 2014</w:t>
      </w:r>
      <w:r w:rsidR="00A429A5" w:rsidRPr="004F5EA0">
        <w:rPr>
          <w:color w:val="FF0000"/>
          <w:sz w:val="24"/>
          <w:szCs w:val="24"/>
        </w:rPr>
        <w:t>, compared to the salvaged treatment</w:t>
      </w:r>
      <w:r w:rsidR="00A77F22" w:rsidRPr="004F5EA0">
        <w:rPr>
          <w:color w:val="FF0000"/>
          <w:sz w:val="24"/>
          <w:szCs w:val="24"/>
        </w:rPr>
        <w:t xml:space="preserve"> </w:t>
      </w:r>
      <w:r w:rsidR="00A77F22" w:rsidRPr="004F5EA0">
        <w:rPr>
          <w:color w:val="FF0000"/>
          <w:sz w:val="24"/>
          <w:szCs w:val="24"/>
        </w:rPr>
        <w:fldChar w:fldCharType="begin"/>
      </w:r>
      <w:r w:rsidR="005E05F0" w:rsidRPr="004F5EA0">
        <w:rPr>
          <w:color w:val="FF0000"/>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sidRPr="004F5EA0">
        <w:rPr>
          <w:color w:val="FF0000"/>
          <w:sz w:val="24"/>
          <w:szCs w:val="24"/>
        </w:rPr>
        <w:fldChar w:fldCharType="separate"/>
      </w:r>
      <w:r w:rsidR="005E05F0" w:rsidRPr="004F5EA0">
        <w:rPr>
          <w:color w:val="FF0000"/>
          <w:sz w:val="24"/>
        </w:rPr>
        <w:t>(Perry 2016)</w:t>
      </w:r>
      <w:r w:rsidR="00A77F22" w:rsidRPr="004F5EA0">
        <w:rPr>
          <w:color w:val="FF0000"/>
          <w:sz w:val="24"/>
          <w:szCs w:val="24"/>
        </w:rPr>
        <w:fldChar w:fldCharType="end"/>
      </w:r>
      <w:r w:rsidR="00A77F22" w:rsidRPr="004F5EA0">
        <w:rPr>
          <w:color w:val="FF0000"/>
          <w:sz w:val="24"/>
          <w:szCs w:val="24"/>
        </w:rPr>
        <w:t>.</w:t>
      </w:r>
      <w:r w:rsidR="001F501C" w:rsidRPr="004F5EA0">
        <w:rPr>
          <w:color w:val="FF0000"/>
          <w:sz w:val="24"/>
          <w:szCs w:val="24"/>
        </w:rPr>
        <w:t xml:space="preserve"> Th</w:t>
      </w:r>
      <w:r w:rsidR="00804AA3" w:rsidRPr="004F5EA0">
        <w:rPr>
          <w:color w:val="FF0000"/>
          <w:sz w:val="24"/>
          <w:szCs w:val="24"/>
        </w:rPr>
        <w:t xml:space="preserve">e reduction in coarse woody debris volume </w:t>
      </w:r>
      <w:r w:rsidR="004900DE" w:rsidRPr="004F5EA0">
        <w:rPr>
          <w:color w:val="FF0000"/>
          <w:sz w:val="24"/>
          <w:szCs w:val="24"/>
        </w:rPr>
        <w:t xml:space="preserve">in the salvaged treatment </w:t>
      </w:r>
      <w:r w:rsidR="00804AA3" w:rsidRPr="004F5EA0">
        <w:rPr>
          <w:color w:val="FF0000"/>
          <w:sz w:val="24"/>
          <w:szCs w:val="24"/>
        </w:rPr>
        <w:t xml:space="preserve">could last decades. </w:t>
      </w:r>
      <w:r w:rsidR="005051B5" w:rsidRPr="004F5EA0">
        <w:rPr>
          <w:color w:val="FF0000"/>
          <w:sz w:val="24"/>
          <w:szCs w:val="24"/>
        </w:rPr>
        <w:t xml:space="preserve">When examining clearcut stands of varying age in New Hampshire, </w:t>
      </w:r>
      <w:r w:rsidR="006727DF" w:rsidRPr="004F5EA0">
        <w:rPr>
          <w:color w:val="FF0000"/>
          <w:sz w:val="24"/>
          <w:szCs w:val="24"/>
        </w:rPr>
        <w:t xml:space="preserve">researchers found that the slash from </w:t>
      </w:r>
      <w:r w:rsidR="00844F56" w:rsidRPr="004F5EA0">
        <w:rPr>
          <w:color w:val="FF0000"/>
          <w:sz w:val="24"/>
          <w:szCs w:val="24"/>
        </w:rPr>
        <w:t xml:space="preserve">clearcutting decomposed within 20-30 years, leaving low </w:t>
      </w:r>
      <w:r w:rsidR="00F52367" w:rsidRPr="004F5EA0">
        <w:rPr>
          <w:color w:val="FF0000"/>
          <w:sz w:val="24"/>
          <w:szCs w:val="24"/>
        </w:rPr>
        <w:t>mass of downed wood for an addit</w:t>
      </w:r>
      <w:r w:rsidR="00443322" w:rsidRPr="004F5EA0">
        <w:rPr>
          <w:color w:val="FF0000"/>
          <w:sz w:val="24"/>
          <w:szCs w:val="24"/>
        </w:rPr>
        <w:t>ional 30 years, before the tree regeneration began to</w:t>
      </w:r>
      <w:r w:rsidR="00264F1C" w:rsidRPr="004F5EA0">
        <w:rPr>
          <w:color w:val="FF0000"/>
          <w:sz w:val="24"/>
          <w:szCs w:val="24"/>
        </w:rPr>
        <w:t xml:space="preserve"> contribute downed </w:t>
      </w:r>
      <w:r w:rsidR="001E133D" w:rsidRPr="004F5EA0">
        <w:rPr>
          <w:color w:val="FF0000"/>
          <w:sz w:val="24"/>
          <w:szCs w:val="24"/>
        </w:rPr>
        <w:t xml:space="preserve">wood </w:t>
      </w:r>
      <w:r w:rsidR="00D93DA4" w:rsidRPr="004F5EA0">
        <w:rPr>
          <w:color w:val="FF0000"/>
          <w:sz w:val="24"/>
          <w:szCs w:val="24"/>
        </w:rPr>
        <w:fldChar w:fldCharType="begin"/>
      </w:r>
      <w:r w:rsidR="009B00F5" w:rsidRPr="004F5EA0">
        <w:rPr>
          <w:color w:val="FF0000"/>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sidRPr="004F5EA0">
        <w:rPr>
          <w:color w:val="FF0000"/>
          <w:sz w:val="24"/>
          <w:szCs w:val="24"/>
        </w:rPr>
        <w:fldChar w:fldCharType="separate"/>
      </w:r>
      <w:r w:rsidR="009B00F5" w:rsidRPr="004F5EA0">
        <w:rPr>
          <w:color w:val="FF0000"/>
          <w:sz w:val="24"/>
        </w:rPr>
        <w:t>(Gore and Patterson III 1986)</w:t>
      </w:r>
      <w:r w:rsidR="00D93DA4" w:rsidRPr="004F5EA0">
        <w:rPr>
          <w:color w:val="FF0000"/>
          <w:sz w:val="24"/>
          <w:szCs w:val="24"/>
        </w:rPr>
        <w:fldChar w:fldCharType="end"/>
      </w:r>
      <w:r w:rsidR="001E133D" w:rsidRPr="004F5EA0">
        <w:rPr>
          <w:color w:val="FF0000"/>
          <w:sz w:val="24"/>
          <w:szCs w:val="24"/>
        </w:rPr>
        <w:t>.</w:t>
      </w:r>
      <w:r w:rsidR="009B00F5" w:rsidRPr="004F5EA0">
        <w:rPr>
          <w:color w:val="FF0000"/>
          <w:sz w:val="24"/>
          <w:szCs w:val="24"/>
        </w:rPr>
        <w:t xml:space="preserve"> Thus</w:t>
      </w:r>
      <w:r w:rsidR="00767634" w:rsidRPr="004F5EA0">
        <w:rPr>
          <w:color w:val="FF0000"/>
          <w:sz w:val="24"/>
          <w:szCs w:val="24"/>
        </w:rPr>
        <w:t>, salvage-logging could affect woody debris volume for &gt;50 years</w:t>
      </w:r>
      <w:r w:rsidR="00CB08AA" w:rsidRPr="004F5EA0">
        <w:rPr>
          <w:color w:val="FF0000"/>
          <w:sz w:val="24"/>
          <w:szCs w:val="24"/>
        </w:rPr>
        <w:t>.</w:t>
      </w:r>
    </w:p>
    <w:p w14:paraId="6AD23017" w14:textId="77777777" w:rsidR="00E34238" w:rsidRPr="004F5EA0" w:rsidRDefault="00E34238" w:rsidP="00E34238">
      <w:pPr>
        <w:rPr>
          <w:color w:val="FF0000"/>
          <w:sz w:val="24"/>
          <w:szCs w:val="24"/>
        </w:rPr>
      </w:pPr>
    </w:p>
    <w:p w14:paraId="3AE477B3" w14:textId="05F773F7" w:rsidR="00E34238" w:rsidRPr="004F5EA0" w:rsidRDefault="0019173B" w:rsidP="00E34238">
      <w:pPr>
        <w:rPr>
          <w:color w:val="FF0000"/>
          <w:sz w:val="24"/>
          <w:szCs w:val="24"/>
        </w:rPr>
      </w:pPr>
      <w:r w:rsidRPr="004F5EA0">
        <w:rPr>
          <w:color w:val="FF0000"/>
          <w:sz w:val="24"/>
          <w:szCs w:val="24"/>
        </w:rPr>
        <w:tab/>
        <w:t xml:space="preserve">It must be mentioned that just because a ground beetle was caught in a given </w:t>
      </w:r>
      <w:r w:rsidR="000F743D" w:rsidRPr="004F5EA0">
        <w:rPr>
          <w:color w:val="FF0000"/>
          <w:sz w:val="24"/>
          <w:szCs w:val="24"/>
        </w:rPr>
        <w:t xml:space="preserve">forest disturbance treatment doesn’t mean that it spent the entire </w:t>
      </w:r>
      <w:r w:rsidR="00936CD5" w:rsidRPr="004F5EA0">
        <w:rPr>
          <w:color w:val="FF0000"/>
          <w:sz w:val="24"/>
          <w:szCs w:val="24"/>
        </w:rPr>
        <w:t xml:space="preserve">year at that location. Ground beetles, even flightless species, can move </w:t>
      </w:r>
      <w:proofErr w:type="gramStart"/>
      <w:r w:rsidR="00B74407" w:rsidRPr="004F5EA0">
        <w:rPr>
          <w:color w:val="FF0000"/>
          <w:sz w:val="24"/>
          <w:szCs w:val="24"/>
        </w:rPr>
        <w:t>fairly long</w:t>
      </w:r>
      <w:proofErr w:type="gramEnd"/>
      <w:r w:rsidR="00B74407" w:rsidRPr="004F5EA0">
        <w:rPr>
          <w:color w:val="FF0000"/>
          <w:sz w:val="24"/>
          <w:szCs w:val="24"/>
        </w:rPr>
        <w:t xml:space="preserve"> distances over the seasons (cite). For example, </w:t>
      </w:r>
      <w:r w:rsidR="00780C37" w:rsidRPr="004F5EA0">
        <w:rPr>
          <w:color w:val="FF0000"/>
          <w:sz w:val="24"/>
          <w:szCs w:val="24"/>
        </w:rPr>
        <w:t>some</w:t>
      </w:r>
      <w:r w:rsidR="00B74407" w:rsidRPr="004F5EA0">
        <w:rPr>
          <w:color w:val="FF0000"/>
          <w:sz w:val="24"/>
          <w:szCs w:val="24"/>
        </w:rPr>
        <w:t xml:space="preserve"> ground beetle species </w:t>
      </w:r>
      <w:r w:rsidR="00780C37" w:rsidRPr="004F5EA0">
        <w:rPr>
          <w:color w:val="FF0000"/>
          <w:sz w:val="24"/>
          <w:szCs w:val="24"/>
        </w:rPr>
        <w:t xml:space="preserve">forage for prey in the summer within agricultural fields but move to </w:t>
      </w:r>
      <w:r w:rsidR="001D5157" w:rsidRPr="004F5EA0">
        <w:rPr>
          <w:color w:val="FF0000"/>
          <w:sz w:val="24"/>
          <w:szCs w:val="24"/>
        </w:rPr>
        <w:t>woodlot edges to overwinter (cite).</w:t>
      </w:r>
      <w:r w:rsidR="00017129" w:rsidRPr="004F5EA0">
        <w:rPr>
          <w:color w:val="FF0000"/>
          <w:sz w:val="24"/>
          <w:szCs w:val="24"/>
        </w:rPr>
        <w:t xml:space="preserve"> Thus, the fact that many forest ground beetles like ____ and ____ were still caught in salvage-logged </w:t>
      </w:r>
      <w:r w:rsidR="005E6ABB" w:rsidRPr="004F5EA0">
        <w:rPr>
          <w:color w:val="FF0000"/>
          <w:sz w:val="24"/>
          <w:szCs w:val="24"/>
        </w:rPr>
        <w:t xml:space="preserve">areas does not </w:t>
      </w:r>
      <w:r w:rsidR="00930C80" w:rsidRPr="004F5EA0">
        <w:rPr>
          <w:color w:val="FF0000"/>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4C13FE" w:rsidRDefault="001B2E21" w:rsidP="00E34238">
      <w:pPr>
        <w:rPr>
          <w:sz w:val="24"/>
          <w:szCs w:val="24"/>
          <w:u w:val="single"/>
        </w:rPr>
      </w:pPr>
      <w:r w:rsidRPr="004C13FE">
        <w:rPr>
          <w:sz w:val="24"/>
          <w:szCs w:val="24"/>
          <w:u w:val="single"/>
        </w:rPr>
        <w:t>Omission of the final two sampling intervals of 2022</w:t>
      </w:r>
    </w:p>
    <w:p w14:paraId="1E816534" w14:textId="77777777" w:rsidR="0043187D" w:rsidRPr="00F03242" w:rsidRDefault="0043187D" w:rsidP="00E34238">
      <w:pPr>
        <w:rPr>
          <w:sz w:val="24"/>
          <w:szCs w:val="24"/>
        </w:rPr>
      </w:pPr>
    </w:p>
    <w:p w14:paraId="47AF30C9" w14:textId="1A4DB722"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proofErr w:type="spellStart"/>
      <w:r w:rsidR="00487E23" w:rsidRPr="00F03242">
        <w:rPr>
          <w:i/>
          <w:iCs/>
          <w:sz w:val="24"/>
          <w:szCs w:val="24"/>
        </w:rPr>
        <w:t>Amerizus</w:t>
      </w:r>
      <w:proofErr w:type="spellEnd"/>
      <w:r w:rsidR="00487E23" w:rsidRPr="00F03242">
        <w:rPr>
          <w:sz w:val="24"/>
          <w:szCs w:val="24"/>
        </w:rPr>
        <w:t xml:space="preserve"> sp. (</w:t>
      </w:r>
      <w:proofErr w:type="spellStart"/>
      <w:r w:rsidR="00487E23" w:rsidRPr="00F03242">
        <w:rPr>
          <w:sz w:val="24"/>
          <w:szCs w:val="24"/>
        </w:rPr>
        <w:t>Bembidiini</w:t>
      </w:r>
      <w:proofErr w:type="spellEnd"/>
      <w:r w:rsidR="00487E23" w:rsidRPr="00F03242">
        <w:rPr>
          <w:sz w:val="24"/>
          <w:szCs w:val="24"/>
        </w:rPr>
        <w:t xml:space="preserve">), </w:t>
      </w:r>
      <w:proofErr w:type="spellStart"/>
      <w:r w:rsidR="00487E23" w:rsidRPr="00F03242">
        <w:rPr>
          <w:i/>
          <w:iCs/>
          <w:sz w:val="24"/>
          <w:szCs w:val="24"/>
        </w:rPr>
        <w:t>Myas</w:t>
      </w:r>
      <w:proofErr w:type="spellEnd"/>
      <w:r w:rsidR="00487E23" w:rsidRPr="00F03242">
        <w:rPr>
          <w:i/>
          <w:iCs/>
          <w:sz w:val="24"/>
          <w:szCs w:val="24"/>
        </w:rPr>
        <w:t xml:space="preserve"> </w:t>
      </w:r>
      <w:proofErr w:type="spellStart"/>
      <w:r w:rsidR="00487E23" w:rsidRPr="00F03242">
        <w:rPr>
          <w:i/>
          <w:iCs/>
          <w:sz w:val="24"/>
          <w:szCs w:val="24"/>
        </w:rPr>
        <w:t>coracinus</w:t>
      </w:r>
      <w:proofErr w:type="spellEnd"/>
      <w:r w:rsidR="00487E23" w:rsidRPr="00F03242">
        <w:rPr>
          <w:sz w:val="24"/>
          <w:szCs w:val="24"/>
        </w:rPr>
        <w:t xml:space="preserve">, </w:t>
      </w:r>
      <w:proofErr w:type="spellStart"/>
      <w:r w:rsidR="00487E23" w:rsidRPr="00F03242">
        <w:rPr>
          <w:i/>
          <w:iCs/>
          <w:sz w:val="24"/>
          <w:szCs w:val="24"/>
        </w:rPr>
        <w:t>Patrobus</w:t>
      </w:r>
      <w:proofErr w:type="spellEnd"/>
      <w:r w:rsidR="00487E23" w:rsidRPr="00F03242">
        <w:rPr>
          <w:i/>
          <w:iCs/>
          <w:sz w:val="24"/>
          <w:szCs w:val="24"/>
        </w:rPr>
        <w:t xml:space="preserve"> longicornis</w:t>
      </w:r>
      <w:r w:rsidR="00487E23" w:rsidRPr="00F03242">
        <w:rPr>
          <w:sz w:val="24"/>
          <w:szCs w:val="24"/>
        </w:rPr>
        <w:t xml:space="preserve">, </w:t>
      </w:r>
      <w:proofErr w:type="spellStart"/>
      <w:r w:rsidR="00487E23" w:rsidRPr="00F03242">
        <w:rPr>
          <w:i/>
          <w:iCs/>
          <w:sz w:val="24"/>
          <w:szCs w:val="24"/>
        </w:rPr>
        <w:t>Platynus</w:t>
      </w:r>
      <w:proofErr w:type="spellEnd"/>
      <w:r w:rsidR="00487E23" w:rsidRPr="00F03242">
        <w:rPr>
          <w:i/>
          <w:iCs/>
          <w:sz w:val="24"/>
          <w:szCs w:val="24"/>
        </w:rPr>
        <w:t xml:space="preserve"> </w:t>
      </w:r>
      <w:proofErr w:type="spellStart"/>
      <w:r w:rsidR="00487E23" w:rsidRPr="00F03242">
        <w:rPr>
          <w:i/>
          <w:iCs/>
          <w:sz w:val="24"/>
          <w:szCs w:val="24"/>
        </w:rPr>
        <w:t>hypolithos</w:t>
      </w:r>
      <w:proofErr w:type="spellEnd"/>
      <w:r w:rsidR="00487E23" w:rsidRPr="00F03242">
        <w:rPr>
          <w:sz w:val="24"/>
          <w:szCs w:val="24"/>
        </w:rPr>
        <w:t xml:space="preserve">, </w:t>
      </w:r>
      <w:proofErr w:type="spellStart"/>
      <w:r w:rsidR="00487E23" w:rsidRPr="00F03242">
        <w:rPr>
          <w:i/>
          <w:iCs/>
          <w:sz w:val="24"/>
          <w:szCs w:val="24"/>
        </w:rPr>
        <w:t>Pterostichus</w:t>
      </w:r>
      <w:proofErr w:type="spellEnd"/>
      <w:r w:rsidR="00487E23" w:rsidRPr="00F03242">
        <w:rPr>
          <w:i/>
          <w:iCs/>
          <w:sz w:val="24"/>
          <w:szCs w:val="24"/>
        </w:rPr>
        <w:t xml:space="preserve"> atratus</w:t>
      </w:r>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andrewsii</w:t>
      </w:r>
      <w:proofErr w:type="spellEnd"/>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ridingsii</w:t>
      </w:r>
      <w:proofErr w:type="spellEnd"/>
      <w:r w:rsidR="00487E23" w:rsidRPr="00F03242">
        <w:rPr>
          <w:sz w:val="24"/>
          <w:szCs w:val="24"/>
        </w:rPr>
        <w:t xml:space="preserve">, </w:t>
      </w:r>
      <w:r w:rsidR="0063557D">
        <w:rPr>
          <w:sz w:val="24"/>
          <w:szCs w:val="24"/>
        </w:rPr>
        <w:t xml:space="preserve">and </w:t>
      </w:r>
      <w:proofErr w:type="spellStart"/>
      <w:r w:rsidR="00487E23" w:rsidRPr="00F03242">
        <w:rPr>
          <w:i/>
          <w:iCs/>
          <w:sz w:val="24"/>
          <w:szCs w:val="24"/>
        </w:rPr>
        <w:t>Synuchus</w:t>
      </w:r>
      <w:proofErr w:type="spellEnd"/>
      <w:r w:rsidR="00487E23" w:rsidRPr="00F03242">
        <w:rPr>
          <w:i/>
          <w:iCs/>
          <w:sz w:val="24"/>
          <w:szCs w:val="24"/>
        </w:rPr>
        <w:t xml:space="preserve"> </w:t>
      </w:r>
      <w:proofErr w:type="spellStart"/>
      <w:r w:rsidR="00487E23" w:rsidRPr="00F03242">
        <w:rPr>
          <w:i/>
          <w:iCs/>
          <w:sz w:val="24"/>
          <w:szCs w:val="24"/>
        </w:rPr>
        <w:t>impunctatus</w:t>
      </w:r>
      <w:proofErr w:type="spellEnd"/>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proofErr w:type="spellStart"/>
      <w:r w:rsidR="00975170" w:rsidRPr="00F03242">
        <w:rPr>
          <w:i/>
          <w:iCs/>
          <w:sz w:val="24"/>
          <w:szCs w:val="24"/>
        </w:rPr>
        <w:t>Platynus</w:t>
      </w:r>
      <w:proofErr w:type="spellEnd"/>
      <w:r w:rsidR="00975170" w:rsidRPr="00F03242">
        <w:rPr>
          <w:i/>
          <w:iCs/>
          <w:sz w:val="24"/>
          <w:szCs w:val="24"/>
        </w:rPr>
        <w:t xml:space="preserve"> </w:t>
      </w:r>
      <w:proofErr w:type="spellStart"/>
      <w:r w:rsidR="00975170" w:rsidRPr="00F03242">
        <w:rPr>
          <w:i/>
          <w:iCs/>
          <w:sz w:val="24"/>
          <w:szCs w:val="24"/>
        </w:rPr>
        <w:t>angustatus</w:t>
      </w:r>
      <w:proofErr w:type="spellEnd"/>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w:t>
      </w:r>
      <w:r w:rsidR="004C13FE">
        <w:rPr>
          <w:sz w:val="24"/>
          <w:szCs w:val="24"/>
        </w:rPr>
        <w:t>1</w:t>
      </w:r>
      <w:r w:rsidR="00975170" w:rsidRPr="00F03242">
        <w:rPr>
          <w:sz w:val="24"/>
          <w:szCs w:val="24"/>
        </w:rPr>
        <w:t>)</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lastRenderedPageBreak/>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59264"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7216"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7E646E2D" w:rsidR="00F216FC" w:rsidRDefault="00F216FC" w:rsidP="00E34238">
      <w:pPr>
        <w:rPr>
          <w:sz w:val="24"/>
          <w:szCs w:val="24"/>
        </w:rPr>
      </w:pPr>
    </w:p>
    <w:p w14:paraId="139E05BF" w14:textId="728E22AA" w:rsidR="00F216FC" w:rsidRPr="00F03242" w:rsidRDefault="00F216FC" w:rsidP="00E34238">
      <w:pPr>
        <w:rPr>
          <w:sz w:val="24"/>
          <w:szCs w:val="24"/>
        </w:rPr>
      </w:pPr>
      <w:r w:rsidRPr="00F71E90">
        <w:rPr>
          <w:b/>
          <w:bCs/>
          <w:sz w:val="24"/>
          <w:szCs w:val="24"/>
        </w:rPr>
        <w:t xml:space="preserve">Figure </w:t>
      </w:r>
      <w:r w:rsidR="00436ECE">
        <w:rPr>
          <w:b/>
          <w:bCs/>
          <w:sz w:val="24"/>
          <w:szCs w:val="24"/>
        </w:rPr>
        <w:t>S3</w:t>
      </w:r>
      <w:r w:rsidRPr="00F71E90">
        <w:rPr>
          <w:b/>
          <w:bCs/>
          <w:sz w:val="24"/>
          <w:szCs w:val="24"/>
        </w:rPr>
        <w:t>.</w:t>
      </w:r>
      <w:r>
        <w:rPr>
          <w:sz w:val="24"/>
          <w:szCs w:val="24"/>
        </w:rPr>
        <w:t xml:space="preserve"> </w:t>
      </w:r>
      <w:r w:rsidR="00F71E90">
        <w:rPr>
          <w:sz w:val="24"/>
          <w:szCs w:val="24"/>
        </w:rPr>
        <w:t xml:space="preserve">Biplot of the first principal component axis against the </w:t>
      </w:r>
      <w:r w:rsidR="004C2D96">
        <w:rPr>
          <w:sz w:val="24"/>
          <w:szCs w:val="24"/>
        </w:rPr>
        <w:t>third principal component axis</w:t>
      </w:r>
      <w:r w:rsidR="00F71E90">
        <w:rPr>
          <w:sz w:val="24"/>
          <w:szCs w:val="24"/>
        </w:rPr>
        <w:t xml:space="preserve"> of the principal components analysis (PCA) of the eight numerical traits measured for 47</w:t>
      </w:r>
      <w:commentRangeStart w:id="112"/>
      <w:commentRangeStart w:id="113"/>
      <w:r w:rsidR="00F71E90">
        <w:rPr>
          <w:sz w:val="24"/>
          <w:szCs w:val="24"/>
        </w:rPr>
        <w:t xml:space="preserve"> ground beetle species</w:t>
      </w:r>
      <w:commentRangeEnd w:id="112"/>
      <w:r w:rsidR="00F71E90">
        <w:rPr>
          <w:rStyle w:val="CommentReference"/>
        </w:rPr>
        <w:commentReference w:id="112"/>
      </w:r>
      <w:commentRangeEnd w:id="113"/>
      <w:r w:rsidR="00F71E90">
        <w:rPr>
          <w:rStyle w:val="CommentReference"/>
        </w:rPr>
        <w:commentReference w:id="113"/>
      </w:r>
      <w:r w:rsidR="00F71E90">
        <w:rPr>
          <w:sz w:val="24"/>
          <w:szCs w:val="24"/>
        </w:rPr>
        <w:t xml:space="preserve">. The species </w:t>
      </w:r>
      <w:proofErr w:type="spellStart"/>
      <w:r w:rsidR="00F71E90" w:rsidRPr="00A877B6">
        <w:rPr>
          <w:i/>
          <w:iCs/>
          <w:sz w:val="24"/>
          <w:szCs w:val="24"/>
        </w:rPr>
        <w:t>Notiophilus</w:t>
      </w:r>
      <w:proofErr w:type="spellEnd"/>
      <w:r w:rsidR="00F71E90" w:rsidRPr="00A877B6">
        <w:rPr>
          <w:i/>
          <w:iCs/>
          <w:sz w:val="24"/>
          <w:szCs w:val="24"/>
        </w:rPr>
        <w:t xml:space="preserve"> aeneus</w:t>
      </w:r>
      <w:r w:rsidR="00F71E90">
        <w:rPr>
          <w:sz w:val="24"/>
          <w:szCs w:val="24"/>
        </w:rPr>
        <w:t xml:space="preserve"> was omitted from the analysis. </w:t>
      </w:r>
      <w:proofErr w:type="gramStart"/>
      <w:r w:rsidR="00630578">
        <w:rPr>
          <w:sz w:val="24"/>
          <w:szCs w:val="24"/>
        </w:rPr>
        <w:t>The</w:t>
      </w:r>
      <w:proofErr w:type="gramEnd"/>
      <w:r w:rsidR="00630578">
        <w:rPr>
          <w:sz w:val="24"/>
          <w:szCs w:val="24"/>
        </w:rPr>
        <w:t xml:space="preserve"> additional 8 species found in </w:t>
      </w:r>
      <w:r w:rsidR="00452C78">
        <w:rPr>
          <w:sz w:val="24"/>
          <w:szCs w:val="24"/>
        </w:rPr>
        <w:t xml:space="preserve">September 2022 were included in the analysis but are not plotted here. </w:t>
      </w:r>
      <w:r w:rsidR="00F71E90">
        <w:rPr>
          <w:sz w:val="24"/>
          <w:szCs w:val="24"/>
        </w:rPr>
        <w:t>Blue arrows with labels are the eight trait variables. The word “standard” after a variable name indicates that it has previously been divided by body length to address high correlations with body length.</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114"/>
      <w:r w:rsidR="004905B5" w:rsidRPr="00F03242">
        <w:rPr>
          <w:sz w:val="24"/>
          <w:szCs w:val="24"/>
        </w:rPr>
        <w:t>.</w:t>
      </w:r>
      <w:commentRangeEnd w:id="114"/>
      <w:r w:rsidR="004905B5" w:rsidRPr="00F03242">
        <w:rPr>
          <w:rStyle w:val="CommentReference"/>
          <w:sz w:val="24"/>
          <w:szCs w:val="24"/>
        </w:rPr>
        <w:commentReference w:id="114"/>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Default="0003388D" w:rsidP="00E34238">
      <w:pPr>
        <w:rPr>
          <w:sz w:val="24"/>
          <w:szCs w:val="24"/>
        </w:rPr>
      </w:pPr>
    </w:p>
    <w:p w14:paraId="5335B9C4" w14:textId="77777777" w:rsidR="00DA6304" w:rsidRDefault="00DA6304" w:rsidP="00E34238">
      <w:pPr>
        <w:rPr>
          <w:sz w:val="24"/>
          <w:szCs w:val="24"/>
        </w:rPr>
      </w:pPr>
    </w:p>
    <w:p w14:paraId="4592972A" w14:textId="77777777" w:rsidR="00DA6304" w:rsidRPr="0015036B" w:rsidRDefault="00DA6304" w:rsidP="00E34238">
      <w:pPr>
        <w:rPr>
          <w:sz w:val="24"/>
          <w:szCs w:val="24"/>
        </w:rPr>
      </w:pPr>
    </w:p>
    <w:p w14:paraId="31BDD4AC" w14:textId="215C732C" w:rsidR="0078558B" w:rsidRPr="0015036B" w:rsidRDefault="0078558B" w:rsidP="00E34238">
      <w:pPr>
        <w:rPr>
          <w:sz w:val="24"/>
          <w:szCs w:val="24"/>
        </w:rPr>
      </w:pPr>
      <w:r w:rsidRPr="00897C2C">
        <w:rPr>
          <w:b/>
          <w:bCs/>
          <w:sz w:val="24"/>
          <w:szCs w:val="24"/>
        </w:rPr>
        <w:t>Table S</w:t>
      </w:r>
      <w:r w:rsidR="00FB3E27">
        <w:rPr>
          <w:b/>
          <w:bCs/>
          <w:sz w:val="24"/>
          <w:szCs w:val="24"/>
        </w:rPr>
        <w:t>2</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w:t>
      </w:r>
      <w:r w:rsidR="00E25675">
        <w:rPr>
          <w:sz w:val="24"/>
          <w:szCs w:val="24"/>
        </w:rPr>
        <w:t xml:space="preserve">(PCA) </w:t>
      </w:r>
      <w:r w:rsidR="00E660BD" w:rsidRPr="0015036B">
        <w:rPr>
          <w:sz w:val="24"/>
          <w:szCs w:val="24"/>
        </w:rPr>
        <w:t xml:space="preserve">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25675">
        <w:rPr>
          <w:sz w:val="24"/>
          <w:szCs w:val="24"/>
        </w:rPr>
        <w:t>, a species with unusual trait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r w:rsidR="00865F44">
        <w:rPr>
          <w:sz w:val="24"/>
          <w:szCs w:val="24"/>
        </w:rPr>
        <w:t xml:space="preserve"> The word “standard” after each trait indicates that these values have been divided by body length</w:t>
      </w:r>
      <w:r w:rsidR="00460CF3">
        <w:rPr>
          <w:sz w:val="24"/>
          <w:szCs w:val="24"/>
        </w:rPr>
        <w:t xml:space="preserve"> prior to running the </w:t>
      </w:r>
      <w:r w:rsidR="00E25675">
        <w:rPr>
          <w:sz w:val="24"/>
          <w:szCs w:val="24"/>
        </w:rPr>
        <w:t>PCA.</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F14FA9">
              <w:rPr>
                <w:b/>
                <w:bCs/>
                <w:i/>
                <w:iCs/>
                <w:spacing w:val="0"/>
                <w:sz w:val="20"/>
              </w:rPr>
              <w:t>Notiophilus</w:t>
            </w:r>
            <w:proofErr w:type="spellEnd"/>
            <w:r w:rsidRPr="00F14FA9">
              <w:rPr>
                <w:b/>
                <w:bCs/>
                <w:i/>
                <w:i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F14FA9">
              <w:rPr>
                <w:b/>
                <w:bCs/>
                <w:i/>
                <w:iCs/>
                <w:spacing w:val="0"/>
                <w:sz w:val="20"/>
              </w:rPr>
              <w:t>Notiophilus</w:t>
            </w:r>
            <w:proofErr w:type="spellEnd"/>
            <w:r w:rsidRPr="00F14FA9">
              <w:rPr>
                <w:b/>
                <w:bCs/>
                <w:i/>
                <w:i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2E84F607" w:rsidR="00167AE3" w:rsidRPr="0015036B" w:rsidRDefault="00F86CE5" w:rsidP="00E34238">
            <w:pPr>
              <w:rPr>
                <w:spacing w:val="0"/>
                <w:sz w:val="20"/>
              </w:rPr>
            </w:pPr>
            <w:r>
              <w:rPr>
                <w:spacing w:val="0"/>
                <w:sz w:val="20"/>
              </w:rPr>
              <w:t>33.1</w:t>
            </w:r>
            <w:r w:rsidR="003B5ED3" w:rsidRPr="0015036B">
              <w:rPr>
                <w:spacing w:val="0"/>
                <w:sz w:val="20"/>
              </w:rPr>
              <w:t xml:space="preserve"> </w:t>
            </w:r>
            <w:r w:rsidR="008F02BE" w:rsidRPr="0015036B">
              <w:rPr>
                <w:spacing w:val="0"/>
                <w:sz w:val="20"/>
              </w:rPr>
              <w:t>%</w:t>
            </w:r>
          </w:p>
        </w:tc>
        <w:tc>
          <w:tcPr>
            <w:tcW w:w="3259" w:type="dxa"/>
            <w:tcBorders>
              <w:top w:val="single" w:sz="4" w:space="0" w:color="auto"/>
            </w:tcBorders>
          </w:tcPr>
          <w:p w14:paraId="5D0785EA" w14:textId="5E496DD7" w:rsidR="00167AE3" w:rsidRPr="0015036B" w:rsidRDefault="00C14169" w:rsidP="00E34238">
            <w:pPr>
              <w:rPr>
                <w:spacing w:val="0"/>
                <w:sz w:val="20"/>
              </w:rPr>
            </w:pPr>
            <w:r w:rsidRPr="0015036B">
              <w:rPr>
                <w:spacing w:val="0"/>
                <w:sz w:val="20"/>
              </w:rPr>
              <w:t>3</w:t>
            </w:r>
            <w:r w:rsidR="00A62ECF">
              <w:rPr>
                <w:spacing w:val="0"/>
                <w:sz w:val="20"/>
              </w:rPr>
              <w:t>8.7</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606F1BBD" w:rsidR="00167AE3" w:rsidRPr="0015036B" w:rsidRDefault="00F86CE5" w:rsidP="00E34238">
            <w:pPr>
              <w:rPr>
                <w:spacing w:val="0"/>
                <w:sz w:val="20"/>
              </w:rPr>
            </w:pPr>
            <w:r>
              <w:rPr>
                <w:spacing w:val="0"/>
                <w:sz w:val="20"/>
              </w:rPr>
              <w:t>30.2</w:t>
            </w:r>
            <w:r w:rsidR="003B5ED3" w:rsidRPr="0015036B">
              <w:rPr>
                <w:spacing w:val="0"/>
                <w:sz w:val="20"/>
              </w:rPr>
              <w:t xml:space="preserve"> </w:t>
            </w:r>
            <w:r w:rsidR="008F02BE" w:rsidRPr="0015036B">
              <w:rPr>
                <w:spacing w:val="0"/>
                <w:sz w:val="20"/>
              </w:rPr>
              <w:t>%</w:t>
            </w:r>
          </w:p>
        </w:tc>
        <w:tc>
          <w:tcPr>
            <w:tcW w:w="3259" w:type="dxa"/>
          </w:tcPr>
          <w:p w14:paraId="786C6BB4" w14:textId="7C4853E4" w:rsidR="00167AE3" w:rsidRPr="0015036B" w:rsidRDefault="00C14169" w:rsidP="00E34238">
            <w:pPr>
              <w:rPr>
                <w:spacing w:val="0"/>
                <w:sz w:val="20"/>
              </w:rPr>
            </w:pPr>
            <w:r w:rsidRPr="0015036B">
              <w:rPr>
                <w:spacing w:val="0"/>
                <w:sz w:val="20"/>
              </w:rPr>
              <w:t>2</w:t>
            </w:r>
            <w:r w:rsidR="00A62ECF">
              <w:rPr>
                <w:spacing w:val="0"/>
                <w:sz w:val="20"/>
              </w:rPr>
              <w:t>6.4</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51368CBE" w:rsidR="00167AE3" w:rsidRPr="0015036B" w:rsidRDefault="00F86CE5" w:rsidP="00E34238">
            <w:pPr>
              <w:rPr>
                <w:spacing w:val="0"/>
                <w:sz w:val="20"/>
              </w:rPr>
            </w:pPr>
            <w:r>
              <w:rPr>
                <w:spacing w:val="0"/>
                <w:sz w:val="20"/>
              </w:rPr>
              <w:t>14.0</w:t>
            </w:r>
            <w:r w:rsidR="003B5ED3" w:rsidRPr="0015036B">
              <w:rPr>
                <w:spacing w:val="0"/>
                <w:sz w:val="20"/>
              </w:rPr>
              <w:t xml:space="preserve"> </w:t>
            </w:r>
            <w:r w:rsidR="008D2E4F" w:rsidRPr="0015036B">
              <w:rPr>
                <w:spacing w:val="0"/>
                <w:sz w:val="20"/>
              </w:rPr>
              <w:t>%</w:t>
            </w:r>
          </w:p>
        </w:tc>
        <w:tc>
          <w:tcPr>
            <w:tcW w:w="3259" w:type="dxa"/>
          </w:tcPr>
          <w:p w14:paraId="3DB2699F" w14:textId="64FAE506" w:rsidR="00167AE3" w:rsidRPr="0015036B" w:rsidRDefault="00C14169" w:rsidP="00E34238">
            <w:pPr>
              <w:rPr>
                <w:spacing w:val="0"/>
                <w:sz w:val="20"/>
              </w:rPr>
            </w:pPr>
            <w:r w:rsidRPr="0015036B">
              <w:rPr>
                <w:spacing w:val="0"/>
                <w:sz w:val="20"/>
              </w:rPr>
              <w:t>1</w:t>
            </w:r>
            <w:r w:rsidR="00460385">
              <w:rPr>
                <w:spacing w:val="0"/>
                <w:sz w:val="20"/>
              </w:rPr>
              <w:t>3.6</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lastRenderedPageBreak/>
              <w:t xml:space="preserve">Top </w:t>
            </w:r>
            <w:r w:rsidR="00D47116" w:rsidRPr="0015036B">
              <w:rPr>
                <w:spacing w:val="0"/>
                <w:sz w:val="20"/>
              </w:rPr>
              <w:t>loading values for PC1</w:t>
            </w:r>
          </w:p>
        </w:tc>
        <w:tc>
          <w:tcPr>
            <w:tcW w:w="3544" w:type="dxa"/>
          </w:tcPr>
          <w:p w14:paraId="43053A9D" w14:textId="60E1D56F" w:rsidR="00985762" w:rsidRDefault="0025785A" w:rsidP="00C3008C">
            <w:pPr>
              <w:rPr>
                <w:spacing w:val="0"/>
                <w:sz w:val="20"/>
              </w:rPr>
            </w:pPr>
            <w:proofErr w:type="spellStart"/>
            <w:r>
              <w:rPr>
                <w:spacing w:val="0"/>
                <w:sz w:val="20"/>
              </w:rPr>
              <w:t>antenna_length_standard</w:t>
            </w:r>
            <w:proofErr w:type="spellEnd"/>
            <w:r w:rsidR="00C3008C" w:rsidRPr="0015036B">
              <w:rPr>
                <w:spacing w:val="0"/>
                <w:sz w:val="20"/>
              </w:rPr>
              <w:t xml:space="preserve"> (</w:t>
            </w:r>
            <w:r w:rsidR="008A2682" w:rsidRPr="0015036B">
              <w:rPr>
                <w:spacing w:val="0"/>
                <w:sz w:val="20"/>
              </w:rPr>
              <w:t>+</w:t>
            </w:r>
            <w:r w:rsidR="00985762">
              <w:rPr>
                <w:spacing w:val="0"/>
                <w:sz w:val="20"/>
              </w:rPr>
              <w:t>0.53</w:t>
            </w:r>
            <w:r w:rsidR="00C3008C" w:rsidRPr="0015036B">
              <w:rPr>
                <w:spacing w:val="0"/>
                <w:sz w:val="20"/>
              </w:rPr>
              <w:t xml:space="preserve">), </w:t>
            </w:r>
          </w:p>
          <w:p w14:paraId="3CF04C1F" w14:textId="77777777" w:rsidR="001C15EC" w:rsidRDefault="00985762" w:rsidP="001C15EC">
            <w:pPr>
              <w:rPr>
                <w:spacing w:val="0"/>
                <w:sz w:val="20"/>
              </w:rPr>
            </w:pPr>
            <w:proofErr w:type="spellStart"/>
            <w:r>
              <w:rPr>
                <w:spacing w:val="0"/>
                <w:sz w:val="20"/>
              </w:rPr>
              <w:t>pronotum_width_standard</w:t>
            </w:r>
            <w:proofErr w:type="spellEnd"/>
            <w:r>
              <w:rPr>
                <w:spacing w:val="0"/>
                <w:sz w:val="20"/>
              </w:rPr>
              <w:t xml:space="preserve"> (</w:t>
            </w:r>
            <w:r w:rsidR="001C15EC">
              <w:rPr>
                <w:spacing w:val="0"/>
                <w:sz w:val="20"/>
              </w:rPr>
              <w:t>-0.50</w:t>
            </w:r>
            <w:r>
              <w:rPr>
                <w:spacing w:val="0"/>
                <w:sz w:val="20"/>
              </w:rPr>
              <w:t>),</w:t>
            </w:r>
          </w:p>
          <w:p w14:paraId="655AB811" w14:textId="51A62923" w:rsidR="00167AE3" w:rsidRPr="0015036B" w:rsidRDefault="00C3008C" w:rsidP="001C15E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w:t>
            </w:r>
            <w:r w:rsidR="001C15EC">
              <w:rPr>
                <w:spacing w:val="0"/>
                <w:sz w:val="20"/>
              </w:rPr>
              <w:t>54</w:t>
            </w:r>
            <w:r w:rsidRPr="0015036B">
              <w:rPr>
                <w:spacing w:val="0"/>
                <w:sz w:val="20"/>
              </w:rPr>
              <w:t>)</w:t>
            </w:r>
          </w:p>
        </w:tc>
        <w:tc>
          <w:tcPr>
            <w:tcW w:w="3259" w:type="dxa"/>
          </w:tcPr>
          <w:p w14:paraId="71933BA8" w14:textId="067B3F12" w:rsidR="00B22118" w:rsidRDefault="00B22118" w:rsidP="00B22118">
            <w:pPr>
              <w:rPr>
                <w:spacing w:val="0"/>
                <w:sz w:val="20"/>
              </w:rPr>
            </w:pPr>
            <w:proofErr w:type="spellStart"/>
            <w:r>
              <w:rPr>
                <w:spacing w:val="0"/>
                <w:sz w:val="20"/>
              </w:rPr>
              <w:t>antenna_length_standard</w:t>
            </w:r>
            <w:proofErr w:type="spellEnd"/>
            <w:r w:rsidRPr="0015036B">
              <w:rPr>
                <w:spacing w:val="0"/>
                <w:sz w:val="20"/>
              </w:rPr>
              <w:t xml:space="preserve"> (</w:t>
            </w:r>
            <w:r w:rsidR="00846FE4">
              <w:rPr>
                <w:spacing w:val="0"/>
                <w:sz w:val="20"/>
              </w:rPr>
              <w:t>-</w:t>
            </w:r>
            <w:r>
              <w:rPr>
                <w:spacing w:val="0"/>
                <w:sz w:val="20"/>
              </w:rPr>
              <w:t>0.5</w:t>
            </w:r>
            <w:r w:rsidR="00846FE4">
              <w:rPr>
                <w:spacing w:val="0"/>
                <w:sz w:val="20"/>
              </w:rPr>
              <w:t>1</w:t>
            </w:r>
            <w:r w:rsidRPr="0015036B">
              <w:rPr>
                <w:spacing w:val="0"/>
                <w:sz w:val="20"/>
              </w:rPr>
              <w:t xml:space="preserve">), </w:t>
            </w:r>
          </w:p>
          <w:p w14:paraId="4DA0E0AA" w14:textId="00C89A5D" w:rsidR="00846FE4" w:rsidRDefault="00846FE4" w:rsidP="00846FE4">
            <w:pPr>
              <w:rPr>
                <w:spacing w:val="0"/>
                <w:sz w:val="20"/>
              </w:rPr>
            </w:pPr>
            <w:proofErr w:type="spellStart"/>
            <w:r>
              <w:rPr>
                <w:spacing w:val="0"/>
                <w:sz w:val="20"/>
              </w:rPr>
              <w:t>pronotum_width_standard</w:t>
            </w:r>
            <w:proofErr w:type="spellEnd"/>
            <w:r>
              <w:rPr>
                <w:spacing w:val="0"/>
                <w:sz w:val="20"/>
              </w:rPr>
              <w:t xml:space="preserve"> (</w:t>
            </w:r>
            <w:r w:rsidR="004566D2" w:rsidRPr="0015036B">
              <w:rPr>
                <w:spacing w:val="0"/>
                <w:sz w:val="20"/>
              </w:rPr>
              <w:t>+</w:t>
            </w:r>
            <w:r>
              <w:rPr>
                <w:spacing w:val="0"/>
                <w:sz w:val="20"/>
              </w:rPr>
              <w:t>0.43),</w:t>
            </w:r>
          </w:p>
          <w:p w14:paraId="64544103" w14:textId="4BF581D3" w:rsidR="0075765A" w:rsidRPr="0015036B" w:rsidRDefault="005276AC" w:rsidP="00E34238">
            <w:pPr>
              <w:rPr>
                <w:spacing w:val="0"/>
                <w:sz w:val="20"/>
              </w:rPr>
            </w:pPr>
            <w:proofErr w:type="spellStart"/>
            <w:r w:rsidRPr="0015036B">
              <w:rPr>
                <w:spacing w:val="0"/>
                <w:sz w:val="20"/>
              </w:rPr>
              <w:t>rear_leg_length_standard</w:t>
            </w:r>
            <w:proofErr w:type="spellEnd"/>
            <w:r w:rsidRPr="0015036B">
              <w:rPr>
                <w:spacing w:val="0"/>
                <w:sz w:val="20"/>
              </w:rPr>
              <w:t xml:space="preserve"> (</w:t>
            </w:r>
            <w:r>
              <w:rPr>
                <w:spacing w:val="0"/>
                <w:sz w:val="20"/>
              </w:rPr>
              <w:t>-0.45</w:t>
            </w:r>
            <w:r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716593BE"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8A2682">
              <w:rPr>
                <w:spacing w:val="0"/>
                <w:sz w:val="20"/>
              </w:rPr>
              <w:t>-</w:t>
            </w:r>
            <w:r w:rsidR="000D6661">
              <w:rPr>
                <w:spacing w:val="0"/>
                <w:sz w:val="20"/>
              </w:rPr>
              <w:t>0.41</w:t>
            </w:r>
            <w:r w:rsidRPr="0015036B">
              <w:rPr>
                <w:spacing w:val="0"/>
                <w:sz w:val="20"/>
              </w:rPr>
              <w:t>),</w:t>
            </w:r>
          </w:p>
          <w:p w14:paraId="61CA3F96" w14:textId="2732F477" w:rsidR="002C3454" w:rsidRDefault="000D6661" w:rsidP="002C3454">
            <w:pPr>
              <w:rPr>
                <w:spacing w:val="0"/>
                <w:sz w:val="20"/>
              </w:rPr>
            </w:pPr>
            <w:proofErr w:type="spellStart"/>
            <w:r>
              <w:rPr>
                <w:spacing w:val="0"/>
                <w:sz w:val="20"/>
              </w:rPr>
              <w:t>eye_protrusion_standard</w:t>
            </w:r>
            <w:proofErr w:type="spellEnd"/>
            <w:r>
              <w:rPr>
                <w:spacing w:val="0"/>
                <w:sz w:val="20"/>
              </w:rPr>
              <w:t xml:space="preserve"> (</w:t>
            </w:r>
            <w:r w:rsidR="0008731E" w:rsidRPr="0015036B">
              <w:rPr>
                <w:spacing w:val="0"/>
                <w:sz w:val="20"/>
              </w:rPr>
              <w:t>+</w:t>
            </w:r>
            <w:r w:rsidR="00865F44">
              <w:rPr>
                <w:spacing w:val="0"/>
                <w:sz w:val="20"/>
              </w:rPr>
              <w:t>0.58)</w:t>
            </w:r>
            <w:r w:rsidR="002C3454">
              <w:rPr>
                <w:spacing w:val="0"/>
                <w:sz w:val="20"/>
              </w:rPr>
              <w:t>,</w:t>
            </w:r>
          </w:p>
          <w:p w14:paraId="6D7E19C9" w14:textId="29EFD343" w:rsidR="00167AE3" w:rsidRPr="0015036B" w:rsidRDefault="002C3454" w:rsidP="00E34238">
            <w:pPr>
              <w:rPr>
                <w:spacing w:val="0"/>
                <w:sz w:val="20"/>
              </w:rPr>
            </w:pPr>
            <w:proofErr w:type="spellStart"/>
            <w:r w:rsidRPr="0015036B">
              <w:rPr>
                <w:spacing w:val="0"/>
                <w:sz w:val="20"/>
              </w:rPr>
              <w:t>eye_length_standard</w:t>
            </w:r>
            <w:proofErr w:type="spellEnd"/>
            <w:r w:rsidRPr="0015036B">
              <w:rPr>
                <w:spacing w:val="0"/>
                <w:sz w:val="20"/>
              </w:rPr>
              <w:t xml:space="preserve"> (</w:t>
            </w:r>
            <w:r w:rsidR="0008731E" w:rsidRPr="0015036B">
              <w:rPr>
                <w:spacing w:val="0"/>
                <w:sz w:val="20"/>
              </w:rPr>
              <w:t>+</w:t>
            </w:r>
            <w:r w:rsidRPr="0015036B">
              <w:rPr>
                <w:spacing w:val="0"/>
                <w:sz w:val="20"/>
              </w:rPr>
              <w:t>0.5</w:t>
            </w:r>
            <w:r w:rsidR="0008731E">
              <w:rPr>
                <w:spacing w:val="0"/>
                <w:sz w:val="20"/>
              </w:rPr>
              <w:t>9</w:t>
            </w:r>
            <w:r w:rsidRPr="0015036B">
              <w:rPr>
                <w:spacing w:val="0"/>
                <w:sz w:val="20"/>
              </w:rPr>
              <w:t>)</w:t>
            </w:r>
            <w:r>
              <w:rPr>
                <w:spacing w:val="0"/>
                <w:sz w:val="20"/>
              </w:rPr>
              <w:t>,</w:t>
            </w:r>
          </w:p>
        </w:tc>
        <w:tc>
          <w:tcPr>
            <w:tcW w:w="3259" w:type="dxa"/>
          </w:tcPr>
          <w:p w14:paraId="758A9A8A" w14:textId="1488159E" w:rsidR="00167AE3"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4566D2">
              <w:rPr>
                <w:spacing w:val="0"/>
                <w:sz w:val="20"/>
              </w:rPr>
              <w:t>-</w:t>
            </w:r>
            <w:r w:rsidR="00E332CB">
              <w:rPr>
                <w:spacing w:val="0"/>
                <w:sz w:val="20"/>
              </w:rPr>
              <w:t>0.50</w:t>
            </w:r>
            <w:r w:rsidR="00FF25D3" w:rsidRPr="0015036B">
              <w:rPr>
                <w:spacing w:val="0"/>
                <w:sz w:val="20"/>
              </w:rPr>
              <w:t>)</w:t>
            </w:r>
            <w:r w:rsidRPr="0015036B">
              <w:rPr>
                <w:spacing w:val="0"/>
                <w:sz w:val="20"/>
              </w:rPr>
              <w:t>,</w:t>
            </w:r>
          </w:p>
          <w:p w14:paraId="4018E35E" w14:textId="5A6208E7" w:rsidR="00E332CB" w:rsidRPr="0015036B" w:rsidRDefault="00E332CB" w:rsidP="00E34238">
            <w:pPr>
              <w:rPr>
                <w:spacing w:val="0"/>
                <w:sz w:val="20"/>
              </w:rPr>
            </w:pPr>
            <w:proofErr w:type="spellStart"/>
            <w:r>
              <w:rPr>
                <w:spacing w:val="0"/>
                <w:sz w:val="20"/>
              </w:rPr>
              <w:t>eye_protrusion_standard</w:t>
            </w:r>
            <w:proofErr w:type="spellEnd"/>
            <w:r>
              <w:rPr>
                <w:spacing w:val="0"/>
                <w:sz w:val="20"/>
              </w:rPr>
              <w:t xml:space="preserve"> (</w:t>
            </w:r>
            <w:r w:rsidRPr="0015036B">
              <w:rPr>
                <w:spacing w:val="0"/>
                <w:sz w:val="20"/>
              </w:rPr>
              <w:t>+</w:t>
            </w:r>
            <w:r w:rsidR="00C45E86">
              <w:rPr>
                <w:spacing w:val="0"/>
                <w:sz w:val="20"/>
              </w:rPr>
              <w:t>0.41</w:t>
            </w:r>
            <w:r>
              <w:rPr>
                <w:spacing w:val="0"/>
                <w:sz w:val="20"/>
              </w:rPr>
              <w:t>),</w:t>
            </w:r>
          </w:p>
          <w:p w14:paraId="19B032BA" w14:textId="6B91847B" w:rsidR="00E53B83" w:rsidRPr="0015036B" w:rsidRDefault="00E53B83" w:rsidP="00E332CB">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E332CB" w:rsidRPr="0015036B">
              <w:rPr>
                <w:spacing w:val="0"/>
                <w:sz w:val="20"/>
              </w:rPr>
              <w:t>+</w:t>
            </w:r>
            <w:r w:rsidR="00E332CB">
              <w:rPr>
                <w:spacing w:val="0"/>
                <w:sz w:val="20"/>
              </w:rPr>
              <w:t>0.48</w:t>
            </w:r>
            <w:r w:rsidR="00FF25D3"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79AA05E1" w14:textId="4E8E7843" w:rsidR="00D47116" w:rsidRPr="0015036B" w:rsidRDefault="008A2682" w:rsidP="00E34238">
            <w:pPr>
              <w:rPr>
                <w:spacing w:val="0"/>
                <w:sz w:val="20"/>
              </w:rPr>
            </w:pPr>
            <w:proofErr w:type="spellStart"/>
            <w:r>
              <w:rPr>
                <w:spacing w:val="0"/>
                <w:sz w:val="20"/>
              </w:rPr>
              <w:t>abdomen_width_standard</w:t>
            </w:r>
            <w:proofErr w:type="spellEnd"/>
            <w:r>
              <w:rPr>
                <w:spacing w:val="0"/>
                <w:sz w:val="20"/>
              </w:rPr>
              <w:t xml:space="preserve"> (</w:t>
            </w:r>
            <w:r w:rsidR="00B04C6F">
              <w:rPr>
                <w:spacing w:val="0"/>
                <w:sz w:val="20"/>
              </w:rPr>
              <w:t>-0.85)</w:t>
            </w:r>
          </w:p>
        </w:tc>
        <w:tc>
          <w:tcPr>
            <w:tcW w:w="3259" w:type="dxa"/>
          </w:tcPr>
          <w:p w14:paraId="165D3896" w14:textId="77777777" w:rsidR="00A47C9D"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w:t>
            </w:r>
            <w:r w:rsidR="00D174FF">
              <w:rPr>
                <w:spacing w:val="0"/>
                <w:sz w:val="20"/>
              </w:rPr>
              <w:t>52</w:t>
            </w:r>
            <w:r w:rsidRPr="0015036B">
              <w:rPr>
                <w:spacing w:val="0"/>
                <w:sz w:val="20"/>
              </w:rPr>
              <w:t>)</w:t>
            </w:r>
          </w:p>
          <w:p w14:paraId="0AB0853C" w14:textId="7B8B47C7" w:rsidR="000D3E52" w:rsidRPr="0015036B" w:rsidRDefault="00581F90" w:rsidP="00E34238">
            <w:pPr>
              <w:rPr>
                <w:spacing w:val="0"/>
                <w:sz w:val="20"/>
              </w:rPr>
            </w:pPr>
            <w:proofErr w:type="spellStart"/>
            <w:r>
              <w:rPr>
                <w:spacing w:val="0"/>
                <w:sz w:val="20"/>
              </w:rPr>
              <w:t>rear_trochanter_length_standard</w:t>
            </w:r>
            <w:proofErr w:type="spellEnd"/>
            <w:r>
              <w:rPr>
                <w:spacing w:val="0"/>
                <w:sz w:val="20"/>
              </w:rPr>
              <w:t xml:space="preserve"> (-0.70)</w:t>
            </w:r>
          </w:p>
        </w:tc>
      </w:tr>
    </w:tbl>
    <w:p w14:paraId="256F8142" w14:textId="77777777" w:rsidR="00C553BA" w:rsidRDefault="00C553BA" w:rsidP="00E34238">
      <w:pPr>
        <w:rPr>
          <w:sz w:val="24"/>
          <w:szCs w:val="24"/>
        </w:rPr>
      </w:pPr>
    </w:p>
    <w:p w14:paraId="68695040" w14:textId="5407A2B4" w:rsidR="00897C2C" w:rsidRDefault="00897C2C" w:rsidP="00E34238">
      <w:pPr>
        <w:rPr>
          <w:sz w:val="24"/>
          <w:szCs w:val="24"/>
        </w:rPr>
      </w:pPr>
      <w:r w:rsidRPr="00D41608">
        <w:rPr>
          <w:b/>
          <w:bCs/>
          <w:sz w:val="24"/>
          <w:szCs w:val="24"/>
        </w:rPr>
        <w:t>Table S</w:t>
      </w:r>
      <w:r w:rsidR="00632F18">
        <w:rPr>
          <w:b/>
          <w:bCs/>
          <w:sz w:val="24"/>
          <w:szCs w:val="24"/>
        </w:rPr>
        <w:t>3</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w:t>
            </w:r>
            <w:proofErr w:type="gramStart"/>
            <w:r w:rsidRPr="00160964">
              <w:rPr>
                <w:rFonts w:eastAsia="Times New Roman"/>
                <w:color w:val="000000"/>
                <w:kern w:val="0"/>
                <w14:ligatures w14:val="none"/>
              </w:rPr>
              <w:t>specialist</w:t>
            </w:r>
            <w:proofErr w:type="gramEnd"/>
            <w:r w:rsidRPr="00160964">
              <w:rPr>
                <w:rFonts w:eastAsia="Times New Roman"/>
                <w:color w:val="000000"/>
                <w:kern w:val="0"/>
                <w14:ligatures w14:val="none"/>
              </w:rPr>
              <w:t xml:space="preserve"> if Larochelle and Lariviere (2003) only mention forested areas and/or shaded ground as a habitat. Mark open habitat if they only mention clearings, pastures, or fields, and/or if they only mention unshaded ground or open habitat. Mark </w:t>
            </w:r>
            <w:proofErr w:type="gramStart"/>
            <w:r w:rsidRPr="00160964">
              <w:rPr>
                <w:rFonts w:eastAsia="Times New Roman"/>
                <w:color w:val="000000"/>
                <w:kern w:val="0"/>
                <w14:ligatures w14:val="none"/>
              </w:rPr>
              <w:t>eurytopic</w:t>
            </w:r>
            <w:proofErr w:type="gramEnd"/>
            <w:r w:rsidRPr="00160964">
              <w:rPr>
                <w:rFonts w:eastAsia="Times New Roman"/>
                <w:color w:val="000000"/>
                <w:kern w:val="0"/>
                <w14:ligatures w14:val="none"/>
              </w:rPr>
              <w:t xml:space="preserve">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Water_affinity</w:t>
            </w:r>
            <w:proofErr w:type="spellEnd"/>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ip of mandibles to anterior end of pronotum (follows Bousquet 2010). If mandibles are unequal in length, I'm taking the distance from the longer of the mandibles. I'm pitching the beetle up so that the mandibles </w:t>
            </w:r>
            <w:proofErr w:type="gramStart"/>
            <w:r w:rsidRPr="00160964">
              <w:rPr>
                <w:rFonts w:eastAsia="Times New Roman"/>
                <w:color w:val="000000"/>
                <w:kern w:val="0"/>
                <w14:ligatures w14:val="none"/>
              </w:rPr>
              <w:t>are at</w:t>
            </w:r>
            <w:proofErr w:type="gramEnd"/>
            <w:r w:rsidRPr="00160964">
              <w:rPr>
                <w:rFonts w:eastAsia="Times New Roman"/>
                <w:color w:val="000000"/>
                <w:kern w:val="0"/>
                <w14:ligatures w14:val="none"/>
              </w:rPr>
              <w:t xml:space="preserve">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ntenna_length</w:t>
            </w:r>
            <w:proofErr w:type="spellEnd"/>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from the base to tip of antenna. Choose the left or right antenna depending on which is less </w:t>
            </w:r>
            <w:proofErr w:type="gramStart"/>
            <w:r w:rsidRPr="00160964">
              <w:rPr>
                <w:rFonts w:eastAsia="Times New Roman"/>
                <w:color w:val="000000"/>
                <w:kern w:val="0"/>
                <w14:ligatures w14:val="none"/>
              </w:rPr>
              <w:t>curved</w:t>
            </w:r>
            <w:proofErr w:type="gramEnd"/>
            <w:r w:rsidRPr="00160964">
              <w:rPr>
                <w:rFonts w:eastAsia="Times New Roman"/>
                <w:color w:val="000000"/>
                <w:kern w:val="0"/>
                <w14:ligatures w14:val="none"/>
              </w:rPr>
              <w:t xml:space="preserve">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D152CF">
              <w:rPr>
                <w:rFonts w:eastAsia="Times New Roman"/>
                <w:i/>
                <w:iCs/>
                <w:color w:val="000000"/>
                <w:kern w:val="0"/>
                <w14:ligatures w14:val="none"/>
              </w:rPr>
              <w:t>Pterostichus</w:t>
            </w:r>
            <w:proofErr w:type="spellEnd"/>
            <w:r w:rsidRPr="00D152CF">
              <w:rPr>
                <w:rFonts w:eastAsia="Times New Roman"/>
                <w:i/>
                <w:iCs/>
                <w:color w:val="000000"/>
                <w:kern w:val="0"/>
                <w14:ligatures w14:val="none"/>
              </w:rPr>
              <w:t xml:space="preserve">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4BB5A04F" w14:textId="77777777" w:rsidR="00F917CD" w:rsidRDefault="00D047C7" w:rsidP="00F917CD">
      <w:pPr>
        <w:pStyle w:val="Bibliography"/>
      </w:pPr>
      <w:r w:rsidRPr="0015036B">
        <w:rPr>
          <w:rFonts w:asciiTheme="minorHAnsi" w:hAnsiTheme="minorHAnsi" w:cstheme="minorBidi"/>
          <w:sz w:val="24"/>
          <w:szCs w:val="24"/>
        </w:rPr>
        <w:lastRenderedPageBreak/>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F917CD">
        <w:t>Barber, N. A., and W. L. Widick. 2017. Localized Effects of Tornado Damage on Ground Beetle Communities and Vegetation in a Forested Preserve. Natural Areas Journal 37:489–496.</w:t>
      </w:r>
    </w:p>
    <w:p w14:paraId="11D3DA5B" w14:textId="77777777" w:rsidR="00F917CD" w:rsidRDefault="00F917CD" w:rsidP="00F917CD">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076C9EDE" w14:textId="77777777" w:rsidR="00F917CD" w:rsidRDefault="00F917CD" w:rsidP="00F917CD">
      <w:pPr>
        <w:pStyle w:val="Bibliography"/>
      </w:pPr>
      <w:r>
        <w:t xml:space="preserve">Bates, D., M. Mächler, B. Bolker, and S. Walker. 2015. Fitting Linear Mixed-Effects Models Using </w:t>
      </w:r>
      <w:r>
        <w:rPr>
          <w:b/>
          <w:bCs/>
        </w:rPr>
        <w:t>lme4</w:t>
      </w:r>
      <w:r>
        <w:t>. Journal of Statistical Software 67.</w:t>
      </w:r>
    </w:p>
    <w:p w14:paraId="6D175AE6" w14:textId="77777777" w:rsidR="00F917CD" w:rsidRDefault="00F917CD" w:rsidP="00F917CD">
      <w:pPr>
        <w:pStyle w:val="Bibliography"/>
      </w:pPr>
      <w:r>
        <w:t>Bauer, T., and M. Kredler. 1993. Morphology of the compound eyes as an indicator of life-style in carabid beetles. Canadian Journal of Zoology 71:799–810.</w:t>
      </w:r>
    </w:p>
    <w:p w14:paraId="340728DC" w14:textId="77777777" w:rsidR="00F917CD" w:rsidRDefault="00F917CD" w:rsidP="00F917CD">
      <w:pPr>
        <w:pStyle w:val="Bibliography"/>
      </w:pPr>
      <w:r>
        <w:t>Bousquet, Y. 2010. Illustrated identification guide to adults and larvae of northeastern North American ground beetles: Coleoptera : Carabidae. Pensoft, Sofia.</w:t>
      </w:r>
    </w:p>
    <w:p w14:paraId="11B74AC7" w14:textId="77777777" w:rsidR="00F917CD" w:rsidRDefault="00F917CD" w:rsidP="00F917CD">
      <w:pPr>
        <w:pStyle w:val="Bibliography"/>
      </w:pPr>
      <w:r>
        <w:t>Bousquet, Y. 2012. Catalogue of Geadephaga (Coleoptera: Adephaga) of America, north of Mexico. ZooKeys 245:1–1722.</w:t>
      </w:r>
    </w:p>
    <w:p w14:paraId="3FBC7961" w14:textId="77777777" w:rsidR="00F917CD" w:rsidRDefault="00F917CD" w:rsidP="00F917CD">
      <w:pPr>
        <w:pStyle w:val="Bibliography"/>
      </w:pPr>
      <w:r>
        <w:t>Bousquet, Y., and P. Messer. 2010. Redescription of Stenolophus thoracicus Casey (Coleoptera, Carabidae, Harpalini), a valid species. ZooKeys 53:25–31.</w:t>
      </w:r>
    </w:p>
    <w:p w14:paraId="3C8943D9" w14:textId="77777777" w:rsidR="00F917CD" w:rsidRDefault="00F917CD" w:rsidP="00F917CD">
      <w:pPr>
        <w:pStyle w:val="Bibliography"/>
      </w:pPr>
      <w:r>
        <w:t>Browne, R., S. Maveety, L. Cooper, and K. Riley. 2014. Ground Beetle (Coleoptera: Carabidae) Species Composition in the Southern Appalachian Mountains. Southeastern Naturalist 13:407–422.</w:t>
      </w:r>
    </w:p>
    <w:p w14:paraId="78FCABDA" w14:textId="77777777" w:rsidR="00F917CD" w:rsidRDefault="00F917CD" w:rsidP="00F917CD">
      <w:pPr>
        <w:pStyle w:val="Bibliography"/>
      </w:pPr>
      <w:r>
        <w:t>Calinger, K., E. Calhoon, H. Chang, J. Whitacre, J. Wenzel, L. Comita, and S. Queenborough. 2015. Historic Mining and Agriculture as Indicators of Occurrence and Abundance of Widespread Invasive Plant Species. PLOS ONE 10:e0128161.</w:t>
      </w:r>
    </w:p>
    <w:p w14:paraId="1059CA1A" w14:textId="77777777" w:rsidR="00F917CD" w:rsidRDefault="00F917CD" w:rsidP="00F917CD">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5FAAFD51" w14:textId="77777777" w:rsidR="00F917CD" w:rsidRDefault="00F917CD" w:rsidP="00F917CD">
      <w:pPr>
        <w:pStyle w:val="Bibliography"/>
      </w:pPr>
      <w:r>
        <w:t>Chao, A., K. H. Ma, T. C. Hsieh, and C. Chiu. 2016. SpadeR: Species-Richness Prediction and Diversity Estimation with R.</w:t>
      </w:r>
    </w:p>
    <w:p w14:paraId="3DC4FD45" w14:textId="77777777" w:rsidR="00F917CD" w:rsidRDefault="00F917CD" w:rsidP="00F917CD">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93508AC" w14:textId="77777777" w:rsidR="00F917CD" w:rsidRDefault="00F917CD" w:rsidP="00F917CD">
      <w:pPr>
        <w:pStyle w:val="Bibliography"/>
      </w:pPr>
      <w:r>
        <w:lastRenderedPageBreak/>
        <w:t>Fischer, A., P. Marshall, and A. Camp. 2013. Disturbances in deciduous temperate forest ecosystems of the northern hemisphere: their effects on both recent and future forest development. Biodiversity and Conservation 22:1863–1893.</w:t>
      </w:r>
    </w:p>
    <w:p w14:paraId="129A88B3" w14:textId="77777777" w:rsidR="00F917CD" w:rsidRDefault="00F917CD" w:rsidP="00F917CD">
      <w:pPr>
        <w:pStyle w:val="Bibliography"/>
      </w:pPr>
      <w:r>
        <w:t>Forsythe, T. G. 1981. Running and Pushing in Relationship to Hind Leg Structure in Some Carabidae (Coleoptera). The Coleopterists Bulletin 35:353–378.</w:t>
      </w:r>
    </w:p>
    <w:p w14:paraId="4D7B092D" w14:textId="77777777" w:rsidR="00F917CD" w:rsidRDefault="00F917CD" w:rsidP="00F917CD">
      <w:pPr>
        <w:pStyle w:val="Bibliography"/>
      </w:pPr>
      <w:r>
        <w:t>Forsythe, T. G. 1991. Feeding and locomotory functions in relation to body form in five species of ground beetle (Coleoptera: Carabidae). Journal of Zoology 223:233–263.</w:t>
      </w:r>
    </w:p>
    <w:p w14:paraId="041BEE80" w14:textId="77777777" w:rsidR="00F917CD" w:rsidRDefault="00F917CD" w:rsidP="00F917CD">
      <w:pPr>
        <w:pStyle w:val="Bibliography"/>
      </w:pPr>
      <w:r>
        <w:t>Fountain-Jones, N. M., S. C. Baker, and G. J. Jordan. 2015. Moving beyond the guild concept: developing a practical functional trait framework for terrestrial beetles. Ecological Entomology 40:1–13.</w:t>
      </w:r>
    </w:p>
    <w:p w14:paraId="3E994E3C" w14:textId="77777777" w:rsidR="00F917CD" w:rsidRDefault="00F917CD" w:rsidP="00F917CD">
      <w:pPr>
        <w:pStyle w:val="Bibliography"/>
      </w:pPr>
      <w:r>
        <w:t>Fox, J., and S. Weisberg. 2019. An {R} Companion to Applied Regression. Sage, Thousand Oaks {CA}.</w:t>
      </w:r>
    </w:p>
    <w:p w14:paraId="1A5B344F" w14:textId="77777777" w:rsidR="00F917CD" w:rsidRDefault="00F917CD" w:rsidP="00F917CD">
      <w:pPr>
        <w:pStyle w:val="Bibliography"/>
      </w:pPr>
      <w:r>
        <w:t>Freitag, R. 1969. A revision of the species of the genus Evarthrus LeConte (Coleoptera: Carabidae). Quaestiones Entomologicae 5:88–212.</w:t>
      </w:r>
    </w:p>
    <w:p w14:paraId="37F26C61" w14:textId="77777777" w:rsidR="00F917CD" w:rsidRDefault="00F917CD" w:rsidP="00F917CD">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6A34891F" w14:textId="77777777" w:rsidR="00F917CD" w:rsidRDefault="00F917CD" w:rsidP="00F917CD">
      <w:pPr>
        <w:pStyle w:val="Bibliography"/>
      </w:pPr>
      <w:r>
        <w:t>Gore, J. A., and W. A. Patterson III. 1986. Mass of downed wood in northern hardwood forests in New Hampshire: potential effects of forest management. Canadian Journal of Forest Research 16:335–339.</w:t>
      </w:r>
    </w:p>
    <w:p w14:paraId="7C7D59D4" w14:textId="77777777" w:rsidR="00F917CD" w:rsidRDefault="00F917CD" w:rsidP="00F917CD">
      <w:pPr>
        <w:pStyle w:val="Bibliography"/>
      </w:pPr>
      <w:r>
        <w:t>Greenberg, C. H., and T. G. Forrest. 2003. SEASONAL ABUNDANCE OF GROUND-OCCURRING MACROARTHROPODS IN FOREST AND CANOPY GAPS IN THE SOUTHERN APPALACHIANS. Southeastern Naturalist 2:591–608.</w:t>
      </w:r>
    </w:p>
    <w:p w14:paraId="6FEC059C" w14:textId="77777777" w:rsidR="00F917CD" w:rsidRDefault="00F917CD" w:rsidP="00F917CD">
      <w:pPr>
        <w:pStyle w:val="Bibliography"/>
      </w:pPr>
      <w:r>
        <w:t>Hamilton, J. 1884. THE SURVIVAL OF THE FITTEST AMONG CERTAIN SPECIES OF PTEROSTICHUS AS DEDUCED FROM THEIR HABITS. The Canadian Entomologist 16:73–77.</w:t>
      </w:r>
    </w:p>
    <w:p w14:paraId="4CA02B94" w14:textId="77777777" w:rsidR="00F917CD" w:rsidRDefault="00F917CD" w:rsidP="00F917CD">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37B4BAFC" w14:textId="77777777" w:rsidR="00F917CD" w:rsidRDefault="00F917CD" w:rsidP="00F917CD">
      <w:pPr>
        <w:pStyle w:val="Bibliography"/>
      </w:pPr>
      <w:r>
        <w:t>Hunting, W. 2013. A taxonomic revision of the Cymindis (Pinacodera) limbata species group (Coleoptera, Carabidae, Lebiini), including description of a new species from Florida, U.S.A. ZooKeys 259:1–73.</w:t>
      </w:r>
    </w:p>
    <w:p w14:paraId="2B7636CE" w14:textId="77777777" w:rsidR="00F917CD" w:rsidRDefault="00F917CD" w:rsidP="00F917CD">
      <w:pPr>
        <w:pStyle w:val="Bibliography"/>
      </w:pPr>
      <w:r>
        <w:lastRenderedPageBreak/>
        <w:t>Kembel, S. W., P. D. Cowan, M. R. Helmus, W. K. Cornwell, H. Morlon, D. D. Ackerly, S. P. Blomberg, and C. O. Webb. 2010. Picante: R tools for integrating phylogenies and ecology. Bioinformatics 26:1463–1464.</w:t>
      </w:r>
    </w:p>
    <w:p w14:paraId="71214DD5" w14:textId="77777777" w:rsidR="00F917CD" w:rsidRDefault="00F917CD" w:rsidP="00F917CD">
      <w:pPr>
        <w:pStyle w:val="Bibliography"/>
      </w:pPr>
      <w:r>
        <w:t>King, J. L. 1919. Notes on the Biology of the Carabid Genera Brachynus, Galerita and Chlaenius*. Annals of the Entomological Society of America 12:382–388.</w:t>
      </w:r>
    </w:p>
    <w:p w14:paraId="25B3CBC8" w14:textId="77777777" w:rsidR="00F917CD" w:rsidRDefault="00F917CD" w:rsidP="00F917CD">
      <w:pPr>
        <w:pStyle w:val="Bibliography"/>
      </w:pPr>
      <w:r>
        <w:t>Koivula, M. 2011. Useful model organisms, indicators, or both? Ground beetles (Coleoptera, Carabidae) reflecting environmental conditions. ZooKeys 100:287–317.</w:t>
      </w:r>
    </w:p>
    <w:p w14:paraId="7D9D849B" w14:textId="77777777" w:rsidR="00F917CD" w:rsidRDefault="00F917CD" w:rsidP="00F917CD">
      <w:pPr>
        <w:pStyle w:val="Bibliography"/>
      </w:pPr>
      <w:r>
        <w:t xml:space="preserve">Kuznetsova, A., P. B. Brockhoff, and R. H. B. Christensen. 2017. </w:t>
      </w:r>
      <w:r>
        <w:rPr>
          <w:b/>
          <w:bCs/>
        </w:rPr>
        <w:t>lmerTest</w:t>
      </w:r>
      <w:r>
        <w:t xml:space="preserve"> Package: Tests in Linear Mixed Effects Models. Journal of Statistical Software 82.</w:t>
      </w:r>
    </w:p>
    <w:p w14:paraId="1EF51D0E" w14:textId="77777777" w:rsidR="00F917CD" w:rsidRDefault="00F917CD" w:rsidP="00F917CD">
      <w:pPr>
        <w:pStyle w:val="Bibliography"/>
      </w:pPr>
      <w:r>
        <w:t>Laliberte, E., P. Legendre, and B. Shipley. 2014. FD: measuring functional diversity from multiple traits, and other tools for functional ecology. R.</w:t>
      </w:r>
    </w:p>
    <w:p w14:paraId="3C68678C" w14:textId="77777777" w:rsidR="00F917CD" w:rsidRDefault="00F917CD" w:rsidP="00F917CD">
      <w:pPr>
        <w:pStyle w:val="Bibliography"/>
      </w:pPr>
      <w:r>
        <w:t>Lambeets, K., M. L. Vandegehuchte, J. Maelfait, and D. Bonte. 2008. Understanding the impact of flooding on trait‐displacements and shifts in assemblage structure of predatory arthropods on river banks. Journal of Animal Ecology 77:1162–1174.</w:t>
      </w:r>
    </w:p>
    <w:p w14:paraId="0C5927F3" w14:textId="77777777" w:rsidR="00F917CD" w:rsidRDefault="00F917CD" w:rsidP="00F917CD">
      <w:pPr>
        <w:pStyle w:val="Bibliography"/>
      </w:pPr>
      <w:r>
        <w:t>Langor, D. W., and J. R. Spence. 2006. Arthropods as ecological indicators of sustainability in Canadian forests. The Forestry Chronicle 82:344–350.</w:t>
      </w:r>
    </w:p>
    <w:p w14:paraId="535E50B2" w14:textId="77777777" w:rsidR="00F917CD" w:rsidRDefault="00F917CD" w:rsidP="00F917CD">
      <w:pPr>
        <w:pStyle w:val="Bibliography"/>
      </w:pPr>
      <w:r>
        <w:t>Larochelle, A., and M.-C. Larivière. 2003. A natural history of the ground-beetles (Coleoptera: Carabidae) of America north of Mexico. Pensoft Publ, Sofia.</w:t>
      </w:r>
    </w:p>
    <w:p w14:paraId="644A9813" w14:textId="77777777" w:rsidR="00F917CD" w:rsidRDefault="00F917CD" w:rsidP="00F917CD">
      <w:pPr>
        <w:pStyle w:val="Bibliography"/>
      </w:pPr>
      <w:r>
        <w:t>Lee, C. M., T.-S. Kwon, and K. Cheon. 2017. Response of ground beetles (Coleoptera: Carabidae) to forest gaps formed by a typhoon in a red pine forest at Gwangneung Forest, Republic of Korea. Journal of Forestry Research 28:173–181.</w:t>
      </w:r>
    </w:p>
    <w:p w14:paraId="1CB901D2" w14:textId="77777777" w:rsidR="00F917CD" w:rsidRDefault="00F917CD" w:rsidP="00F917CD">
      <w:pPr>
        <w:pStyle w:val="Bibliography"/>
      </w:pPr>
      <w:r>
        <w:t>Lenth, R. V. 2024. emmeans: Estimated Marginal Means, aka Least-Squares Means. R.</w:t>
      </w:r>
    </w:p>
    <w:p w14:paraId="0087A4DE" w14:textId="77777777" w:rsidR="00F917CD" w:rsidRDefault="00F917CD" w:rsidP="00F917CD">
      <w:pPr>
        <w:pStyle w:val="Bibliography"/>
      </w:pPr>
      <w:r>
        <w:t>Li, D. 2018. hillR: taxonomic, functional, and phylogenetic diversity and similarity through Hill Numbers. Journal of Open Source Software 3:1041.</w:t>
      </w:r>
    </w:p>
    <w:p w14:paraId="6ECC8860" w14:textId="77777777" w:rsidR="00F917CD" w:rsidRDefault="00F917CD" w:rsidP="00F917CD">
      <w:pPr>
        <w:pStyle w:val="Bibliography"/>
      </w:pPr>
      <w:r>
        <w:t>Lindenmayer, D., P. J. Burton, and J. F. Franklin. 2012. Salvage logging and its ecological consequences. Island Press, United States.</w:t>
      </w:r>
    </w:p>
    <w:p w14:paraId="3798BFC4" w14:textId="77777777" w:rsidR="00F917CD" w:rsidRDefault="00F917CD" w:rsidP="00F917CD">
      <w:pPr>
        <w:pStyle w:val="Bibliography"/>
      </w:pPr>
      <w:r>
        <w:t>Lindroth, C. H. 1961. The Ground-beetles of Canada and Alaska.</w:t>
      </w:r>
    </w:p>
    <w:p w14:paraId="7A018F00" w14:textId="77777777" w:rsidR="00F917CD" w:rsidRDefault="00F917CD" w:rsidP="00F917CD">
      <w:pPr>
        <w:pStyle w:val="Bibliography"/>
      </w:pPr>
      <w:r>
        <w:t>Lundgren, J., and K. McCravy. 2011. Carabid beetles (Coleoptera: Carabidae) of the Midwestern United States: a review and synthesis of recent research. Terrestrial Arthropod Reviews 4:63–94.</w:t>
      </w:r>
    </w:p>
    <w:p w14:paraId="28D7FA2C" w14:textId="77777777" w:rsidR="00F917CD" w:rsidRDefault="00F917CD" w:rsidP="00F917CD">
      <w:pPr>
        <w:pStyle w:val="Bibliography"/>
      </w:pPr>
      <w:r>
        <w:lastRenderedPageBreak/>
        <w:t>McNabb, D. H., A. D. Startsev, and H. Nguyen. 2001. Soil Wetness and Traffic Level Effects on Bulk Density and Air‐Filled Porosity of Compacted Boreal Forest Soils. Soil Science Society of America Journal 65:1238–1247.</w:t>
      </w:r>
    </w:p>
    <w:p w14:paraId="00A5378A" w14:textId="77777777" w:rsidR="00F917CD" w:rsidRDefault="00F917CD" w:rsidP="00F917CD">
      <w:pPr>
        <w:pStyle w:val="Bibliography"/>
      </w:pPr>
      <w:r>
        <w:t>Murphy, S. J., L. D. Audino, J. Whitacre, J. L. Eck, J. W. Wenzel, S. A. Queenborough, and L. S. Comita. 2015. Species associations structured by environment and land‐use history promote beta‐diversity in a temperate forest. Ecology 96:705–715.</w:t>
      </w:r>
    </w:p>
    <w:p w14:paraId="5D505C88" w14:textId="77777777" w:rsidR="00F917CD" w:rsidRDefault="00F917CD" w:rsidP="00F917CD">
      <w:pPr>
        <w:pStyle w:val="Bibliography"/>
      </w:pPr>
      <w:r>
        <w:t>National Centers for Environmental Information: Past Weather. 2012, 2022. . National Oceanic and Atmospheric Administration.</w:t>
      </w:r>
    </w:p>
    <w:p w14:paraId="6EFABE79" w14:textId="77777777" w:rsidR="00F917CD" w:rsidRDefault="00F917CD" w:rsidP="00F917CD">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246A10EF" w14:textId="77777777" w:rsidR="00F917CD" w:rsidRDefault="00F917CD" w:rsidP="00F917CD">
      <w:pPr>
        <w:pStyle w:val="Bibliography"/>
      </w:pPr>
      <w:r>
        <w:t>Perry, K., and D. Herms. 2019. Dynamic Responses of Ground-Dwelling Invertebrate Communities to Disturbance in Forest Ecosystems. Insects 10:61.</w:t>
      </w:r>
    </w:p>
    <w:p w14:paraId="141866BC" w14:textId="77777777" w:rsidR="00F917CD" w:rsidRDefault="00F917CD" w:rsidP="00F917CD">
      <w:pPr>
        <w:pStyle w:val="Bibliography"/>
      </w:pPr>
      <w:r>
        <w:t>Perry, K. I. 2016. Presented in Partial Fulfillment of the Requirements for the Degree Doctor of Philosophy in the Graduate School of The Ohio State University. PhD, Ohio State University, Columbus, OH.</w:t>
      </w:r>
    </w:p>
    <w:p w14:paraId="0729FFD6" w14:textId="77777777" w:rsidR="00F917CD" w:rsidRDefault="00F917CD" w:rsidP="00F917CD">
      <w:pPr>
        <w:pStyle w:val="Bibliography"/>
      </w:pPr>
      <w:r>
        <w:t>Perry, K. I., K. F. Wallin, J. W. Wenzel, and D. A. Herms. 2018. Forest disturbance and arthropods: Small‐scale canopy gaps drive invertebrate community structure and composition. Ecosphere 9:e02463.</w:t>
      </w:r>
    </w:p>
    <w:p w14:paraId="7148576E" w14:textId="77777777" w:rsidR="00F917CD" w:rsidRDefault="00F917CD" w:rsidP="00F917CD">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7F4F1AFB" w14:textId="77777777" w:rsidR="00F917CD" w:rsidRDefault="00F917CD" w:rsidP="00F917CD">
      <w:pPr>
        <w:pStyle w:val="Bibliography"/>
      </w:pPr>
      <w:r>
        <w:t>R Core Team. 2024. R: A Language and Environment for Statistical Computing. R Foundation for Statistical Computing, Vienna, Austria.</w:t>
      </w:r>
    </w:p>
    <w:p w14:paraId="18CB117D" w14:textId="77777777" w:rsidR="00F917CD" w:rsidRDefault="00F917CD" w:rsidP="00F917CD">
      <w:pPr>
        <w:pStyle w:val="Bibliography"/>
      </w:pPr>
      <w:r>
        <w:t>Ribera, I., S. Dolédec, I. S. Downie, and G. N. Foster. 2001. EFFECT OF LAND DISTURBANCE AND STRESS ON SPECIES TRAITS OF GROUND BEETLE ASSEMBLAGES. Ecology 82:1112–1129.</w:t>
      </w:r>
    </w:p>
    <w:p w14:paraId="416A9717" w14:textId="77777777" w:rsidR="00F917CD" w:rsidRDefault="00F917CD" w:rsidP="00F917CD">
      <w:pPr>
        <w:pStyle w:val="Bibliography"/>
      </w:pPr>
      <w:r>
        <w:lastRenderedPageBreak/>
        <w:t>Silverman, B., D. J. Horn, F. F. Purrington, and K. J. K. Gandhi. 2008. Oil Pipeline Corridor Through an Intact Forest Alters Ground Beetle (Coleoptera: Carabidae) Assemblages in Southeastern Ohio. Environmental Entomology 37:725–733.</w:t>
      </w:r>
    </w:p>
    <w:p w14:paraId="31332D6A" w14:textId="77777777" w:rsidR="00F917CD" w:rsidRDefault="00F917CD" w:rsidP="00F917CD">
      <w:pPr>
        <w:pStyle w:val="Bibliography"/>
      </w:pPr>
      <w:r>
        <w:t>Sklodowski, J., and P. Garbalinska. 2011. Ground beetle (Coleoptera, Carabidae) assemblages inhabiting Scots pine stands of Puszcza Piska Forest: six-year responses to a tornado impact. ZooKeys 100:371–392.</w:t>
      </w:r>
    </w:p>
    <w:p w14:paraId="1362101B" w14:textId="77777777" w:rsidR="00F917CD" w:rsidRDefault="00F917CD" w:rsidP="00F917CD">
      <w:pPr>
        <w:pStyle w:val="Bibliography"/>
      </w:pPr>
      <w:r>
        <w:t>Slyder, J. B., J. W. Wenzel, A. A. Royo, M. E. Spicer, and W. P. Carson. 2020. Post-windthrow salvage logging increases seedling and understory diversity with little impact on composition immediately after logging. New Forests 51:409–420.</w:t>
      </w:r>
    </w:p>
    <w:p w14:paraId="3410920F" w14:textId="77777777" w:rsidR="00F917CD" w:rsidRDefault="00F917CD" w:rsidP="00F917CD">
      <w:pPr>
        <w:pStyle w:val="Bibliography"/>
      </w:pPr>
      <w:r>
        <w:t>Swenson, N. G. 2014. Functional and Phylogenetic Ecology in R. Springer New York, New York, NY.</w:t>
      </w:r>
    </w:p>
    <w:p w14:paraId="7AC01067" w14:textId="77777777" w:rsidR="00F917CD" w:rsidRDefault="00F917CD" w:rsidP="00F917CD">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35424025" w14:textId="77777777" w:rsidR="00F917CD" w:rsidRDefault="00F917CD" w:rsidP="00F917CD">
      <w:pPr>
        <w:pStyle w:val="Bibliography"/>
      </w:pPr>
      <w:r>
        <w:t>Thiele, H.-U. 1977. Carabid Beetles in Their Environments. Springer, Berlin, Heidelberg.</w:t>
      </w:r>
    </w:p>
    <w:p w14:paraId="49A3A7AE" w14:textId="77777777" w:rsidR="00F917CD" w:rsidRDefault="00F917CD" w:rsidP="00F917CD">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266488B1" w14:textId="77777777" w:rsidR="00F917CD" w:rsidRDefault="00F917CD" w:rsidP="00F917CD">
      <w:pPr>
        <w:pStyle w:val="Bibliography"/>
      </w:pPr>
      <w:r>
        <w:t>Urbanovi, V., D. Miklisová, and A. Mock. 2014. Activity of epigeic arthropods in differently managed windthrown forest stands in the High Tatra Mts. North-western Journal of Zoology 10:337–345.</w:t>
      </w:r>
    </w:p>
    <w:p w14:paraId="79DCB6E7" w14:textId="77777777" w:rsidR="00F917CD" w:rsidRDefault="00F917CD" w:rsidP="00F917CD">
      <w:pPr>
        <w:pStyle w:val="Bibliography"/>
      </w:pPr>
      <w:r>
        <w:t>Venn, S. 2016. To fly or not to fly: Factors influencing the flight capacity of carabid beetles (Coleoptera: Carabidae). European Journal of Entomology 113:587–600.</w:t>
      </w:r>
    </w:p>
    <w:p w14:paraId="2361BC7F" w14:textId="77777777" w:rsidR="00F917CD" w:rsidRDefault="00F917CD" w:rsidP="00F917CD">
      <w:pPr>
        <w:pStyle w:val="Bibliography"/>
      </w:pPr>
      <w:r>
        <w:t>Wagner, D. L. 2019. Insect Declines in the Anthropocene.</w:t>
      </w:r>
    </w:p>
    <w:p w14:paraId="77892249" w14:textId="77777777" w:rsidR="00F917CD" w:rsidRDefault="00F917CD" w:rsidP="00F917CD">
      <w:pPr>
        <w:pStyle w:val="Bibliography"/>
      </w:pPr>
      <w:r>
        <w:t>Wei, T., and V. Simko. 2024. R package “corrplot”: Visualization of a Correlation Matrix.</w:t>
      </w:r>
    </w:p>
    <w:p w14:paraId="62F535AA" w14:textId="77777777" w:rsidR="00F917CD" w:rsidRDefault="00F917CD" w:rsidP="00F917CD">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72595197"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Aaron Tayal" w:date="2025-10-02T18:03:00Z" w:initials="AT">
    <w:p w14:paraId="2D279017" w14:textId="77777777" w:rsidR="001E120D" w:rsidRDefault="001E120D" w:rsidP="001E120D">
      <w:pPr>
        <w:pStyle w:val="CommentText"/>
      </w:pPr>
      <w:r>
        <w:rPr>
          <w:rStyle w:val="CommentReference"/>
        </w:rPr>
        <w:annotationRef/>
      </w:r>
      <w:r>
        <w:t>This seems like a hypothesis</w:t>
      </w:r>
    </w:p>
  </w:comment>
  <w:comment w:id="3" w:author="Perry, Kayla" w:date="2025-04-27T16:55:00Z" w:initials="KP">
    <w:p w14:paraId="2C00174F" w14:textId="56914648"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4"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5"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6" w:author="Aaron Tayal" w:date="2025-06-19T13:47:00Z" w:initials="AT">
    <w:p w14:paraId="69FB343A" w14:textId="77777777" w:rsidR="00ED54E1" w:rsidRDefault="00CA13FC" w:rsidP="00ED54E1">
      <w:pPr>
        <w:pStyle w:val="CommentText"/>
      </w:pPr>
      <w:r>
        <w:rPr>
          <w:rStyle w:val="CommentReference"/>
        </w:rPr>
        <w:annotationRef/>
      </w:r>
      <w:r w:rsidR="00ED54E1">
        <w:t>Green logging. “After clear-cutting, these sites had been treated by chain scarification, which exposed mineral soil and removed large pieces of dead wood. Sites were subsequently replanted with lodgepole pine and experienced some natural seeding of spruce and pine.”</w:t>
      </w:r>
    </w:p>
  </w:comment>
  <w:comment w:id="7" w:author="Aaron Tayal" w:date="2025-06-28T17:43:00Z" w:initials="AT">
    <w:p w14:paraId="57585291" w14:textId="19036988"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8"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9"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10"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4" w:author="Aaron Tayal" w:date="2025-10-02T18:42:00Z" w:initials="AT">
    <w:p w14:paraId="46A85C35" w14:textId="77777777" w:rsidR="00367D54" w:rsidRDefault="00367D54" w:rsidP="00367D54">
      <w:pPr>
        <w:pStyle w:val="CommentText"/>
      </w:pPr>
      <w:r>
        <w:rPr>
          <w:rStyle w:val="CommentReference"/>
        </w:rPr>
        <w:annotationRef/>
      </w:r>
      <w:r>
        <w:t>Should these sentences be removed?</w:t>
      </w:r>
    </w:p>
  </w:comment>
  <w:comment w:id="15" w:author="Perry, Kayla" w:date="2025-08-04T08:33:00Z" w:initials="KP">
    <w:p w14:paraId="5490A758" w14:textId="5C0044BA" w:rsidR="00E16531" w:rsidRDefault="00E16531" w:rsidP="00E16531">
      <w:pPr>
        <w:pStyle w:val="CommentText"/>
      </w:pPr>
      <w:r>
        <w:rPr>
          <w:rStyle w:val="CommentReference"/>
        </w:rPr>
        <w:annotationRef/>
      </w:r>
      <w:r>
        <w:t>A subset of your specimens will need to be deposited as well</w:t>
      </w:r>
    </w:p>
  </w:comment>
  <w:comment w:id="16"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7"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8"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9"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0"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1" w:author="Aaron Tayal" w:date="2025-10-02T18:55:00Z" w:initials="AT">
    <w:p w14:paraId="41CA6C94" w14:textId="77777777" w:rsidR="001E6379" w:rsidRDefault="001E6379" w:rsidP="001E6379">
      <w:pPr>
        <w:pStyle w:val="CommentText"/>
      </w:pPr>
      <w:r>
        <w:rPr>
          <w:rStyle w:val="CommentReference"/>
        </w:rPr>
        <w:annotationRef/>
      </w:r>
      <w:r>
        <w:t>Also, maybe I should remove some of this since I only included veg cover and leaf litter cover in the results</w:t>
      </w:r>
    </w:p>
  </w:comment>
  <w:comment w:id="22" w:author="Aaron Tayal" w:date="2025-04-05T23:39:00Z" w:initials="AT">
    <w:p w14:paraId="42730FAB" w14:textId="4EDBBDF9" w:rsidR="00070ACE" w:rsidRDefault="00070ACE" w:rsidP="00070ACE">
      <w:pPr>
        <w:pStyle w:val="CommentText"/>
      </w:pPr>
      <w:r>
        <w:rPr>
          <w:rStyle w:val="CommentReference"/>
        </w:rPr>
        <w:annotationRef/>
      </w:r>
      <w:r>
        <w:t>At what depth underground?</w:t>
      </w:r>
    </w:p>
  </w:comment>
  <w:comment w:id="23" w:author="Aaron Tayal" w:date="2025-10-02T18:55:00Z" w:initials="AT">
    <w:p w14:paraId="00D5AFC8" w14:textId="77777777" w:rsidR="0080479C" w:rsidRDefault="0080479C" w:rsidP="0080479C">
      <w:pPr>
        <w:pStyle w:val="CommentText"/>
      </w:pPr>
      <w:r>
        <w:rPr>
          <w:rStyle w:val="CommentReference"/>
        </w:rPr>
        <w:annotationRef/>
      </w:r>
      <w:r>
        <w:t>A different sensor was used in 2022</w:t>
      </w:r>
    </w:p>
  </w:comment>
  <w:comment w:id="24" w:author="Perry, Kayla" w:date="2025-08-04T08:54:00Z" w:initials="KP">
    <w:p w14:paraId="1B7C2006" w14:textId="7C3252EE"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5" w:author="Aaron Tayal" w:date="2025-10-03T15:31:00Z" w:initials="AT">
    <w:p w14:paraId="4C393C9C" w14:textId="77777777" w:rsidR="00A96B56" w:rsidRDefault="00A96B56" w:rsidP="00A96B56">
      <w:pPr>
        <w:pStyle w:val="CommentText"/>
      </w:pPr>
      <w:r>
        <w:rPr>
          <w:rStyle w:val="CommentReference"/>
        </w:rPr>
        <w:annotationRef/>
      </w:r>
      <w:r>
        <w:t xml:space="preserve">Removed: “After investigating the Pearson correlation coefficients between pairs of traits using the package “corrplot” (Wei and Simko 2024), we determined that eye protrusion and eye length were highly correlated (r = 0.87) and that antenna length and rear leg length were highly correlated (r = 0.81), even after standardization of each variable to body length. To address this, we replaced </w:t>
      </w:r>
      <w:r>
        <w:rPr>
          <w:i/>
          <w:iCs/>
        </w:rPr>
        <w:t>standardized eye protrusion</w:t>
      </w:r>
      <w:r>
        <w:t xml:space="preserve"> with (</w:t>
      </w:r>
      <w:r>
        <w:rPr>
          <w:i/>
          <w:iCs/>
        </w:rPr>
        <w:t>eye protrusion)</w:t>
      </w:r>
      <w:r>
        <w:t>:(</w:t>
      </w:r>
      <w:r>
        <w:rPr>
          <w:i/>
          <w:iCs/>
        </w:rPr>
        <w:t>eye length) ratio</w:t>
      </w:r>
      <w:r>
        <w:t xml:space="preserve">, and we replaced </w:t>
      </w:r>
      <w:r>
        <w:rPr>
          <w:i/>
          <w:iCs/>
        </w:rPr>
        <w:t>standardized antenna length</w:t>
      </w:r>
      <w:r>
        <w:t xml:space="preserve"> with (</w:t>
      </w:r>
      <w:r>
        <w:rPr>
          <w:i/>
          <w:iCs/>
        </w:rPr>
        <w:t>antenna length)</w:t>
      </w:r>
      <w:r>
        <w:t>:(</w:t>
      </w:r>
      <w:r>
        <w:rPr>
          <w:i/>
          <w:iCs/>
        </w:rPr>
        <w:t>rear leg length) ratio</w:t>
      </w:r>
      <w:r>
        <w:t>. These changes resulted in a set of traits with correlation coefficients ≤ 0.58 between pairs of traits.”</w:t>
      </w:r>
    </w:p>
  </w:comment>
  <w:comment w:id="26" w:author="Perry, Kayla" w:date="2025-08-04T09:51:00Z" w:initials="KP">
    <w:p w14:paraId="118DC586" w14:textId="2D7091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7"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8" w:author="Aaron Tayal" w:date="2025-10-06T14:08:00Z" w:initials="AT">
    <w:p w14:paraId="209B4CFD" w14:textId="77777777" w:rsidR="005356EA" w:rsidRDefault="005356EA" w:rsidP="005356EA">
      <w:pPr>
        <w:pStyle w:val="CommentText"/>
      </w:pPr>
      <w:r>
        <w:rPr>
          <w:rStyle w:val="CommentReference"/>
        </w:rPr>
        <w:annotationRef/>
      </w:r>
      <w:r>
        <w:t>Yes, I did</w:t>
      </w:r>
    </w:p>
  </w:comment>
  <w:comment w:id="29" w:author="Aaron Tayal" w:date="2025-08-11T16:25:00Z" w:initials="AT">
    <w:p w14:paraId="146790D3" w14:textId="36FE3823"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30"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31" w:author="Aaron Tayal" w:date="2025-09-16T09:50:00Z" w:initials="AT">
    <w:p w14:paraId="79342734" w14:textId="77777777" w:rsidR="00DD3D6D" w:rsidRDefault="00DD3D6D" w:rsidP="00DD3D6D">
      <w:pPr>
        <w:pStyle w:val="CommentText"/>
      </w:pPr>
      <w:r>
        <w:rPr>
          <w:rStyle w:val="CommentReference"/>
        </w:rPr>
        <w:annotationRef/>
      </w:r>
      <w:r>
        <w:t>Kayla: We need to interpret the interaction rather than parse it out by year</w:t>
      </w:r>
    </w:p>
  </w:comment>
  <w:comment w:id="32" w:author="Aaron Tayal" w:date="2025-09-16T09:51:00Z" w:initials="AT">
    <w:p w14:paraId="06F7F994" w14:textId="77777777" w:rsidR="00CA691B" w:rsidRDefault="00CA691B" w:rsidP="00CA691B">
      <w:pPr>
        <w:pStyle w:val="CommentText"/>
      </w:pPr>
      <w:r>
        <w:rPr>
          <w:rStyle w:val="CommentReference"/>
        </w:rPr>
        <w:annotationRef/>
      </w:r>
      <w:r>
        <w:t>Deleted sentence about parsing out by year</w:t>
      </w:r>
    </w:p>
  </w:comment>
  <w:comment w:id="33" w:author="Perry, Kayla" w:date="2025-08-04T09:57:00Z" w:initials="KP">
    <w:p w14:paraId="7E5B7733" w14:textId="6D0BE721" w:rsidR="000A25B0" w:rsidRDefault="000A25B0" w:rsidP="000A25B0">
      <w:pPr>
        <w:pStyle w:val="CommentText"/>
      </w:pPr>
      <w:r>
        <w:rPr>
          <w:rStyle w:val="CommentReference"/>
        </w:rPr>
        <w:annotationRef/>
      </w:r>
      <w:r>
        <w:t xml:space="preserve">Why not use a gower dissimilarity matrix as above? </w:t>
      </w:r>
    </w:p>
  </w:comment>
  <w:comment w:id="34"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5" w:author="Perry, Kayla" w:date="2025-09-24T07:59:00Z" w:initials="KP">
    <w:p w14:paraId="61115438" w14:textId="77777777" w:rsidR="00A67A1C" w:rsidRDefault="00A67A1C" w:rsidP="00A67A1C">
      <w:pPr>
        <w:pStyle w:val="CommentText"/>
      </w:pPr>
      <w:r>
        <w:rPr>
          <w:rStyle w:val="CommentReference"/>
        </w:rPr>
        <w:annotationRef/>
      </w:r>
      <w:r>
        <w:t>Add authorities if this is the first time these species have been mentioned in the text</w:t>
      </w:r>
    </w:p>
  </w:comment>
  <w:comment w:id="36" w:author="Perry, Kayla" w:date="2025-09-24T08:39:00Z" w:initials="KP">
    <w:p w14:paraId="1F3730B4" w14:textId="77777777" w:rsidR="00841736" w:rsidRDefault="00841736" w:rsidP="00841736">
      <w:pPr>
        <w:pStyle w:val="CommentText"/>
      </w:pPr>
      <w:r>
        <w:rPr>
          <w:rStyle w:val="CommentReference"/>
        </w:rPr>
        <w:annotationRef/>
      </w:r>
      <w:r>
        <w:t>This applies to any species names mentioned for the first time throughout paper</w:t>
      </w:r>
    </w:p>
  </w:comment>
  <w:comment w:id="37" w:author="Aaron Tayal" w:date="2025-08-26T18:51:00Z" w:initials="AT">
    <w:p w14:paraId="29AF0C18" w14:textId="6E3B135B" w:rsidR="009A0429" w:rsidRDefault="009A0429" w:rsidP="009A0429">
      <w:pPr>
        <w:pStyle w:val="CommentText"/>
      </w:pPr>
      <w:r>
        <w:rPr>
          <w:rStyle w:val="CommentReference"/>
        </w:rPr>
        <w:annotationRef/>
      </w:r>
      <w:r>
        <w:t>How did we get this range?</w:t>
      </w:r>
    </w:p>
  </w:comment>
  <w:comment w:id="38" w:author="Perry, Kayla" w:date="2025-09-24T08:05:00Z" w:initials="KP">
    <w:p w14:paraId="097FE284" w14:textId="77777777" w:rsidR="00A66E3E" w:rsidRDefault="00A66E3E" w:rsidP="00A66E3E">
      <w:pPr>
        <w:pStyle w:val="CommentText"/>
      </w:pPr>
      <w:r>
        <w:rPr>
          <w:rStyle w:val="CommentReference"/>
        </w:rPr>
        <w:annotationRef/>
      </w:r>
      <w:r>
        <w:t xml:space="preserve">Hm, good question. I usually estimate percentage sampling effort by dividing observed richness by the first or second order jackknife estimates. </w:t>
      </w:r>
    </w:p>
  </w:comment>
  <w:comment w:id="39" w:author="Perry, Kayla" w:date="2025-08-22T14:19:00Z" w:initials="KP">
    <w:p w14:paraId="22EC0462" w14:textId="19736682"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40" w:author="Perry, Kayla" w:date="2025-09-24T08:20:00Z" w:initials="KP">
    <w:p w14:paraId="061FFB90" w14:textId="77777777" w:rsidR="005F390A" w:rsidRDefault="005F390A" w:rsidP="005F390A">
      <w:pPr>
        <w:pStyle w:val="CommentText"/>
      </w:pPr>
      <w:r>
        <w:rPr>
          <w:rStyle w:val="CommentReference"/>
        </w:rPr>
        <w:annotationRef/>
      </w:r>
      <w:r>
        <w:t>Tables are numbered in the order that they appear, so I think this should be Table 3-4</w:t>
      </w:r>
    </w:p>
  </w:comment>
  <w:comment w:id="41" w:author="Aaron Tayal" w:date="2025-08-29T13:11:00Z" w:initials="AT">
    <w:p w14:paraId="4785ADD5" w14:textId="1598BE8A" w:rsidR="00433512" w:rsidRDefault="00433512" w:rsidP="00433512">
      <w:pPr>
        <w:pStyle w:val="CommentText"/>
      </w:pPr>
      <w:r>
        <w:rPr>
          <w:rStyle w:val="CommentReference"/>
        </w:rPr>
        <w:annotationRef/>
      </w:r>
      <w:r>
        <w:t>Kayla: How do these two groups have the same test statistics? Isn’t it two models?</w:t>
      </w:r>
    </w:p>
  </w:comment>
  <w:comment w:id="42"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43" w:author="Perry, Kayla" w:date="2025-09-24T08:16:00Z" w:initials="KP">
    <w:p w14:paraId="033A966E" w14:textId="77777777" w:rsidR="004A05ED" w:rsidRDefault="004A05ED" w:rsidP="004A05ED">
      <w:pPr>
        <w:pStyle w:val="CommentText"/>
      </w:pPr>
      <w:r>
        <w:rPr>
          <w:rStyle w:val="CommentReference"/>
        </w:rPr>
        <w:annotationRef/>
      </w:r>
      <w:r>
        <w:t>This seems surprising given fig. 3B</w:t>
      </w:r>
    </w:p>
  </w:comment>
  <w:comment w:id="44" w:author="Aaron Tayal" w:date="2025-07-23T18:10:00Z" w:initials="AT">
    <w:p w14:paraId="1FFA510D" w14:textId="6E42C82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45" w:author="Perry, Kayla" w:date="2025-09-24T08:36:00Z" w:initials="KP">
    <w:p w14:paraId="7251EBD7" w14:textId="77777777" w:rsidR="001A2873" w:rsidRDefault="001A2873" w:rsidP="001A2873">
      <w:pPr>
        <w:pStyle w:val="CommentText"/>
      </w:pPr>
      <w:r>
        <w:rPr>
          <w:rStyle w:val="CommentReference"/>
        </w:rPr>
        <w:annotationRef/>
      </w:r>
      <w:r>
        <w:t>Should be and here and in the figure, right?</w:t>
      </w:r>
    </w:p>
  </w:comment>
  <w:comment w:id="46" w:author="Perry, Kayla" w:date="2025-08-22T14:24:00Z" w:initials="KP">
    <w:p w14:paraId="3AF98ACA" w14:textId="77777777" w:rsidR="008B2F05" w:rsidRDefault="008B2F05" w:rsidP="008B2F05">
      <w:pPr>
        <w:pStyle w:val="CommentText"/>
      </w:pPr>
      <w:r>
        <w:rPr>
          <w:rStyle w:val="CommentReference"/>
        </w:rPr>
        <w:annotationRef/>
      </w:r>
      <w:r>
        <w:t xml:space="preserve">Is this the end date of the last interval? </w:t>
      </w:r>
    </w:p>
  </w:comment>
  <w:comment w:id="47" w:author="Perry, Kayla" w:date="2025-08-22T14:25:00Z" w:initials="KP">
    <w:p w14:paraId="124E2859" w14:textId="77777777" w:rsidR="008B2F05" w:rsidRDefault="008B2F05" w:rsidP="008B2F05">
      <w:pPr>
        <w:pStyle w:val="CommentText"/>
      </w:pPr>
      <w:r>
        <w:rPr>
          <w:rStyle w:val="CommentReference"/>
        </w:rPr>
        <w:annotationRef/>
      </w:r>
      <w:r>
        <w:t>23 August?</w:t>
      </w:r>
    </w:p>
  </w:comment>
  <w:comment w:id="48" w:author="Aaron Tayal" w:date="2025-08-29T10:00:00Z" w:initials="AT">
    <w:p w14:paraId="5B6EA450" w14:textId="77777777" w:rsidR="00936D23" w:rsidRDefault="00936D23" w:rsidP="00936D23">
      <w:pPr>
        <w:pStyle w:val="CommentText"/>
      </w:pPr>
      <w:r>
        <w:rPr>
          <w:rStyle w:val="CommentReference"/>
        </w:rPr>
        <w:annotationRef/>
      </w:r>
      <w:r>
        <w:t>As I did not identify these to subspecies, there are two options for authors, depending on the subspecies</w:t>
      </w:r>
    </w:p>
  </w:comment>
  <w:comment w:id="49" w:author="Aaron Tayal" w:date="2025-05-05T12:47:00Z" w:initials="AT">
    <w:p w14:paraId="0B8A6BDE" w14:textId="32D6B19F" w:rsidR="00A735E2" w:rsidRDefault="00A735E2" w:rsidP="00A735E2">
      <w:pPr>
        <w:pStyle w:val="CommentText"/>
      </w:pPr>
      <w:r>
        <w:rPr>
          <w:rStyle w:val="CommentReference"/>
        </w:rPr>
        <w:annotationRef/>
      </w:r>
      <w:r>
        <w:t>If the loading value was larger than 0.4 in absolute value, I mentioned it.</w:t>
      </w:r>
    </w:p>
  </w:comment>
  <w:comment w:id="50" w:author="Aaron Tayal" w:date="2025-07-17T16:49:00Z" w:initials="AT">
    <w:p w14:paraId="5858E1D6" w14:textId="77777777" w:rsidR="00A735E2" w:rsidRDefault="00A735E2" w:rsidP="00A735E2">
      <w:pPr>
        <w:pStyle w:val="CommentText"/>
      </w:pPr>
      <w:r>
        <w:rPr>
          <w:rStyle w:val="CommentReference"/>
        </w:rPr>
        <w:annotationRef/>
      </w:r>
      <w:r>
        <w:t>So little ground beetles tended to have proportionally bigger eyes and longer antenna relative to rear legs.</w:t>
      </w:r>
    </w:p>
  </w:comment>
  <w:comment w:id="51" w:author="Aaron Tayal" w:date="2025-08-29T14:38:00Z" w:initials="AT">
    <w:p w14:paraId="2D586544" w14:textId="77777777" w:rsidR="00CA26F1" w:rsidRDefault="00CA26F1" w:rsidP="00CA26F1">
      <w:pPr>
        <w:pStyle w:val="CommentText"/>
      </w:pPr>
      <w:r>
        <w:rPr>
          <w:rStyle w:val="CommentReference"/>
        </w:rPr>
        <w:annotationRef/>
      </w:r>
      <w:r>
        <w:t>I think small-bodied beetles would have to have proportionally longer antennae relative to their legs, to allow them to sense their surroundings</w:t>
      </w:r>
    </w:p>
  </w:comment>
  <w:comment w:id="52" w:author="Aaron Tayal" w:date="2025-07-17T16:20:00Z" w:initials="AT">
    <w:p w14:paraId="64DCC5CD" w14:textId="62C6C532" w:rsidR="00A735E2" w:rsidRDefault="00A735E2" w:rsidP="00A735E2">
      <w:pPr>
        <w:pStyle w:val="CommentText"/>
      </w:pPr>
      <w:r>
        <w:rPr>
          <w:rStyle w:val="CommentReference"/>
        </w:rPr>
        <w:annotationRef/>
      </w:r>
      <w:r>
        <w:t>Could this be beetles that do NOT have to move through soil or leaf litter?</w:t>
      </w:r>
    </w:p>
  </w:comment>
  <w:comment w:id="53" w:author="Perry, Kayla" w:date="2025-08-22T15:05:00Z" w:initials="KP">
    <w:p w14:paraId="0B227D46" w14:textId="6489ED72" w:rsidR="00A64E6E" w:rsidRDefault="00A64E6E" w:rsidP="00A64E6E">
      <w:pPr>
        <w:pStyle w:val="CommentText"/>
      </w:pPr>
      <w:r>
        <w:rPr>
          <w:rStyle w:val="CommentReference"/>
        </w:rPr>
        <w:annotationRef/>
      </w:r>
      <w:r>
        <w:t>47?</w:t>
      </w:r>
    </w:p>
  </w:comment>
  <w:comment w:id="54" w:author="Perry, Kayla" w:date="2025-08-22T15:06:00Z" w:initials="KP">
    <w:p w14:paraId="5C5D4425" w14:textId="77777777" w:rsidR="00692BCC" w:rsidRDefault="00692BCC" w:rsidP="00692BCC">
      <w:pPr>
        <w:pStyle w:val="CommentText"/>
      </w:pPr>
      <w:r>
        <w:rPr>
          <w:rStyle w:val="CommentReference"/>
        </w:rPr>
        <w:annotationRef/>
      </w:r>
      <w:r>
        <w:t>If we are removing the september species from analyses, they will need to be removed here, too.</w:t>
      </w:r>
    </w:p>
  </w:comment>
  <w:comment w:id="55" w:author="Perry, Kayla" w:date="2025-08-22T15:10:00Z" w:initials="KP">
    <w:p w14:paraId="453DFB95" w14:textId="0591E7A5" w:rsidR="00B004EB" w:rsidRDefault="00B004EB" w:rsidP="00B004EB">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56" w:author="Aaron Tayal" w:date="2025-09-16T10:24:00Z" w:initials="AT">
    <w:p w14:paraId="6AE66652" w14:textId="77777777" w:rsidR="004B2039" w:rsidRDefault="004B2039" w:rsidP="004B2039">
      <w:pPr>
        <w:pStyle w:val="CommentText"/>
      </w:pPr>
      <w:r>
        <w:rPr>
          <w:rStyle w:val="CommentReference"/>
        </w:rPr>
        <w:annotationRef/>
      </w:r>
      <w:r>
        <w:t>Removed the last 4 columns of the table</w:t>
      </w:r>
    </w:p>
  </w:comment>
  <w:comment w:id="58" w:author="Perry, Kayla" w:date="2025-09-24T10:49:00Z" w:initials="KP">
    <w:p w14:paraId="781E8DB7" w14:textId="77777777" w:rsidR="006E1BD4" w:rsidRDefault="006E1BD4" w:rsidP="006E1BD4">
      <w:pPr>
        <w:pStyle w:val="CommentText"/>
      </w:pPr>
      <w:r>
        <w:rPr>
          <w:rStyle w:val="CommentReference"/>
        </w:rPr>
        <w:annotationRef/>
      </w:r>
      <w:r>
        <w:t>While I do think it is interesting to identify these trait syndromes, the outcomes of the PCA are a bit redundant since we also have CWMs. I am wondering how much the PCA analysis adds to the story because it is more complicated. Right now, I am kind of leaning towards removing it. Perhaps we should discuss on Monday.</w:t>
      </w:r>
    </w:p>
  </w:comment>
  <w:comment w:id="65" w:author="Perry, Kayla" w:date="2025-09-24T10:20:00Z" w:initials="KP">
    <w:p w14:paraId="0F6473C3" w14:textId="77777777" w:rsidR="00DF1046" w:rsidRDefault="00C00E82" w:rsidP="00DF1046">
      <w:pPr>
        <w:pStyle w:val="CommentText"/>
      </w:pPr>
      <w:r>
        <w:rPr>
          <w:rStyle w:val="CommentReference"/>
        </w:rPr>
        <w:annotationRef/>
      </w:r>
      <w:r w:rsidR="00DF1046">
        <w:t>Am I interpreting this correct, eye length was important for PC2 and PC3, so it’s the same CWM test that supports both of these?</w:t>
      </w:r>
    </w:p>
  </w:comment>
  <w:comment w:id="66" w:author="Aaron Tayal" w:date="2025-10-02T21:07:00Z" w:initials="AT">
    <w:p w14:paraId="61942F9B" w14:textId="095D5F46" w:rsidR="00DF1046" w:rsidRDefault="00DF1046" w:rsidP="00DF1046">
      <w:pPr>
        <w:pStyle w:val="CommentText"/>
      </w:pPr>
      <w:r>
        <w:rPr>
          <w:rStyle w:val="CommentReference"/>
        </w:rPr>
        <w:annotationRef/>
      </w:r>
      <w:r>
        <w:t>Actually, PC3 is more about the eye shape. So salvage-logged plots tended to have beetle species that had more elongated eyes (not sticking out as much relative to their size)</w:t>
      </w:r>
    </w:p>
  </w:comment>
  <w:comment w:id="70" w:author="Perry, Kayla" w:date="2025-09-24T10:51:00Z" w:initials="KP">
    <w:p w14:paraId="754FF868" w14:textId="71162D6A" w:rsidR="007E7A05" w:rsidRDefault="007E7A05" w:rsidP="007E7A05">
      <w:pPr>
        <w:pStyle w:val="CommentText"/>
      </w:pPr>
      <w:r>
        <w:rPr>
          <w:rStyle w:val="CommentReference"/>
        </w:rPr>
        <w:annotationRef/>
      </w:r>
      <w:r>
        <w:t>I’m not sure what you mean here since the analysis is based on the ratio of antenna:rear leg</w:t>
      </w:r>
    </w:p>
  </w:comment>
  <w:comment w:id="71" w:author="Aaron Tayal" w:date="2025-09-16T11:48:00Z" w:initials="AT">
    <w:p w14:paraId="5EE857DD" w14:textId="730B57CE" w:rsidR="00C84BCB" w:rsidRDefault="00C84BCB" w:rsidP="00C84BCB">
      <w:pPr>
        <w:pStyle w:val="CommentText"/>
      </w:pPr>
      <w:r>
        <w:rPr>
          <w:rStyle w:val="CommentReference"/>
        </w:rPr>
        <w:annotationRef/>
      </w:r>
      <w:r>
        <w:t>I’d like the axes of each graph to line up with the others, but I don’t know how. And I’d like the legend to only be at the top, somehow.</w:t>
      </w:r>
    </w:p>
  </w:comment>
  <w:comment w:id="72" w:author="Perry, Kayla" w:date="2025-09-24T11:00:00Z" w:initials="KP">
    <w:p w14:paraId="3E2E80DC" w14:textId="77777777" w:rsidR="00C0356C" w:rsidRDefault="00C0356C" w:rsidP="00C0356C">
      <w:pPr>
        <w:pStyle w:val="CommentText"/>
      </w:pPr>
      <w:r>
        <w:rPr>
          <w:rStyle w:val="CommentReference"/>
        </w:rPr>
        <w:annotationRef/>
      </w:r>
      <w:r>
        <w:t>I think it is related to the axis label (one line vs two lines). The treatment legend can be removed all together. Above you use black and gray bar charts. For these figures and the NMDS, you have switched to these colors and shapes. I would pick one and stick to it consistently throughout the manuscript</w:t>
      </w:r>
    </w:p>
  </w:comment>
  <w:comment w:id="73" w:author="Perry, Kayla" w:date="2025-09-24T11:04:00Z" w:initials="KP">
    <w:p w14:paraId="3981D68E" w14:textId="77777777" w:rsidR="00CD30E6" w:rsidRDefault="00CD30E6" w:rsidP="00CD30E6">
      <w:pPr>
        <w:pStyle w:val="CommentText"/>
      </w:pPr>
      <w:r>
        <w:rPr>
          <w:rStyle w:val="CommentReference"/>
        </w:rPr>
        <w:annotationRef/>
      </w:r>
      <w:r>
        <w:t>I don’t think you need to include :body length for the axes. You detail in the methods and in the legend how these are calculated.</w:t>
      </w:r>
    </w:p>
  </w:comment>
  <w:comment w:id="74" w:author="Perry, Kayla" w:date="2025-09-24T11:03:00Z" w:initials="KP">
    <w:p w14:paraId="34CBBDC1" w14:textId="12E66456" w:rsidR="00CD30E6" w:rsidRDefault="00CD30E6" w:rsidP="00CD30E6">
      <w:pPr>
        <w:pStyle w:val="CommentText"/>
      </w:pPr>
      <w:r>
        <w:rPr>
          <w:rStyle w:val="CommentReference"/>
        </w:rPr>
        <w:annotationRef/>
      </w:r>
      <w:r>
        <w:t>Is it individuals or species?</w:t>
      </w:r>
    </w:p>
  </w:comment>
  <w:comment w:id="75" w:author="Perry, Kayla" w:date="2025-09-24T11:02:00Z" w:initials="KP">
    <w:p w14:paraId="071D2792" w14:textId="0B8C42CA" w:rsidR="0090719B" w:rsidRDefault="0090719B" w:rsidP="0090719B">
      <w:pPr>
        <w:pStyle w:val="CommentText"/>
      </w:pPr>
      <w:r>
        <w:rPr>
          <w:rStyle w:val="CommentReference"/>
        </w:rPr>
        <w:annotationRef/>
      </w:r>
      <w:r>
        <w:t>This isn’t mentioned in the text</w:t>
      </w:r>
    </w:p>
  </w:comment>
  <w:comment w:id="77" w:author="Perry, Kayla" w:date="2025-08-22T14:24:00Z" w:initials="KP">
    <w:p w14:paraId="10D05B9C" w14:textId="46DB82F2" w:rsidR="0038205F" w:rsidRDefault="0038205F" w:rsidP="0038205F">
      <w:pPr>
        <w:pStyle w:val="CommentText"/>
      </w:pPr>
      <w:r>
        <w:rPr>
          <w:rStyle w:val="CommentReference"/>
        </w:rPr>
        <w:annotationRef/>
      </w:r>
      <w:r>
        <w:t xml:space="preserve">Is this the end date of the last interval? </w:t>
      </w:r>
    </w:p>
  </w:comment>
  <w:comment w:id="78"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80" w:author="Perry, Kayla" w:date="2025-09-24T11:10:00Z" w:initials="KP">
    <w:p w14:paraId="69BAC2E2" w14:textId="77777777" w:rsidR="00BD5D09" w:rsidRDefault="00BD5D09" w:rsidP="00BD5D09">
      <w:pPr>
        <w:pStyle w:val="CommentText"/>
      </w:pPr>
      <w:r>
        <w:rPr>
          <w:rStyle w:val="CommentReference"/>
        </w:rPr>
        <w:annotationRef/>
      </w:r>
      <w:r>
        <w:t>A lot of sig figs here. I would reduce test statistics to one place after decimal point</w:t>
      </w:r>
    </w:p>
  </w:comment>
  <w:comment w:id="90" w:author="Perry, Kayla" w:date="2025-09-24T11:14:00Z" w:initials="KP">
    <w:p w14:paraId="08392BAD" w14:textId="77777777" w:rsidR="00455ACC" w:rsidRDefault="00455ACC" w:rsidP="00455ACC">
      <w:pPr>
        <w:pStyle w:val="CommentText"/>
      </w:pPr>
      <w:r>
        <w:rPr>
          <w:rStyle w:val="CommentReference"/>
        </w:rPr>
        <w:annotationRef/>
      </w:r>
      <w:r>
        <w:t xml:space="preserve">This is a bit unclear. What is the interaction in this case? Higher than forest, but similar to windthrow in 2022? </w:t>
      </w:r>
    </w:p>
  </w:comment>
  <w:comment w:id="100" w:author="Perry, Kayla" w:date="2025-09-24T11:15:00Z" w:initials="KP">
    <w:p w14:paraId="7E7D378E" w14:textId="77777777" w:rsidR="00455ACC" w:rsidRDefault="00455ACC" w:rsidP="00455ACC">
      <w:pPr>
        <w:pStyle w:val="CommentText"/>
      </w:pPr>
      <w:r>
        <w:rPr>
          <w:rStyle w:val="CommentReference"/>
        </w:rPr>
        <w:annotationRef/>
      </w:r>
      <w:r>
        <w:t>Either provide the average +/- se in the text or table, don’t need to do both</w:t>
      </w:r>
    </w:p>
  </w:comment>
  <w:comment w:id="101" w:author="Aaron Tayal" w:date="2025-08-29T09:22:00Z" w:initials="AT">
    <w:p w14:paraId="27B5723D" w14:textId="6B68AA73" w:rsidR="008C58E1" w:rsidRDefault="008C58E1" w:rsidP="008C58E1">
      <w:pPr>
        <w:pStyle w:val="CommentText"/>
      </w:pPr>
      <w:r>
        <w:rPr>
          <w:rStyle w:val="CommentReference"/>
        </w:rPr>
        <w:annotationRef/>
      </w:r>
      <w:r>
        <w:t>I don’t know what the unit is for this. Here I just wrote down the maximum value in the data</w:t>
      </w:r>
    </w:p>
  </w:comment>
  <w:comment w:id="102" w:author="Aaron Tayal" w:date="2025-09-18T16:52:00Z" w:initials="AT">
    <w:p w14:paraId="5ED04C90" w14:textId="77777777" w:rsidR="00537A67" w:rsidRDefault="00537A67" w:rsidP="00537A67">
      <w:pPr>
        <w:pStyle w:val="CommentText"/>
      </w:pPr>
      <w:r>
        <w:rPr>
          <w:rStyle w:val="CommentReference"/>
        </w:rPr>
        <w:annotationRef/>
      </w:r>
      <w:r>
        <w:t>My outline for the discussion:</w:t>
      </w:r>
    </w:p>
    <w:p w14:paraId="78161550" w14:textId="77777777" w:rsidR="00537A67" w:rsidRDefault="00537A67" w:rsidP="00537A67">
      <w:pPr>
        <w:pStyle w:val="CommentText"/>
      </w:pPr>
      <w:r>
        <w:t>-Review of the hypotheses and what we did.</w:t>
      </w:r>
    </w:p>
    <w:p w14:paraId="023C9893" w14:textId="77777777" w:rsidR="00537A67" w:rsidRDefault="00537A67" w:rsidP="00537A67">
      <w:pPr>
        <w:pStyle w:val="CommentText"/>
      </w:pPr>
      <w:r>
        <w:t>-Taxonomic and functional alpha diversity</w:t>
      </w:r>
    </w:p>
    <w:p w14:paraId="69B5F247" w14:textId="77777777" w:rsidR="00537A67" w:rsidRDefault="00537A67" w:rsidP="00537A67">
      <w:pPr>
        <w:pStyle w:val="CommentText"/>
      </w:pPr>
      <w:r>
        <w:t>-Open-habitat vs. forest specialists</w:t>
      </w:r>
    </w:p>
    <w:p w14:paraId="041C7473" w14:textId="77777777" w:rsidR="00537A67" w:rsidRDefault="00537A67" w:rsidP="00537A67">
      <w:pPr>
        <w:pStyle w:val="CommentText"/>
      </w:pPr>
      <w:r>
        <w:t>-Hypothesis about eyes</w:t>
      </w:r>
    </w:p>
    <w:p w14:paraId="52AC2469" w14:textId="77777777" w:rsidR="00537A67" w:rsidRDefault="00537A67" w:rsidP="00537A67">
      <w:pPr>
        <w:pStyle w:val="CommentText"/>
      </w:pPr>
      <w:r>
        <w:t>-Findings about walking vs. burrowing</w:t>
      </w:r>
    </w:p>
    <w:p w14:paraId="30FDB8AC" w14:textId="77777777" w:rsidR="00537A67" w:rsidRDefault="00537A67" w:rsidP="00537A67">
      <w:pPr>
        <w:pStyle w:val="CommentText"/>
      </w:pPr>
      <w:r>
        <w:t>-Mentioning lack of support for antenna and soil moisture hypotheses</w:t>
      </w:r>
    </w:p>
    <w:p w14:paraId="10A260E0" w14:textId="77777777" w:rsidR="00537A67" w:rsidRDefault="00537A67" w:rsidP="00537A67">
      <w:pPr>
        <w:pStyle w:val="CommentText"/>
      </w:pPr>
      <w:r>
        <w:t>-Discussing species turnover between 2015 to 2022: succession, weather, carabid population fluctuations, competition, parasitism from fungi</w:t>
      </w:r>
    </w:p>
    <w:p w14:paraId="406B224E" w14:textId="77777777" w:rsidR="00537A67" w:rsidRDefault="00537A67" w:rsidP="00537A67">
      <w:pPr>
        <w:pStyle w:val="CommentText"/>
      </w:pPr>
      <w:r>
        <w:t>-Further research questions: edge habitat, seasonal differences, prey sources, larva habitats</w:t>
      </w:r>
    </w:p>
    <w:p w14:paraId="10C13B6D" w14:textId="77777777" w:rsidR="00537A67" w:rsidRDefault="00537A67" w:rsidP="00537A67">
      <w:pPr>
        <w:pStyle w:val="CommentText"/>
      </w:pPr>
      <w:r>
        <w:t>-Summary</w:t>
      </w:r>
    </w:p>
  </w:comment>
  <w:comment w:id="103" w:author="Perry, Kayla" w:date="2025-09-24T12:55:00Z" w:initials="KP">
    <w:p w14:paraId="2381FA7C" w14:textId="77777777" w:rsidR="00723F8B" w:rsidRDefault="00723F8B" w:rsidP="00723F8B">
      <w:pPr>
        <w:pStyle w:val="CommentText"/>
      </w:pPr>
      <w:r>
        <w:rPr>
          <w:rStyle w:val="CommentReference"/>
        </w:rPr>
        <w:annotationRef/>
      </w:r>
      <w:r>
        <w:t>Here is my suggestion for a place to start with the structure of the discussion:</w:t>
      </w:r>
    </w:p>
    <w:p w14:paraId="4C733D37" w14:textId="77777777" w:rsidR="00723F8B" w:rsidRDefault="00723F8B" w:rsidP="00723F8B">
      <w:pPr>
        <w:pStyle w:val="CommentText"/>
        <w:numPr>
          <w:ilvl w:val="0"/>
          <w:numId w:val="3"/>
        </w:numPr>
      </w:pPr>
      <w:r>
        <w:t>Summary paragraph (what is the main goal of this study and what are the key findings)</w:t>
      </w:r>
    </w:p>
    <w:p w14:paraId="7C003C78" w14:textId="77777777" w:rsidR="00723F8B" w:rsidRDefault="00723F8B" w:rsidP="00723F8B">
      <w:pPr>
        <w:pStyle w:val="CommentText"/>
        <w:numPr>
          <w:ilvl w:val="0"/>
          <w:numId w:val="3"/>
        </w:numPr>
      </w:pPr>
      <w:r>
        <w:t>Patterns of taxonomic diversity among treatments</w:t>
      </w:r>
    </w:p>
    <w:p w14:paraId="301CD177" w14:textId="77777777" w:rsidR="00723F8B" w:rsidRDefault="00723F8B" w:rsidP="00723F8B">
      <w:pPr>
        <w:pStyle w:val="CommentText"/>
        <w:numPr>
          <w:ilvl w:val="0"/>
          <w:numId w:val="3"/>
        </w:numPr>
      </w:pPr>
      <w:r>
        <w:t>Patterns of functional diversity and traits among treatments</w:t>
      </w:r>
    </w:p>
    <w:p w14:paraId="5C9C7E19" w14:textId="77777777" w:rsidR="00723F8B" w:rsidRDefault="00723F8B" w:rsidP="00723F8B">
      <w:pPr>
        <w:pStyle w:val="CommentText"/>
        <w:numPr>
          <w:ilvl w:val="0"/>
          <w:numId w:val="3"/>
        </w:numPr>
      </w:pPr>
      <w:r>
        <w:t>What does this mean for forest management</w:t>
      </w:r>
    </w:p>
    <w:p w14:paraId="67769091" w14:textId="77777777" w:rsidR="00723F8B" w:rsidRDefault="00723F8B" w:rsidP="00723F8B">
      <w:pPr>
        <w:pStyle w:val="CommentText"/>
        <w:numPr>
          <w:ilvl w:val="0"/>
          <w:numId w:val="3"/>
        </w:numPr>
      </w:pPr>
      <w:r>
        <w:t>conclusions</w:t>
      </w:r>
    </w:p>
  </w:comment>
  <w:comment w:id="104" w:author="Perry, Kayla" w:date="2025-09-24T12:58:00Z" w:initials="KP">
    <w:p w14:paraId="779F5D48" w14:textId="77777777" w:rsidR="0085567C" w:rsidRDefault="0085567C" w:rsidP="0085567C">
      <w:pPr>
        <w:pStyle w:val="CommentText"/>
      </w:pPr>
      <w:r>
        <w:rPr>
          <w:rStyle w:val="CommentReference"/>
        </w:rPr>
        <w:annotationRef/>
      </w:r>
      <w:r>
        <w:t>A couple of comments with your current discussion draft:</w:t>
      </w:r>
    </w:p>
    <w:p w14:paraId="37CA9648" w14:textId="77777777" w:rsidR="0085567C" w:rsidRDefault="0085567C" w:rsidP="0085567C">
      <w:pPr>
        <w:pStyle w:val="CommentText"/>
        <w:numPr>
          <w:ilvl w:val="0"/>
          <w:numId w:val="4"/>
        </w:numPr>
      </w:pPr>
      <w:r>
        <w:t>A lot of it is repeated results and there is little to no discussion of research findings in light of the literature. There are hardly any references or discussion of other studies</w:t>
      </w:r>
    </w:p>
    <w:p w14:paraId="22407381" w14:textId="77777777" w:rsidR="0085567C" w:rsidRDefault="0085567C" w:rsidP="0085567C">
      <w:pPr>
        <w:pStyle w:val="CommentText"/>
        <w:numPr>
          <w:ilvl w:val="0"/>
          <w:numId w:val="4"/>
        </w:numPr>
      </w:pPr>
      <w:r>
        <w:t xml:space="preserve">You are a bit in the weeds. Zoom out. Remember the main goals of the study. There is nothing in here about forest disturbance, management, recovery or reorganization over time. </w:t>
      </w:r>
    </w:p>
  </w:comment>
  <w:comment w:id="106" w:author="Perry, Kayla" w:date="2025-09-24T11:27:00Z" w:initials="KP">
    <w:p w14:paraId="02ADB016" w14:textId="3D110D96" w:rsidR="00CD02F8" w:rsidRDefault="00CD02F8" w:rsidP="00CD02F8">
      <w:pPr>
        <w:pStyle w:val="CommentText"/>
      </w:pPr>
      <w:r>
        <w:rPr>
          <w:rStyle w:val="CommentReference"/>
        </w:rPr>
        <w:annotationRef/>
      </w:r>
      <w:r>
        <w:t>This comes across as a bit casual, in my opinion. This should reemphasize why we did this experiment. What do we want to know?</w:t>
      </w:r>
    </w:p>
  </w:comment>
  <w:comment w:id="107" w:author="Perry, Kayla" w:date="2025-09-24T11:27:00Z" w:initials="KP">
    <w:p w14:paraId="1ED96031" w14:textId="77777777" w:rsidR="00CD02F8" w:rsidRDefault="00CD02F8" w:rsidP="00CD02F8">
      <w:pPr>
        <w:pStyle w:val="CommentText"/>
      </w:pPr>
      <w:r>
        <w:rPr>
          <w:rStyle w:val="CommentReference"/>
        </w:rPr>
        <w:annotationRef/>
      </w:r>
      <w:r>
        <w:t>Instead of restating hypotheses here, I would identify some key take home points/patterns from the study.</w:t>
      </w:r>
    </w:p>
  </w:comment>
  <w:comment w:id="108" w:author="Perry, Kayla" w:date="2025-09-24T11:28:00Z" w:initials="KP">
    <w:p w14:paraId="206123E4" w14:textId="77777777" w:rsidR="003D5CDF" w:rsidRDefault="003D5CDF" w:rsidP="003D5CDF">
      <w:pPr>
        <w:pStyle w:val="CommentText"/>
      </w:pPr>
      <w:r>
        <w:rPr>
          <w:rStyle w:val="CommentReference"/>
        </w:rPr>
        <w:annotationRef/>
      </w:r>
      <w:r>
        <w:t>This paragraph is just restating results</w:t>
      </w:r>
    </w:p>
  </w:comment>
  <w:comment w:id="111" w:author="Perry, Kayla" w:date="2025-09-24T11:30:00Z" w:initials="KP">
    <w:p w14:paraId="0227C3AF" w14:textId="77777777" w:rsidR="003868A6" w:rsidRDefault="003868A6" w:rsidP="003868A6">
      <w:pPr>
        <w:pStyle w:val="CommentText"/>
      </w:pPr>
      <w:r>
        <w:rPr>
          <w:rStyle w:val="CommentReference"/>
        </w:rPr>
        <w:annotationRef/>
      </w:r>
      <w:r>
        <w:t>Which studies? There are no citations</w:t>
      </w:r>
    </w:p>
  </w:comment>
  <w:comment w:id="112" w:author="Perry, Kayla" w:date="2025-08-22T15:05:00Z" w:initials="KP">
    <w:p w14:paraId="434F7EB6" w14:textId="39425F23" w:rsidR="00F71E90" w:rsidRDefault="00F71E90" w:rsidP="00F71E90">
      <w:pPr>
        <w:pStyle w:val="CommentText"/>
      </w:pPr>
      <w:r>
        <w:rPr>
          <w:rStyle w:val="CommentReference"/>
        </w:rPr>
        <w:annotationRef/>
      </w:r>
      <w:r>
        <w:t>47?</w:t>
      </w:r>
    </w:p>
  </w:comment>
  <w:comment w:id="113" w:author="Perry, Kayla" w:date="2025-08-22T15:06:00Z" w:initials="KP">
    <w:p w14:paraId="5BBCDD30" w14:textId="77777777" w:rsidR="00F71E90" w:rsidRDefault="00F71E90" w:rsidP="00F71E90">
      <w:pPr>
        <w:pStyle w:val="CommentText"/>
      </w:pPr>
      <w:r>
        <w:rPr>
          <w:rStyle w:val="CommentReference"/>
        </w:rPr>
        <w:annotationRef/>
      </w:r>
      <w:r>
        <w:t>If we are removing the september species from analyses, they will need to be removed here, too.</w:t>
      </w:r>
    </w:p>
  </w:comment>
  <w:comment w:id="114"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D27901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73287AE2" w15:done="0"/>
  <w15:commentEx w15:paraId="45BBD27D" w15:done="0"/>
  <w15:commentEx w15:paraId="59E93F9F" w15:done="0"/>
  <w15:commentEx w15:paraId="46A85C35"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1CA6C94" w15:paraIdParent="2EC0716E" w15:done="0"/>
  <w15:commentEx w15:paraId="42730FAB" w15:done="0"/>
  <w15:commentEx w15:paraId="00D5AFC8" w15:paraIdParent="42730FAB" w15:done="0"/>
  <w15:commentEx w15:paraId="1B7C2006" w15:done="0"/>
  <w15:commentEx w15:paraId="4C393C9C" w15:done="0"/>
  <w15:commentEx w15:paraId="118DC586" w15:done="1"/>
  <w15:commentEx w15:paraId="33679314" w15:done="0"/>
  <w15:commentEx w15:paraId="209B4CFD" w15:paraIdParent="33679314" w15:done="0"/>
  <w15:commentEx w15:paraId="146790D3" w15:done="0"/>
  <w15:commentEx w15:paraId="781361A3" w15:done="0"/>
  <w15:commentEx w15:paraId="79342734" w15:done="0"/>
  <w15:commentEx w15:paraId="06F7F994" w15:paraIdParent="79342734" w15:done="0"/>
  <w15:commentEx w15:paraId="7E5B7733" w15:done="0"/>
  <w15:commentEx w15:paraId="4F708CE4" w15:paraIdParent="7E5B7733" w15:done="0"/>
  <w15:commentEx w15:paraId="61115438" w15:done="0"/>
  <w15:commentEx w15:paraId="1F3730B4" w15:paraIdParent="61115438" w15:done="0"/>
  <w15:commentEx w15:paraId="29AF0C18" w15:done="0"/>
  <w15:commentEx w15:paraId="097FE284" w15:paraIdParent="29AF0C18" w15:done="0"/>
  <w15:commentEx w15:paraId="22EC0462" w15:done="0"/>
  <w15:commentEx w15:paraId="061FFB90" w15:done="0"/>
  <w15:commentEx w15:paraId="4785ADD5" w15:done="0"/>
  <w15:commentEx w15:paraId="6BC9A3B0" w15:paraIdParent="4785ADD5" w15:done="0"/>
  <w15:commentEx w15:paraId="033A966E" w15:done="0"/>
  <w15:commentEx w15:paraId="1FFA510D" w15:done="0"/>
  <w15:commentEx w15:paraId="7251EBD7" w15:done="0"/>
  <w15:commentEx w15:paraId="3AF98ACA" w15:done="1"/>
  <w15:commentEx w15:paraId="124E2859" w15:paraIdParent="3AF98ACA" w15:done="1"/>
  <w15:commentEx w15:paraId="5B6EA450" w15:done="0"/>
  <w15:commentEx w15:paraId="0B8A6BDE" w15:done="0"/>
  <w15:commentEx w15:paraId="5858E1D6" w15:done="0"/>
  <w15:commentEx w15:paraId="2D586544" w15:paraIdParent="5858E1D6" w15:done="0"/>
  <w15:commentEx w15:paraId="64DCC5CD" w15:done="0"/>
  <w15:commentEx w15:paraId="0B227D46" w15:done="1"/>
  <w15:commentEx w15:paraId="5C5D4425" w15:paraIdParent="0B227D46" w15:done="1"/>
  <w15:commentEx w15:paraId="453DFB95" w15:done="0"/>
  <w15:commentEx w15:paraId="6AE66652" w15:paraIdParent="453DFB95" w15:done="0"/>
  <w15:commentEx w15:paraId="781E8DB7" w15:done="0"/>
  <w15:commentEx w15:paraId="0F6473C3" w15:done="0"/>
  <w15:commentEx w15:paraId="61942F9B" w15:paraIdParent="0F6473C3" w15:done="0"/>
  <w15:commentEx w15:paraId="754FF868" w15:done="0"/>
  <w15:commentEx w15:paraId="5EE857DD" w15:done="0"/>
  <w15:commentEx w15:paraId="3E2E80DC" w15:paraIdParent="5EE857DD" w15:done="0"/>
  <w15:commentEx w15:paraId="3981D68E" w15:paraIdParent="5EE857DD" w15:done="0"/>
  <w15:commentEx w15:paraId="34CBBDC1" w15:done="0"/>
  <w15:commentEx w15:paraId="071D2792" w15:done="0"/>
  <w15:commentEx w15:paraId="10D05B9C" w15:done="1"/>
  <w15:commentEx w15:paraId="24572FE3" w15:paraIdParent="10D05B9C" w15:done="1"/>
  <w15:commentEx w15:paraId="69BAC2E2" w15:done="0"/>
  <w15:commentEx w15:paraId="08392BAD" w15:done="0"/>
  <w15:commentEx w15:paraId="7E7D378E" w15:done="0"/>
  <w15:commentEx w15:paraId="27B5723D" w15:done="0"/>
  <w15:commentEx w15:paraId="10C13B6D" w15:done="0"/>
  <w15:commentEx w15:paraId="67769091" w15:paraIdParent="10C13B6D" w15:done="0"/>
  <w15:commentEx w15:paraId="22407381" w15:paraIdParent="10C13B6D" w15:done="0"/>
  <w15:commentEx w15:paraId="02ADB016" w15:done="0"/>
  <w15:commentEx w15:paraId="1ED96031" w15:done="0"/>
  <w15:commentEx w15:paraId="206123E4" w15:done="0"/>
  <w15:commentEx w15:paraId="0227C3AF" w15:done="0"/>
  <w15:commentEx w15:paraId="434F7EB6" w15:done="1"/>
  <w15:commentEx w15:paraId="5BBCDD30" w15:paraIdParent="434F7EB6"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58BDFA6A" w16cex:dateUtc="2025-10-02T22:03: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4C69E7DA" w16cex:dateUtc="2025-08-05T20:01:00Z"/>
  <w16cex:commentExtensible w16cex:durableId="64662F97" w16cex:dateUtc="2025-05-05T20:52:00Z"/>
  <w16cex:commentExtensible w16cex:durableId="3717EE3B" w16cex:dateUtc="2025-09-08T19:56:00Z"/>
  <w16cex:commentExtensible w16cex:durableId="3C12576A" w16cex:dateUtc="2025-10-02T22:4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1F45097E" w16cex:dateUtc="2025-10-02T22:55:00Z"/>
  <w16cex:commentExtensible w16cex:durableId="3281DAEB" w16cex:dateUtc="2025-04-06T03:39:00Z"/>
  <w16cex:commentExtensible w16cex:durableId="30BB03F8" w16cex:dateUtc="2025-10-02T22:55:00Z"/>
  <w16cex:commentExtensible w16cex:durableId="2C75B9C2" w16cex:dateUtc="2025-08-04T12:54:00Z"/>
  <w16cex:commentExtensible w16cex:durableId="448F3521" w16cex:dateUtc="2025-10-03T19:31:00Z"/>
  <w16cex:commentExtensible w16cex:durableId="5E7CB429" w16cex:dateUtc="2025-08-04T13:51:00Z"/>
  <w16cex:commentExtensible w16cex:durableId="72C9CA03" w16cex:dateUtc="2025-08-22T17:39:00Z"/>
  <w16cex:commentExtensible w16cex:durableId="4B61DE86" w16cex:dateUtc="2025-10-06T18:08:00Z"/>
  <w16cex:commentExtensible w16cex:durableId="2CE9771B" w16cex:dateUtc="2025-08-11T20:25:00Z"/>
  <w16cex:commentExtensible w16cex:durableId="27BEE690" w16cex:dateUtc="2025-08-22T17:55:00Z"/>
  <w16cex:commentExtensible w16cex:durableId="02A3753A" w16cex:dateUtc="2025-09-16T13:50:00Z"/>
  <w16cex:commentExtensible w16cex:durableId="0E36636E" w16cex:dateUtc="2025-09-16T13:51:00Z"/>
  <w16cex:commentExtensible w16cex:durableId="0A3CF6E4" w16cex:dateUtc="2025-08-04T13:57:00Z"/>
  <w16cex:commentExtensible w16cex:durableId="59BDAF57" w16cex:dateUtc="2025-08-12T13:58:00Z"/>
  <w16cex:commentExtensible w16cex:durableId="06A2F0F9" w16cex:dateUtc="2025-09-24T11:59:00Z"/>
  <w16cex:commentExtensible w16cex:durableId="15D2A6A0" w16cex:dateUtc="2025-09-24T12:39:00Z"/>
  <w16cex:commentExtensible w16cex:durableId="79C5CDC7" w16cex:dateUtc="2025-08-26T22:51:00Z"/>
  <w16cex:commentExtensible w16cex:durableId="6DD450FA" w16cex:dateUtc="2025-09-24T12:05:00Z"/>
  <w16cex:commentExtensible w16cex:durableId="3D286557" w16cex:dateUtc="2025-08-22T18:19:00Z"/>
  <w16cex:commentExtensible w16cex:durableId="5F61ADF9" w16cex:dateUtc="2025-09-24T12:20:00Z"/>
  <w16cex:commentExtensible w16cex:durableId="524738DC" w16cex:dateUtc="2025-08-29T17:11:00Z"/>
  <w16cex:commentExtensible w16cex:durableId="106A2553" w16cex:dateUtc="2025-08-29T17:11:00Z">
    <w16cex:extLst>
      <w16:ext w16:uri="{CE6994B0-6A32-4C9F-8C6B-6E91EDA988CE}">
        <cr:reactions xmlns:cr="http://schemas.microsoft.com/office/comments/2020/reactions">
          <cr:reaction reactionType="1">
            <cr:reactionInfo dateUtc="2025-09-24T12:10:17Z">
              <cr:user userId="S::perry.1864@osu.edu::abdcef40-c999-4136-8b23-bb8d2cd56ae7" userProvider="AD" userName="Perry, Kayla"/>
            </cr:reactionInfo>
          </cr:reaction>
        </cr:reactions>
      </w16:ext>
    </w16cex:extLst>
  </w16cex:commentExtensible>
  <w16cex:commentExtensible w16cex:durableId="47FE5E3E" w16cex:dateUtc="2025-09-24T12:16:00Z"/>
  <w16cex:commentExtensible w16cex:durableId="2A8CD2BB" w16cex:dateUtc="2025-07-23T22:10:00Z"/>
  <w16cex:commentExtensible w16cex:durableId="0F6BC9A2" w16cex:dateUtc="2025-09-24T12:36:00Z"/>
  <w16cex:commentExtensible w16cex:durableId="6EDDDB6A" w16cex:dateUtc="2025-08-22T18:24:00Z"/>
  <w16cex:commentExtensible w16cex:durableId="53A80804" w16cex:dateUtc="2025-08-22T18:25:00Z"/>
  <w16cex:commentExtensible w16cex:durableId="5466F03B" w16cex:dateUtc="2025-08-29T14:00:00Z"/>
  <w16cex:commentExtensible w16cex:durableId="3CA2A40B" w16cex:dateUtc="2025-05-05T16:47:00Z"/>
  <w16cex:commentExtensible w16cex:durableId="2B06350F" w16cex:dateUtc="2025-07-17T20:49:00Z"/>
  <w16cex:commentExtensible w16cex:durableId="41BFC057" w16cex:dateUtc="2025-08-29T18:38:00Z"/>
  <w16cex:commentExtensible w16cex:durableId="2EE40AB2" w16cex:dateUtc="2025-07-17T20:20:00Z"/>
  <w16cex:commentExtensible w16cex:durableId="7750C277" w16cex:dateUtc="2025-08-22T19:05:00Z"/>
  <w16cex:commentExtensible w16cex:durableId="57B110F9" w16cex:dateUtc="2025-08-22T19:06:00Z"/>
  <w16cex:commentExtensible w16cex:durableId="0B9997EC" w16cex:dateUtc="2025-08-22T19:10:00Z"/>
  <w16cex:commentExtensible w16cex:durableId="40BF6176" w16cex:dateUtc="2025-09-16T14:24:00Z"/>
  <w16cex:commentExtensible w16cex:durableId="0922C3B8" w16cex:dateUtc="2025-09-24T14:49:00Z"/>
  <w16cex:commentExtensible w16cex:durableId="7A2442CB" w16cex:dateUtc="2025-09-24T14:20:00Z"/>
  <w16cex:commentExtensible w16cex:durableId="3B8C2034" w16cex:dateUtc="2025-10-03T01:07:00Z"/>
  <w16cex:commentExtensible w16cex:durableId="0D7931E4" w16cex:dateUtc="2025-09-24T14:51:00Z"/>
  <w16cex:commentExtensible w16cex:durableId="0B603FD7" w16cex:dateUtc="2025-09-16T15:48:00Z"/>
  <w16cex:commentExtensible w16cex:durableId="5ED9A48E" w16cex:dateUtc="2025-09-24T15:00:00Z"/>
  <w16cex:commentExtensible w16cex:durableId="438B6BD7" w16cex:dateUtc="2025-09-24T15:04:00Z"/>
  <w16cex:commentExtensible w16cex:durableId="2D793BE2" w16cex:dateUtc="2025-09-24T15:03:00Z"/>
  <w16cex:commentExtensible w16cex:durableId="36323F3B" w16cex:dateUtc="2025-09-24T15:02:00Z"/>
  <w16cex:commentExtensible w16cex:durableId="42833809" w16cex:dateUtc="2025-08-22T18:24:00Z"/>
  <w16cex:commentExtensible w16cex:durableId="71FD88A9" w16cex:dateUtc="2025-08-22T18:25:00Z"/>
  <w16cex:commentExtensible w16cex:durableId="44BAB59D" w16cex:dateUtc="2025-09-24T15:10:00Z"/>
  <w16cex:commentExtensible w16cex:durableId="15DD40A8" w16cex:dateUtc="2025-09-24T15:14:00Z"/>
  <w16cex:commentExtensible w16cex:durableId="42BE631C" w16cex:dateUtc="2025-09-24T15:15:00Z"/>
  <w16cex:commentExtensible w16cex:durableId="653B4093" w16cex:dateUtc="2025-08-29T13:22:00Z"/>
  <w16cex:commentExtensible w16cex:durableId="2ADCD536" w16cex:dateUtc="2025-09-18T20:52:00Z"/>
  <w16cex:commentExtensible w16cex:durableId="4AFF74D9" w16cex:dateUtc="2025-09-24T16:55:00Z"/>
  <w16cex:commentExtensible w16cex:durableId="46396E03" w16cex:dateUtc="2025-09-24T16:58:00Z"/>
  <w16cex:commentExtensible w16cex:durableId="194FE0AB" w16cex:dateUtc="2025-09-24T15:27:00Z"/>
  <w16cex:commentExtensible w16cex:durableId="0DE297A5" w16cex:dateUtc="2025-09-24T15:27:00Z"/>
  <w16cex:commentExtensible w16cex:durableId="3AB7630F" w16cex:dateUtc="2025-09-24T15:28:00Z"/>
  <w16cex:commentExtensible w16cex:durableId="76A3D48B" w16cex:dateUtc="2025-09-24T15:30:00Z"/>
  <w16cex:commentExtensible w16cex:durableId="235E5C72" w16cex:dateUtc="2025-08-22T19:05:00Z"/>
  <w16cex:commentExtensible w16cex:durableId="612DCF43"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D279017" w16cid:durableId="58BDFA6A"/>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73287AE2" w16cid:durableId="4C69E7DA"/>
  <w16cid:commentId w16cid:paraId="45BBD27D" w16cid:durableId="64662F97"/>
  <w16cid:commentId w16cid:paraId="59E93F9F" w16cid:durableId="3717EE3B"/>
  <w16cid:commentId w16cid:paraId="46A85C35" w16cid:durableId="3C12576A"/>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1CA6C94" w16cid:durableId="1F45097E"/>
  <w16cid:commentId w16cid:paraId="42730FAB" w16cid:durableId="3281DAEB"/>
  <w16cid:commentId w16cid:paraId="00D5AFC8" w16cid:durableId="30BB03F8"/>
  <w16cid:commentId w16cid:paraId="1B7C2006" w16cid:durableId="2C75B9C2"/>
  <w16cid:commentId w16cid:paraId="4C393C9C" w16cid:durableId="448F3521"/>
  <w16cid:commentId w16cid:paraId="118DC586" w16cid:durableId="5E7CB429"/>
  <w16cid:commentId w16cid:paraId="33679314" w16cid:durableId="72C9CA03"/>
  <w16cid:commentId w16cid:paraId="209B4CFD" w16cid:durableId="4B61DE86"/>
  <w16cid:commentId w16cid:paraId="146790D3" w16cid:durableId="2CE9771B"/>
  <w16cid:commentId w16cid:paraId="781361A3" w16cid:durableId="27BEE690"/>
  <w16cid:commentId w16cid:paraId="79342734" w16cid:durableId="02A3753A"/>
  <w16cid:commentId w16cid:paraId="06F7F994" w16cid:durableId="0E36636E"/>
  <w16cid:commentId w16cid:paraId="7E5B7733" w16cid:durableId="0A3CF6E4"/>
  <w16cid:commentId w16cid:paraId="4F708CE4" w16cid:durableId="59BDAF57"/>
  <w16cid:commentId w16cid:paraId="61115438" w16cid:durableId="06A2F0F9"/>
  <w16cid:commentId w16cid:paraId="1F3730B4" w16cid:durableId="15D2A6A0"/>
  <w16cid:commentId w16cid:paraId="29AF0C18" w16cid:durableId="79C5CDC7"/>
  <w16cid:commentId w16cid:paraId="097FE284" w16cid:durableId="6DD450FA"/>
  <w16cid:commentId w16cid:paraId="22EC0462" w16cid:durableId="3D286557"/>
  <w16cid:commentId w16cid:paraId="061FFB90" w16cid:durableId="5F61ADF9"/>
  <w16cid:commentId w16cid:paraId="4785ADD5" w16cid:durableId="524738DC"/>
  <w16cid:commentId w16cid:paraId="6BC9A3B0" w16cid:durableId="106A2553"/>
  <w16cid:commentId w16cid:paraId="033A966E" w16cid:durableId="47FE5E3E"/>
  <w16cid:commentId w16cid:paraId="1FFA510D" w16cid:durableId="2A8CD2BB"/>
  <w16cid:commentId w16cid:paraId="7251EBD7" w16cid:durableId="0F6BC9A2"/>
  <w16cid:commentId w16cid:paraId="3AF98ACA" w16cid:durableId="6EDDDB6A"/>
  <w16cid:commentId w16cid:paraId="124E2859" w16cid:durableId="53A80804"/>
  <w16cid:commentId w16cid:paraId="5B6EA450" w16cid:durableId="5466F03B"/>
  <w16cid:commentId w16cid:paraId="0B8A6BDE" w16cid:durableId="3CA2A40B"/>
  <w16cid:commentId w16cid:paraId="5858E1D6" w16cid:durableId="2B06350F"/>
  <w16cid:commentId w16cid:paraId="2D586544" w16cid:durableId="41BFC057"/>
  <w16cid:commentId w16cid:paraId="64DCC5CD" w16cid:durableId="2EE40AB2"/>
  <w16cid:commentId w16cid:paraId="0B227D46" w16cid:durableId="7750C277"/>
  <w16cid:commentId w16cid:paraId="5C5D4425" w16cid:durableId="57B110F9"/>
  <w16cid:commentId w16cid:paraId="453DFB95" w16cid:durableId="0B9997EC"/>
  <w16cid:commentId w16cid:paraId="6AE66652" w16cid:durableId="40BF6176"/>
  <w16cid:commentId w16cid:paraId="781E8DB7" w16cid:durableId="0922C3B8"/>
  <w16cid:commentId w16cid:paraId="0F6473C3" w16cid:durableId="7A2442CB"/>
  <w16cid:commentId w16cid:paraId="61942F9B" w16cid:durableId="3B8C2034"/>
  <w16cid:commentId w16cid:paraId="754FF868" w16cid:durableId="0D7931E4"/>
  <w16cid:commentId w16cid:paraId="5EE857DD" w16cid:durableId="0B603FD7"/>
  <w16cid:commentId w16cid:paraId="3E2E80DC" w16cid:durableId="5ED9A48E"/>
  <w16cid:commentId w16cid:paraId="3981D68E" w16cid:durableId="438B6BD7"/>
  <w16cid:commentId w16cid:paraId="34CBBDC1" w16cid:durableId="2D793BE2"/>
  <w16cid:commentId w16cid:paraId="071D2792" w16cid:durableId="36323F3B"/>
  <w16cid:commentId w16cid:paraId="10D05B9C" w16cid:durableId="42833809"/>
  <w16cid:commentId w16cid:paraId="24572FE3" w16cid:durableId="71FD88A9"/>
  <w16cid:commentId w16cid:paraId="69BAC2E2" w16cid:durableId="44BAB59D"/>
  <w16cid:commentId w16cid:paraId="08392BAD" w16cid:durableId="15DD40A8"/>
  <w16cid:commentId w16cid:paraId="7E7D378E" w16cid:durableId="42BE631C"/>
  <w16cid:commentId w16cid:paraId="27B5723D" w16cid:durableId="653B4093"/>
  <w16cid:commentId w16cid:paraId="10C13B6D" w16cid:durableId="2ADCD536"/>
  <w16cid:commentId w16cid:paraId="67769091" w16cid:durableId="4AFF74D9"/>
  <w16cid:commentId w16cid:paraId="22407381" w16cid:durableId="46396E03"/>
  <w16cid:commentId w16cid:paraId="02ADB016" w16cid:durableId="194FE0AB"/>
  <w16cid:commentId w16cid:paraId="1ED96031" w16cid:durableId="0DE297A5"/>
  <w16cid:commentId w16cid:paraId="206123E4" w16cid:durableId="3AB7630F"/>
  <w16cid:commentId w16cid:paraId="0227C3AF" w16cid:durableId="76A3D48B"/>
  <w16cid:commentId w16cid:paraId="434F7EB6" w16cid:durableId="235E5C72"/>
  <w16cid:commentId w16cid:paraId="5BBCDD30" w16cid:durableId="612DCF43"/>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B5BD5" w14:textId="77777777" w:rsidR="00C43770" w:rsidRDefault="00C43770" w:rsidP="00BA23C4">
      <w:r>
        <w:separator/>
      </w:r>
    </w:p>
  </w:endnote>
  <w:endnote w:type="continuationSeparator" w:id="0">
    <w:p w14:paraId="6FD74362" w14:textId="77777777" w:rsidR="00C43770" w:rsidRDefault="00C43770"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2158D4" w14:textId="77777777" w:rsidR="00C43770" w:rsidRDefault="00C43770" w:rsidP="00BA23C4">
      <w:r>
        <w:separator/>
      </w:r>
    </w:p>
  </w:footnote>
  <w:footnote w:type="continuationSeparator" w:id="0">
    <w:p w14:paraId="73C42658" w14:textId="77777777" w:rsidR="00C43770" w:rsidRDefault="00C43770"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3"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849127217">
    <w:abstractNumId w:val="0"/>
  </w:num>
  <w:num w:numId="2" w16cid:durableId="1874725974">
    <w:abstractNumId w:val="1"/>
  </w:num>
  <w:num w:numId="3" w16cid:durableId="740296215">
    <w:abstractNumId w:val="2"/>
  </w:num>
  <w:num w:numId="4" w16cid:durableId="118635929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450"/>
    <w:rsid w:val="0000334E"/>
    <w:rsid w:val="000034B0"/>
    <w:rsid w:val="000034C9"/>
    <w:rsid w:val="00003A2F"/>
    <w:rsid w:val="000040A8"/>
    <w:rsid w:val="000041AC"/>
    <w:rsid w:val="00004F2A"/>
    <w:rsid w:val="0000644C"/>
    <w:rsid w:val="00007121"/>
    <w:rsid w:val="000073EB"/>
    <w:rsid w:val="00007B3F"/>
    <w:rsid w:val="000103A3"/>
    <w:rsid w:val="00010592"/>
    <w:rsid w:val="00011081"/>
    <w:rsid w:val="00012474"/>
    <w:rsid w:val="00012872"/>
    <w:rsid w:val="00012A3D"/>
    <w:rsid w:val="00012B28"/>
    <w:rsid w:val="0001340E"/>
    <w:rsid w:val="00014E6B"/>
    <w:rsid w:val="000150D7"/>
    <w:rsid w:val="0001535D"/>
    <w:rsid w:val="00015B17"/>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0C0"/>
    <w:rsid w:val="000302B3"/>
    <w:rsid w:val="00030ED4"/>
    <w:rsid w:val="0003143C"/>
    <w:rsid w:val="0003388D"/>
    <w:rsid w:val="00033C21"/>
    <w:rsid w:val="00035235"/>
    <w:rsid w:val="000352BF"/>
    <w:rsid w:val="000358BF"/>
    <w:rsid w:val="0003629B"/>
    <w:rsid w:val="00036AF2"/>
    <w:rsid w:val="00036ECA"/>
    <w:rsid w:val="00037646"/>
    <w:rsid w:val="00037FCE"/>
    <w:rsid w:val="00040D48"/>
    <w:rsid w:val="0004159C"/>
    <w:rsid w:val="00041C34"/>
    <w:rsid w:val="000421C7"/>
    <w:rsid w:val="00042904"/>
    <w:rsid w:val="000446A9"/>
    <w:rsid w:val="00044A60"/>
    <w:rsid w:val="0004533D"/>
    <w:rsid w:val="00045FC8"/>
    <w:rsid w:val="00046108"/>
    <w:rsid w:val="00046223"/>
    <w:rsid w:val="00046B49"/>
    <w:rsid w:val="00051705"/>
    <w:rsid w:val="000517D3"/>
    <w:rsid w:val="00051B10"/>
    <w:rsid w:val="000520D0"/>
    <w:rsid w:val="0005245D"/>
    <w:rsid w:val="000528B7"/>
    <w:rsid w:val="00052E68"/>
    <w:rsid w:val="00053111"/>
    <w:rsid w:val="00053560"/>
    <w:rsid w:val="00053609"/>
    <w:rsid w:val="0005385E"/>
    <w:rsid w:val="00054647"/>
    <w:rsid w:val="00054CE2"/>
    <w:rsid w:val="000552D0"/>
    <w:rsid w:val="0005550C"/>
    <w:rsid w:val="000558EB"/>
    <w:rsid w:val="00055B91"/>
    <w:rsid w:val="00055C41"/>
    <w:rsid w:val="000561AE"/>
    <w:rsid w:val="000569B2"/>
    <w:rsid w:val="000569F3"/>
    <w:rsid w:val="00057001"/>
    <w:rsid w:val="0005722A"/>
    <w:rsid w:val="0005789E"/>
    <w:rsid w:val="0005799C"/>
    <w:rsid w:val="00057B3A"/>
    <w:rsid w:val="0006195B"/>
    <w:rsid w:val="0006212B"/>
    <w:rsid w:val="000623F1"/>
    <w:rsid w:val="00062549"/>
    <w:rsid w:val="00062B5E"/>
    <w:rsid w:val="000632C0"/>
    <w:rsid w:val="00063AFE"/>
    <w:rsid w:val="00064386"/>
    <w:rsid w:val="00065487"/>
    <w:rsid w:val="00066506"/>
    <w:rsid w:val="00067A23"/>
    <w:rsid w:val="000704FB"/>
    <w:rsid w:val="000707AD"/>
    <w:rsid w:val="000707CC"/>
    <w:rsid w:val="00070962"/>
    <w:rsid w:val="00070ACE"/>
    <w:rsid w:val="00071040"/>
    <w:rsid w:val="000715E1"/>
    <w:rsid w:val="00071E62"/>
    <w:rsid w:val="000726B3"/>
    <w:rsid w:val="000735A6"/>
    <w:rsid w:val="00073604"/>
    <w:rsid w:val="00073AF9"/>
    <w:rsid w:val="00073FB4"/>
    <w:rsid w:val="00074774"/>
    <w:rsid w:val="00074F0E"/>
    <w:rsid w:val="00074F1D"/>
    <w:rsid w:val="0007521D"/>
    <w:rsid w:val="00075AD7"/>
    <w:rsid w:val="00075EAF"/>
    <w:rsid w:val="00077707"/>
    <w:rsid w:val="00077ABD"/>
    <w:rsid w:val="00080205"/>
    <w:rsid w:val="00080498"/>
    <w:rsid w:val="000809DC"/>
    <w:rsid w:val="00080E7F"/>
    <w:rsid w:val="00082334"/>
    <w:rsid w:val="00082558"/>
    <w:rsid w:val="00082761"/>
    <w:rsid w:val="000827AF"/>
    <w:rsid w:val="000828DD"/>
    <w:rsid w:val="000830B8"/>
    <w:rsid w:val="00083FF5"/>
    <w:rsid w:val="000842A7"/>
    <w:rsid w:val="0008442F"/>
    <w:rsid w:val="00084F7A"/>
    <w:rsid w:val="0008511F"/>
    <w:rsid w:val="00085DC4"/>
    <w:rsid w:val="00085FB1"/>
    <w:rsid w:val="00086996"/>
    <w:rsid w:val="00087177"/>
    <w:rsid w:val="0008731E"/>
    <w:rsid w:val="0008759B"/>
    <w:rsid w:val="00087FFE"/>
    <w:rsid w:val="0009076A"/>
    <w:rsid w:val="00090DAC"/>
    <w:rsid w:val="000915FC"/>
    <w:rsid w:val="00091A95"/>
    <w:rsid w:val="00092996"/>
    <w:rsid w:val="00092C64"/>
    <w:rsid w:val="00093728"/>
    <w:rsid w:val="00094217"/>
    <w:rsid w:val="000942F0"/>
    <w:rsid w:val="00094D22"/>
    <w:rsid w:val="00094D49"/>
    <w:rsid w:val="00094ED9"/>
    <w:rsid w:val="0009529F"/>
    <w:rsid w:val="00095454"/>
    <w:rsid w:val="00095929"/>
    <w:rsid w:val="00097188"/>
    <w:rsid w:val="00097652"/>
    <w:rsid w:val="00097C57"/>
    <w:rsid w:val="000A0186"/>
    <w:rsid w:val="000A0451"/>
    <w:rsid w:val="000A1B8A"/>
    <w:rsid w:val="000A25B0"/>
    <w:rsid w:val="000A2E30"/>
    <w:rsid w:val="000A33C1"/>
    <w:rsid w:val="000A4D6A"/>
    <w:rsid w:val="000A4E49"/>
    <w:rsid w:val="000A4F50"/>
    <w:rsid w:val="000A50CD"/>
    <w:rsid w:val="000A5A4A"/>
    <w:rsid w:val="000A619C"/>
    <w:rsid w:val="000A75B6"/>
    <w:rsid w:val="000A7B90"/>
    <w:rsid w:val="000B011B"/>
    <w:rsid w:val="000B095A"/>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11C8"/>
    <w:rsid w:val="000C1254"/>
    <w:rsid w:val="000C1D5C"/>
    <w:rsid w:val="000C273B"/>
    <w:rsid w:val="000C2D91"/>
    <w:rsid w:val="000C41FB"/>
    <w:rsid w:val="000C445E"/>
    <w:rsid w:val="000C4A44"/>
    <w:rsid w:val="000C53D7"/>
    <w:rsid w:val="000C5A9E"/>
    <w:rsid w:val="000C5CDE"/>
    <w:rsid w:val="000C62A2"/>
    <w:rsid w:val="000C63A7"/>
    <w:rsid w:val="000C6D2A"/>
    <w:rsid w:val="000C6E7C"/>
    <w:rsid w:val="000C75F4"/>
    <w:rsid w:val="000C7781"/>
    <w:rsid w:val="000C7960"/>
    <w:rsid w:val="000C7FE2"/>
    <w:rsid w:val="000D0271"/>
    <w:rsid w:val="000D111D"/>
    <w:rsid w:val="000D1473"/>
    <w:rsid w:val="000D1D54"/>
    <w:rsid w:val="000D281A"/>
    <w:rsid w:val="000D3041"/>
    <w:rsid w:val="000D3E52"/>
    <w:rsid w:val="000D4F01"/>
    <w:rsid w:val="000D5023"/>
    <w:rsid w:val="000D5218"/>
    <w:rsid w:val="000D5C20"/>
    <w:rsid w:val="000D6661"/>
    <w:rsid w:val="000E0B95"/>
    <w:rsid w:val="000E0CBB"/>
    <w:rsid w:val="000E0EA5"/>
    <w:rsid w:val="000E1AA1"/>
    <w:rsid w:val="000E21E0"/>
    <w:rsid w:val="000E2DAF"/>
    <w:rsid w:val="000E4739"/>
    <w:rsid w:val="000E6494"/>
    <w:rsid w:val="000E685C"/>
    <w:rsid w:val="000E6AB5"/>
    <w:rsid w:val="000E7D49"/>
    <w:rsid w:val="000E7FF9"/>
    <w:rsid w:val="000F0691"/>
    <w:rsid w:val="000F0E47"/>
    <w:rsid w:val="000F1576"/>
    <w:rsid w:val="000F24C6"/>
    <w:rsid w:val="000F27E6"/>
    <w:rsid w:val="000F3155"/>
    <w:rsid w:val="000F3696"/>
    <w:rsid w:val="000F3788"/>
    <w:rsid w:val="000F3CA0"/>
    <w:rsid w:val="000F54BC"/>
    <w:rsid w:val="000F55FD"/>
    <w:rsid w:val="000F6D6C"/>
    <w:rsid w:val="000F7079"/>
    <w:rsid w:val="000F70C4"/>
    <w:rsid w:val="000F743D"/>
    <w:rsid w:val="000F7E57"/>
    <w:rsid w:val="0010041C"/>
    <w:rsid w:val="00100819"/>
    <w:rsid w:val="00100FD6"/>
    <w:rsid w:val="001010F8"/>
    <w:rsid w:val="001011B8"/>
    <w:rsid w:val="00101913"/>
    <w:rsid w:val="00101A72"/>
    <w:rsid w:val="00102F89"/>
    <w:rsid w:val="001032F6"/>
    <w:rsid w:val="00103F76"/>
    <w:rsid w:val="0010479C"/>
    <w:rsid w:val="00104A4C"/>
    <w:rsid w:val="00104AD4"/>
    <w:rsid w:val="00106AFE"/>
    <w:rsid w:val="00106B09"/>
    <w:rsid w:val="00106C43"/>
    <w:rsid w:val="00107050"/>
    <w:rsid w:val="0010725B"/>
    <w:rsid w:val="0010776F"/>
    <w:rsid w:val="001108F5"/>
    <w:rsid w:val="0011117B"/>
    <w:rsid w:val="001112D3"/>
    <w:rsid w:val="00111C08"/>
    <w:rsid w:val="00111D5C"/>
    <w:rsid w:val="001132BB"/>
    <w:rsid w:val="0011351D"/>
    <w:rsid w:val="001135E8"/>
    <w:rsid w:val="00113C09"/>
    <w:rsid w:val="00113C28"/>
    <w:rsid w:val="001140C4"/>
    <w:rsid w:val="001144EA"/>
    <w:rsid w:val="00116BD0"/>
    <w:rsid w:val="00120603"/>
    <w:rsid w:val="001207AD"/>
    <w:rsid w:val="001212EC"/>
    <w:rsid w:val="00121572"/>
    <w:rsid w:val="00121838"/>
    <w:rsid w:val="00121E53"/>
    <w:rsid w:val="00121ECD"/>
    <w:rsid w:val="0012200B"/>
    <w:rsid w:val="001231A3"/>
    <w:rsid w:val="0012385E"/>
    <w:rsid w:val="00124E10"/>
    <w:rsid w:val="00125454"/>
    <w:rsid w:val="00125FFD"/>
    <w:rsid w:val="00126021"/>
    <w:rsid w:val="00126E3A"/>
    <w:rsid w:val="00126FF6"/>
    <w:rsid w:val="00127C3E"/>
    <w:rsid w:val="001308F8"/>
    <w:rsid w:val="001311F6"/>
    <w:rsid w:val="00131407"/>
    <w:rsid w:val="0013147E"/>
    <w:rsid w:val="001315D2"/>
    <w:rsid w:val="0013170F"/>
    <w:rsid w:val="00131A1D"/>
    <w:rsid w:val="00132775"/>
    <w:rsid w:val="00132886"/>
    <w:rsid w:val="001349EA"/>
    <w:rsid w:val="00134A0E"/>
    <w:rsid w:val="001350DE"/>
    <w:rsid w:val="001357E3"/>
    <w:rsid w:val="00135EB1"/>
    <w:rsid w:val="0013635C"/>
    <w:rsid w:val="001404A4"/>
    <w:rsid w:val="001414D7"/>
    <w:rsid w:val="0014159F"/>
    <w:rsid w:val="001421D4"/>
    <w:rsid w:val="001429A7"/>
    <w:rsid w:val="00142F76"/>
    <w:rsid w:val="00143161"/>
    <w:rsid w:val="001431B5"/>
    <w:rsid w:val="00143F1B"/>
    <w:rsid w:val="0014407B"/>
    <w:rsid w:val="00144474"/>
    <w:rsid w:val="00144946"/>
    <w:rsid w:val="00144A80"/>
    <w:rsid w:val="00144D05"/>
    <w:rsid w:val="00144E17"/>
    <w:rsid w:val="00144E19"/>
    <w:rsid w:val="00144E4B"/>
    <w:rsid w:val="00145838"/>
    <w:rsid w:val="001459BD"/>
    <w:rsid w:val="00145ADE"/>
    <w:rsid w:val="00146082"/>
    <w:rsid w:val="00146219"/>
    <w:rsid w:val="00146D6F"/>
    <w:rsid w:val="001472D1"/>
    <w:rsid w:val="00147BA7"/>
    <w:rsid w:val="00147F3C"/>
    <w:rsid w:val="0015036B"/>
    <w:rsid w:val="00150B9B"/>
    <w:rsid w:val="00150E86"/>
    <w:rsid w:val="001514A5"/>
    <w:rsid w:val="0015190C"/>
    <w:rsid w:val="00153A88"/>
    <w:rsid w:val="0015497F"/>
    <w:rsid w:val="00155117"/>
    <w:rsid w:val="0015712A"/>
    <w:rsid w:val="0015739E"/>
    <w:rsid w:val="00157D77"/>
    <w:rsid w:val="00157F95"/>
    <w:rsid w:val="0016060B"/>
    <w:rsid w:val="00160664"/>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AE3"/>
    <w:rsid w:val="00170867"/>
    <w:rsid w:val="00170C95"/>
    <w:rsid w:val="001722A0"/>
    <w:rsid w:val="001734C3"/>
    <w:rsid w:val="0017488C"/>
    <w:rsid w:val="001770D4"/>
    <w:rsid w:val="001776BB"/>
    <w:rsid w:val="0017787E"/>
    <w:rsid w:val="00177F08"/>
    <w:rsid w:val="00177F95"/>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FC"/>
    <w:rsid w:val="00187D4B"/>
    <w:rsid w:val="00190806"/>
    <w:rsid w:val="00190B58"/>
    <w:rsid w:val="00191069"/>
    <w:rsid w:val="0019173B"/>
    <w:rsid w:val="00192C31"/>
    <w:rsid w:val="0019372D"/>
    <w:rsid w:val="00194152"/>
    <w:rsid w:val="0019551D"/>
    <w:rsid w:val="00196183"/>
    <w:rsid w:val="00196457"/>
    <w:rsid w:val="00196D37"/>
    <w:rsid w:val="00197574"/>
    <w:rsid w:val="00197EA5"/>
    <w:rsid w:val="001A01FB"/>
    <w:rsid w:val="001A03A9"/>
    <w:rsid w:val="001A07C4"/>
    <w:rsid w:val="001A07F8"/>
    <w:rsid w:val="001A1189"/>
    <w:rsid w:val="001A14EB"/>
    <w:rsid w:val="001A1823"/>
    <w:rsid w:val="001A1AC6"/>
    <w:rsid w:val="001A20A4"/>
    <w:rsid w:val="001A21C3"/>
    <w:rsid w:val="001A2873"/>
    <w:rsid w:val="001A2910"/>
    <w:rsid w:val="001A2BD1"/>
    <w:rsid w:val="001A2EF5"/>
    <w:rsid w:val="001A350C"/>
    <w:rsid w:val="001A3BE9"/>
    <w:rsid w:val="001A4B95"/>
    <w:rsid w:val="001A527E"/>
    <w:rsid w:val="001A56CD"/>
    <w:rsid w:val="001A6844"/>
    <w:rsid w:val="001A6938"/>
    <w:rsid w:val="001A6B01"/>
    <w:rsid w:val="001A6C6D"/>
    <w:rsid w:val="001A72D5"/>
    <w:rsid w:val="001B0A06"/>
    <w:rsid w:val="001B0E81"/>
    <w:rsid w:val="001B0ED3"/>
    <w:rsid w:val="001B168C"/>
    <w:rsid w:val="001B25D7"/>
    <w:rsid w:val="001B2C0B"/>
    <w:rsid w:val="001B2E21"/>
    <w:rsid w:val="001B2F6C"/>
    <w:rsid w:val="001B3352"/>
    <w:rsid w:val="001B33BA"/>
    <w:rsid w:val="001B33D9"/>
    <w:rsid w:val="001B36ED"/>
    <w:rsid w:val="001B3A95"/>
    <w:rsid w:val="001B3B79"/>
    <w:rsid w:val="001B4679"/>
    <w:rsid w:val="001B58AF"/>
    <w:rsid w:val="001B5AD0"/>
    <w:rsid w:val="001B5D7F"/>
    <w:rsid w:val="001B6E1B"/>
    <w:rsid w:val="001B6F4F"/>
    <w:rsid w:val="001B7651"/>
    <w:rsid w:val="001B76B8"/>
    <w:rsid w:val="001B7C4A"/>
    <w:rsid w:val="001C0553"/>
    <w:rsid w:val="001C06AC"/>
    <w:rsid w:val="001C07F6"/>
    <w:rsid w:val="001C0F15"/>
    <w:rsid w:val="001C1041"/>
    <w:rsid w:val="001C15EC"/>
    <w:rsid w:val="001C193E"/>
    <w:rsid w:val="001C2671"/>
    <w:rsid w:val="001C2902"/>
    <w:rsid w:val="001C385E"/>
    <w:rsid w:val="001C38B8"/>
    <w:rsid w:val="001C3A52"/>
    <w:rsid w:val="001C3BD6"/>
    <w:rsid w:val="001C4049"/>
    <w:rsid w:val="001C4574"/>
    <w:rsid w:val="001C458D"/>
    <w:rsid w:val="001C45B4"/>
    <w:rsid w:val="001C471D"/>
    <w:rsid w:val="001C5184"/>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20D"/>
    <w:rsid w:val="001E121C"/>
    <w:rsid w:val="001E133D"/>
    <w:rsid w:val="001E1C1A"/>
    <w:rsid w:val="001E1E20"/>
    <w:rsid w:val="001E3AA1"/>
    <w:rsid w:val="001E3CFF"/>
    <w:rsid w:val="001E424B"/>
    <w:rsid w:val="001E4AB3"/>
    <w:rsid w:val="001E4E26"/>
    <w:rsid w:val="001E6379"/>
    <w:rsid w:val="001E640A"/>
    <w:rsid w:val="001E65FE"/>
    <w:rsid w:val="001E66B5"/>
    <w:rsid w:val="001E7D0D"/>
    <w:rsid w:val="001F0ABE"/>
    <w:rsid w:val="001F133A"/>
    <w:rsid w:val="001F1600"/>
    <w:rsid w:val="001F1C66"/>
    <w:rsid w:val="001F1F31"/>
    <w:rsid w:val="001F204D"/>
    <w:rsid w:val="001F2811"/>
    <w:rsid w:val="001F346A"/>
    <w:rsid w:val="001F34DC"/>
    <w:rsid w:val="001F357E"/>
    <w:rsid w:val="001F43BF"/>
    <w:rsid w:val="001F4AA0"/>
    <w:rsid w:val="001F501C"/>
    <w:rsid w:val="001F503B"/>
    <w:rsid w:val="001F5E11"/>
    <w:rsid w:val="001F6D59"/>
    <w:rsid w:val="001F7370"/>
    <w:rsid w:val="001F77C0"/>
    <w:rsid w:val="001F7ED2"/>
    <w:rsid w:val="002003EF"/>
    <w:rsid w:val="00202BFC"/>
    <w:rsid w:val="00202D76"/>
    <w:rsid w:val="00202FF4"/>
    <w:rsid w:val="00203128"/>
    <w:rsid w:val="00204A64"/>
    <w:rsid w:val="0020534C"/>
    <w:rsid w:val="002053D4"/>
    <w:rsid w:val="00206233"/>
    <w:rsid w:val="00206B23"/>
    <w:rsid w:val="002070D0"/>
    <w:rsid w:val="00207F69"/>
    <w:rsid w:val="0021103F"/>
    <w:rsid w:val="002115DF"/>
    <w:rsid w:val="002130D5"/>
    <w:rsid w:val="002134F5"/>
    <w:rsid w:val="00213D4A"/>
    <w:rsid w:val="002142A9"/>
    <w:rsid w:val="002147C0"/>
    <w:rsid w:val="00214FB8"/>
    <w:rsid w:val="00215B4E"/>
    <w:rsid w:val="002162E7"/>
    <w:rsid w:val="0021709C"/>
    <w:rsid w:val="002175BF"/>
    <w:rsid w:val="00217F51"/>
    <w:rsid w:val="002206A3"/>
    <w:rsid w:val="0022127E"/>
    <w:rsid w:val="002215D4"/>
    <w:rsid w:val="0022164F"/>
    <w:rsid w:val="00221885"/>
    <w:rsid w:val="00222966"/>
    <w:rsid w:val="0022598C"/>
    <w:rsid w:val="00225D03"/>
    <w:rsid w:val="00226151"/>
    <w:rsid w:val="0022706E"/>
    <w:rsid w:val="002303F1"/>
    <w:rsid w:val="00230485"/>
    <w:rsid w:val="002304B3"/>
    <w:rsid w:val="00230ACB"/>
    <w:rsid w:val="00231C40"/>
    <w:rsid w:val="00231DC8"/>
    <w:rsid w:val="002326E3"/>
    <w:rsid w:val="0023350D"/>
    <w:rsid w:val="00233CF0"/>
    <w:rsid w:val="00233D51"/>
    <w:rsid w:val="00233DCE"/>
    <w:rsid w:val="00236602"/>
    <w:rsid w:val="002379DD"/>
    <w:rsid w:val="00240CE0"/>
    <w:rsid w:val="00240E63"/>
    <w:rsid w:val="00241415"/>
    <w:rsid w:val="00241B9F"/>
    <w:rsid w:val="00242B8A"/>
    <w:rsid w:val="002432CD"/>
    <w:rsid w:val="00243496"/>
    <w:rsid w:val="00244A4A"/>
    <w:rsid w:val="00244C3D"/>
    <w:rsid w:val="00244E1E"/>
    <w:rsid w:val="00244EEF"/>
    <w:rsid w:val="00246B9F"/>
    <w:rsid w:val="00246E79"/>
    <w:rsid w:val="0025041D"/>
    <w:rsid w:val="002506CE"/>
    <w:rsid w:val="00250D88"/>
    <w:rsid w:val="0025211A"/>
    <w:rsid w:val="002521E9"/>
    <w:rsid w:val="002529E0"/>
    <w:rsid w:val="0025342A"/>
    <w:rsid w:val="0025431C"/>
    <w:rsid w:val="00254C38"/>
    <w:rsid w:val="0025531B"/>
    <w:rsid w:val="00255808"/>
    <w:rsid w:val="00256733"/>
    <w:rsid w:val="0025785A"/>
    <w:rsid w:val="002611B1"/>
    <w:rsid w:val="002611C9"/>
    <w:rsid w:val="0026137A"/>
    <w:rsid w:val="00261C9F"/>
    <w:rsid w:val="00261EC4"/>
    <w:rsid w:val="002621D9"/>
    <w:rsid w:val="00262C78"/>
    <w:rsid w:val="00263A8D"/>
    <w:rsid w:val="0026402A"/>
    <w:rsid w:val="00264F1C"/>
    <w:rsid w:val="00266A4E"/>
    <w:rsid w:val="00267123"/>
    <w:rsid w:val="00267990"/>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4C4A"/>
    <w:rsid w:val="0027509D"/>
    <w:rsid w:val="002754A6"/>
    <w:rsid w:val="002758EE"/>
    <w:rsid w:val="00276392"/>
    <w:rsid w:val="00277717"/>
    <w:rsid w:val="00277E86"/>
    <w:rsid w:val="00277F8C"/>
    <w:rsid w:val="0028054E"/>
    <w:rsid w:val="002807A6"/>
    <w:rsid w:val="00280B5C"/>
    <w:rsid w:val="00281536"/>
    <w:rsid w:val="0028169A"/>
    <w:rsid w:val="00282704"/>
    <w:rsid w:val="00284C14"/>
    <w:rsid w:val="00284C79"/>
    <w:rsid w:val="00284C97"/>
    <w:rsid w:val="00286E25"/>
    <w:rsid w:val="0029132A"/>
    <w:rsid w:val="00291639"/>
    <w:rsid w:val="002916D2"/>
    <w:rsid w:val="00291D8E"/>
    <w:rsid w:val="00292B3A"/>
    <w:rsid w:val="00292BD9"/>
    <w:rsid w:val="00292EA0"/>
    <w:rsid w:val="00294057"/>
    <w:rsid w:val="00294077"/>
    <w:rsid w:val="00294A0F"/>
    <w:rsid w:val="00294AA8"/>
    <w:rsid w:val="00294B72"/>
    <w:rsid w:val="002953F8"/>
    <w:rsid w:val="00295657"/>
    <w:rsid w:val="002958DE"/>
    <w:rsid w:val="00295972"/>
    <w:rsid w:val="00296549"/>
    <w:rsid w:val="002969F5"/>
    <w:rsid w:val="002971BC"/>
    <w:rsid w:val="00297A33"/>
    <w:rsid w:val="002A0AC6"/>
    <w:rsid w:val="002A13B0"/>
    <w:rsid w:val="002A2A46"/>
    <w:rsid w:val="002A4429"/>
    <w:rsid w:val="002A5351"/>
    <w:rsid w:val="002A5E8B"/>
    <w:rsid w:val="002A649D"/>
    <w:rsid w:val="002A699B"/>
    <w:rsid w:val="002A710E"/>
    <w:rsid w:val="002A7CB2"/>
    <w:rsid w:val="002B0CDC"/>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5BBD"/>
    <w:rsid w:val="002B5EAC"/>
    <w:rsid w:val="002B6052"/>
    <w:rsid w:val="002B61E6"/>
    <w:rsid w:val="002B68A4"/>
    <w:rsid w:val="002B6F14"/>
    <w:rsid w:val="002B70CC"/>
    <w:rsid w:val="002B7E98"/>
    <w:rsid w:val="002C0BF1"/>
    <w:rsid w:val="002C174A"/>
    <w:rsid w:val="002C1B4B"/>
    <w:rsid w:val="002C2124"/>
    <w:rsid w:val="002C3033"/>
    <w:rsid w:val="002C3345"/>
    <w:rsid w:val="002C3454"/>
    <w:rsid w:val="002C35C4"/>
    <w:rsid w:val="002C40D4"/>
    <w:rsid w:val="002C49DE"/>
    <w:rsid w:val="002C4FE2"/>
    <w:rsid w:val="002C50C1"/>
    <w:rsid w:val="002C53A5"/>
    <w:rsid w:val="002C58D8"/>
    <w:rsid w:val="002C6844"/>
    <w:rsid w:val="002C6D40"/>
    <w:rsid w:val="002C71DF"/>
    <w:rsid w:val="002C75BA"/>
    <w:rsid w:val="002C7B39"/>
    <w:rsid w:val="002D0A2F"/>
    <w:rsid w:val="002D0BE8"/>
    <w:rsid w:val="002D0EEC"/>
    <w:rsid w:val="002D1811"/>
    <w:rsid w:val="002D191F"/>
    <w:rsid w:val="002D2F2F"/>
    <w:rsid w:val="002D3099"/>
    <w:rsid w:val="002D45FF"/>
    <w:rsid w:val="002D4FFD"/>
    <w:rsid w:val="002D506C"/>
    <w:rsid w:val="002D6B92"/>
    <w:rsid w:val="002D7E1C"/>
    <w:rsid w:val="002E12B0"/>
    <w:rsid w:val="002E179E"/>
    <w:rsid w:val="002E1CAC"/>
    <w:rsid w:val="002E35CF"/>
    <w:rsid w:val="002E3EF2"/>
    <w:rsid w:val="002E4081"/>
    <w:rsid w:val="002E4111"/>
    <w:rsid w:val="002E49E2"/>
    <w:rsid w:val="002E70C1"/>
    <w:rsid w:val="002E731E"/>
    <w:rsid w:val="002E7691"/>
    <w:rsid w:val="002E7E91"/>
    <w:rsid w:val="002F011B"/>
    <w:rsid w:val="002F0A37"/>
    <w:rsid w:val="002F19B7"/>
    <w:rsid w:val="002F2243"/>
    <w:rsid w:val="002F2A36"/>
    <w:rsid w:val="002F2A4C"/>
    <w:rsid w:val="002F497A"/>
    <w:rsid w:val="002F4ADB"/>
    <w:rsid w:val="002F5702"/>
    <w:rsid w:val="002F695E"/>
    <w:rsid w:val="002F6B40"/>
    <w:rsid w:val="002F7550"/>
    <w:rsid w:val="002F7E01"/>
    <w:rsid w:val="00300F4B"/>
    <w:rsid w:val="00301018"/>
    <w:rsid w:val="003010AA"/>
    <w:rsid w:val="00301A3F"/>
    <w:rsid w:val="00301CF6"/>
    <w:rsid w:val="00303261"/>
    <w:rsid w:val="00303999"/>
    <w:rsid w:val="00304629"/>
    <w:rsid w:val="003049DD"/>
    <w:rsid w:val="0030536A"/>
    <w:rsid w:val="003058FD"/>
    <w:rsid w:val="00305A23"/>
    <w:rsid w:val="00305C7C"/>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98A"/>
    <w:rsid w:val="00321F21"/>
    <w:rsid w:val="0032258D"/>
    <w:rsid w:val="00322C9D"/>
    <w:rsid w:val="0032352A"/>
    <w:rsid w:val="00325198"/>
    <w:rsid w:val="0032564A"/>
    <w:rsid w:val="00327446"/>
    <w:rsid w:val="00327F03"/>
    <w:rsid w:val="003308AB"/>
    <w:rsid w:val="003328A1"/>
    <w:rsid w:val="0033357C"/>
    <w:rsid w:val="0033397E"/>
    <w:rsid w:val="003349FC"/>
    <w:rsid w:val="00335435"/>
    <w:rsid w:val="00335868"/>
    <w:rsid w:val="00335D4A"/>
    <w:rsid w:val="00335D66"/>
    <w:rsid w:val="00337388"/>
    <w:rsid w:val="00337C37"/>
    <w:rsid w:val="00337CAB"/>
    <w:rsid w:val="00337D84"/>
    <w:rsid w:val="00337FFA"/>
    <w:rsid w:val="00341E15"/>
    <w:rsid w:val="003426AF"/>
    <w:rsid w:val="003433E5"/>
    <w:rsid w:val="003437E5"/>
    <w:rsid w:val="003443B8"/>
    <w:rsid w:val="00344585"/>
    <w:rsid w:val="00344D0B"/>
    <w:rsid w:val="003450CB"/>
    <w:rsid w:val="00345628"/>
    <w:rsid w:val="00345784"/>
    <w:rsid w:val="00345C20"/>
    <w:rsid w:val="003472CD"/>
    <w:rsid w:val="00347392"/>
    <w:rsid w:val="00347B9A"/>
    <w:rsid w:val="00347F19"/>
    <w:rsid w:val="003504CD"/>
    <w:rsid w:val="00351408"/>
    <w:rsid w:val="0035167D"/>
    <w:rsid w:val="0035177F"/>
    <w:rsid w:val="00351F5F"/>
    <w:rsid w:val="00352116"/>
    <w:rsid w:val="00353268"/>
    <w:rsid w:val="00353457"/>
    <w:rsid w:val="003534E6"/>
    <w:rsid w:val="003537B9"/>
    <w:rsid w:val="00353841"/>
    <w:rsid w:val="003538A1"/>
    <w:rsid w:val="003541C7"/>
    <w:rsid w:val="00354296"/>
    <w:rsid w:val="00354C46"/>
    <w:rsid w:val="003556EF"/>
    <w:rsid w:val="00355E7E"/>
    <w:rsid w:val="00356B0C"/>
    <w:rsid w:val="003570B0"/>
    <w:rsid w:val="00357616"/>
    <w:rsid w:val="00357D97"/>
    <w:rsid w:val="0036016F"/>
    <w:rsid w:val="00360B6A"/>
    <w:rsid w:val="00360C15"/>
    <w:rsid w:val="00360CF6"/>
    <w:rsid w:val="00361377"/>
    <w:rsid w:val="00361F34"/>
    <w:rsid w:val="00362612"/>
    <w:rsid w:val="00362B7D"/>
    <w:rsid w:val="0036334B"/>
    <w:rsid w:val="00363552"/>
    <w:rsid w:val="00363732"/>
    <w:rsid w:val="00363F74"/>
    <w:rsid w:val="00365B58"/>
    <w:rsid w:val="00366447"/>
    <w:rsid w:val="00366FDC"/>
    <w:rsid w:val="00367D54"/>
    <w:rsid w:val="00370005"/>
    <w:rsid w:val="003700A2"/>
    <w:rsid w:val="00370CAD"/>
    <w:rsid w:val="003715F8"/>
    <w:rsid w:val="0037251B"/>
    <w:rsid w:val="00372BFE"/>
    <w:rsid w:val="00373A28"/>
    <w:rsid w:val="00374081"/>
    <w:rsid w:val="003741AA"/>
    <w:rsid w:val="003743A4"/>
    <w:rsid w:val="0037472B"/>
    <w:rsid w:val="00374757"/>
    <w:rsid w:val="00374849"/>
    <w:rsid w:val="00375B10"/>
    <w:rsid w:val="003766C8"/>
    <w:rsid w:val="00377431"/>
    <w:rsid w:val="00377816"/>
    <w:rsid w:val="003808FE"/>
    <w:rsid w:val="00380BCD"/>
    <w:rsid w:val="003817D4"/>
    <w:rsid w:val="00381EBA"/>
    <w:rsid w:val="0038205F"/>
    <w:rsid w:val="003834CB"/>
    <w:rsid w:val="00383B21"/>
    <w:rsid w:val="00383ED8"/>
    <w:rsid w:val="00384E12"/>
    <w:rsid w:val="00384FDE"/>
    <w:rsid w:val="003866A6"/>
    <w:rsid w:val="003868A6"/>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516C"/>
    <w:rsid w:val="00396EA7"/>
    <w:rsid w:val="00397AF7"/>
    <w:rsid w:val="003A0556"/>
    <w:rsid w:val="003A12DD"/>
    <w:rsid w:val="003A1E15"/>
    <w:rsid w:val="003A29CA"/>
    <w:rsid w:val="003A2CA8"/>
    <w:rsid w:val="003A30F9"/>
    <w:rsid w:val="003A3144"/>
    <w:rsid w:val="003A3282"/>
    <w:rsid w:val="003A3368"/>
    <w:rsid w:val="003A38FA"/>
    <w:rsid w:val="003A3A8A"/>
    <w:rsid w:val="003A41A1"/>
    <w:rsid w:val="003A51FF"/>
    <w:rsid w:val="003A5640"/>
    <w:rsid w:val="003A5CD2"/>
    <w:rsid w:val="003A5EA1"/>
    <w:rsid w:val="003A6073"/>
    <w:rsid w:val="003A6B42"/>
    <w:rsid w:val="003A6BF2"/>
    <w:rsid w:val="003A6E7E"/>
    <w:rsid w:val="003B1E2F"/>
    <w:rsid w:val="003B350C"/>
    <w:rsid w:val="003B367A"/>
    <w:rsid w:val="003B5511"/>
    <w:rsid w:val="003B5BE5"/>
    <w:rsid w:val="003B5ED3"/>
    <w:rsid w:val="003B604E"/>
    <w:rsid w:val="003B61B1"/>
    <w:rsid w:val="003B6369"/>
    <w:rsid w:val="003B6D1A"/>
    <w:rsid w:val="003B7053"/>
    <w:rsid w:val="003B7AD6"/>
    <w:rsid w:val="003B7B84"/>
    <w:rsid w:val="003C023E"/>
    <w:rsid w:val="003C0461"/>
    <w:rsid w:val="003C07CD"/>
    <w:rsid w:val="003C085D"/>
    <w:rsid w:val="003C140D"/>
    <w:rsid w:val="003C1F8F"/>
    <w:rsid w:val="003C328A"/>
    <w:rsid w:val="003C3635"/>
    <w:rsid w:val="003C4859"/>
    <w:rsid w:val="003C614E"/>
    <w:rsid w:val="003C68D4"/>
    <w:rsid w:val="003C6DEA"/>
    <w:rsid w:val="003C70B3"/>
    <w:rsid w:val="003C7364"/>
    <w:rsid w:val="003C7E21"/>
    <w:rsid w:val="003D0334"/>
    <w:rsid w:val="003D086F"/>
    <w:rsid w:val="003D0EA9"/>
    <w:rsid w:val="003D123A"/>
    <w:rsid w:val="003D25BE"/>
    <w:rsid w:val="003D2D6D"/>
    <w:rsid w:val="003D30E6"/>
    <w:rsid w:val="003D365E"/>
    <w:rsid w:val="003D37BE"/>
    <w:rsid w:val="003D37D5"/>
    <w:rsid w:val="003D3A3F"/>
    <w:rsid w:val="003D3D3A"/>
    <w:rsid w:val="003D467D"/>
    <w:rsid w:val="003D468E"/>
    <w:rsid w:val="003D49A7"/>
    <w:rsid w:val="003D4FE2"/>
    <w:rsid w:val="003D514D"/>
    <w:rsid w:val="003D53D7"/>
    <w:rsid w:val="003D5CDF"/>
    <w:rsid w:val="003D6375"/>
    <w:rsid w:val="003D6A53"/>
    <w:rsid w:val="003D6DEC"/>
    <w:rsid w:val="003D710A"/>
    <w:rsid w:val="003D76C3"/>
    <w:rsid w:val="003D7ABE"/>
    <w:rsid w:val="003D7D46"/>
    <w:rsid w:val="003E019C"/>
    <w:rsid w:val="003E125A"/>
    <w:rsid w:val="003E1B98"/>
    <w:rsid w:val="003E264D"/>
    <w:rsid w:val="003E274B"/>
    <w:rsid w:val="003E2DAF"/>
    <w:rsid w:val="003E3F19"/>
    <w:rsid w:val="003E44E9"/>
    <w:rsid w:val="003E4904"/>
    <w:rsid w:val="003E6E45"/>
    <w:rsid w:val="003E7CF6"/>
    <w:rsid w:val="003F03B3"/>
    <w:rsid w:val="003F23CB"/>
    <w:rsid w:val="003F2494"/>
    <w:rsid w:val="003F269C"/>
    <w:rsid w:val="003F306D"/>
    <w:rsid w:val="003F42F5"/>
    <w:rsid w:val="003F4F55"/>
    <w:rsid w:val="003F511E"/>
    <w:rsid w:val="003F599E"/>
    <w:rsid w:val="003F5F3E"/>
    <w:rsid w:val="003F76C1"/>
    <w:rsid w:val="003F7C2D"/>
    <w:rsid w:val="003F7F24"/>
    <w:rsid w:val="00400495"/>
    <w:rsid w:val="00400B20"/>
    <w:rsid w:val="00400BD0"/>
    <w:rsid w:val="00400D75"/>
    <w:rsid w:val="0040123F"/>
    <w:rsid w:val="00402015"/>
    <w:rsid w:val="0040277E"/>
    <w:rsid w:val="004027F2"/>
    <w:rsid w:val="00403D7D"/>
    <w:rsid w:val="0040408F"/>
    <w:rsid w:val="00404269"/>
    <w:rsid w:val="004042C8"/>
    <w:rsid w:val="00404B92"/>
    <w:rsid w:val="00404F9A"/>
    <w:rsid w:val="00406258"/>
    <w:rsid w:val="00406AFA"/>
    <w:rsid w:val="0041000C"/>
    <w:rsid w:val="00410D97"/>
    <w:rsid w:val="00410F43"/>
    <w:rsid w:val="0041130F"/>
    <w:rsid w:val="00411AC0"/>
    <w:rsid w:val="004125F0"/>
    <w:rsid w:val="004127A3"/>
    <w:rsid w:val="004127C1"/>
    <w:rsid w:val="004128B9"/>
    <w:rsid w:val="00412AFF"/>
    <w:rsid w:val="0041320A"/>
    <w:rsid w:val="00413450"/>
    <w:rsid w:val="00413C8D"/>
    <w:rsid w:val="00413F67"/>
    <w:rsid w:val="00414821"/>
    <w:rsid w:val="00415099"/>
    <w:rsid w:val="0041578C"/>
    <w:rsid w:val="00415B0E"/>
    <w:rsid w:val="00415D28"/>
    <w:rsid w:val="00416070"/>
    <w:rsid w:val="00416273"/>
    <w:rsid w:val="00416990"/>
    <w:rsid w:val="00416FC9"/>
    <w:rsid w:val="0041701B"/>
    <w:rsid w:val="00417544"/>
    <w:rsid w:val="00417A43"/>
    <w:rsid w:val="00417B00"/>
    <w:rsid w:val="00420389"/>
    <w:rsid w:val="00420413"/>
    <w:rsid w:val="0042127F"/>
    <w:rsid w:val="00421808"/>
    <w:rsid w:val="00421A25"/>
    <w:rsid w:val="00421EA3"/>
    <w:rsid w:val="00422639"/>
    <w:rsid w:val="00422AF4"/>
    <w:rsid w:val="00422D2A"/>
    <w:rsid w:val="00423396"/>
    <w:rsid w:val="00423399"/>
    <w:rsid w:val="004236D7"/>
    <w:rsid w:val="004239B6"/>
    <w:rsid w:val="00423BE2"/>
    <w:rsid w:val="00423FA6"/>
    <w:rsid w:val="00424421"/>
    <w:rsid w:val="004244B2"/>
    <w:rsid w:val="0042491E"/>
    <w:rsid w:val="00424B25"/>
    <w:rsid w:val="00424BAA"/>
    <w:rsid w:val="0042595B"/>
    <w:rsid w:val="00425CB6"/>
    <w:rsid w:val="00425E8C"/>
    <w:rsid w:val="00425F5A"/>
    <w:rsid w:val="00427649"/>
    <w:rsid w:val="0042782A"/>
    <w:rsid w:val="00427B8B"/>
    <w:rsid w:val="00430F14"/>
    <w:rsid w:val="0043187D"/>
    <w:rsid w:val="00432463"/>
    <w:rsid w:val="0043246F"/>
    <w:rsid w:val="00432657"/>
    <w:rsid w:val="00433512"/>
    <w:rsid w:val="0043356E"/>
    <w:rsid w:val="004336CC"/>
    <w:rsid w:val="00434885"/>
    <w:rsid w:val="00434F63"/>
    <w:rsid w:val="00435158"/>
    <w:rsid w:val="0043574A"/>
    <w:rsid w:val="00435976"/>
    <w:rsid w:val="004366FC"/>
    <w:rsid w:val="00436780"/>
    <w:rsid w:val="00436ECE"/>
    <w:rsid w:val="004400FC"/>
    <w:rsid w:val="00440104"/>
    <w:rsid w:val="00440271"/>
    <w:rsid w:val="00440CE1"/>
    <w:rsid w:val="00440E74"/>
    <w:rsid w:val="004411CD"/>
    <w:rsid w:val="004429BC"/>
    <w:rsid w:val="00442F6E"/>
    <w:rsid w:val="004431D4"/>
    <w:rsid w:val="00443322"/>
    <w:rsid w:val="00444EA9"/>
    <w:rsid w:val="00446619"/>
    <w:rsid w:val="004467C6"/>
    <w:rsid w:val="00450DA6"/>
    <w:rsid w:val="00451774"/>
    <w:rsid w:val="00451CED"/>
    <w:rsid w:val="00451FF6"/>
    <w:rsid w:val="0045266F"/>
    <w:rsid w:val="00452C37"/>
    <w:rsid w:val="00452C78"/>
    <w:rsid w:val="00452DDF"/>
    <w:rsid w:val="00453CED"/>
    <w:rsid w:val="00454F0A"/>
    <w:rsid w:val="004559E3"/>
    <w:rsid w:val="00455AA1"/>
    <w:rsid w:val="00455ACC"/>
    <w:rsid w:val="004566D2"/>
    <w:rsid w:val="00456A89"/>
    <w:rsid w:val="00456CF3"/>
    <w:rsid w:val="00457AA4"/>
    <w:rsid w:val="00457FA9"/>
    <w:rsid w:val="00460385"/>
    <w:rsid w:val="004604AA"/>
    <w:rsid w:val="00460CF3"/>
    <w:rsid w:val="0046279A"/>
    <w:rsid w:val="00462D44"/>
    <w:rsid w:val="00462D65"/>
    <w:rsid w:val="00462EAD"/>
    <w:rsid w:val="00463F4C"/>
    <w:rsid w:val="00464A85"/>
    <w:rsid w:val="00464BF1"/>
    <w:rsid w:val="004652DD"/>
    <w:rsid w:val="004653D0"/>
    <w:rsid w:val="00465C80"/>
    <w:rsid w:val="00466295"/>
    <w:rsid w:val="00466A93"/>
    <w:rsid w:val="00467288"/>
    <w:rsid w:val="004706D7"/>
    <w:rsid w:val="00471331"/>
    <w:rsid w:val="00471D2E"/>
    <w:rsid w:val="00472C10"/>
    <w:rsid w:val="00473198"/>
    <w:rsid w:val="00474399"/>
    <w:rsid w:val="00474BD3"/>
    <w:rsid w:val="00474E5D"/>
    <w:rsid w:val="00474F81"/>
    <w:rsid w:val="00475638"/>
    <w:rsid w:val="00475B10"/>
    <w:rsid w:val="00475D5E"/>
    <w:rsid w:val="00475E75"/>
    <w:rsid w:val="00475ED5"/>
    <w:rsid w:val="0047626C"/>
    <w:rsid w:val="00476AA9"/>
    <w:rsid w:val="00476C41"/>
    <w:rsid w:val="00477D94"/>
    <w:rsid w:val="00480BA6"/>
    <w:rsid w:val="0048142F"/>
    <w:rsid w:val="00481BF5"/>
    <w:rsid w:val="0048303F"/>
    <w:rsid w:val="0048362B"/>
    <w:rsid w:val="0048385F"/>
    <w:rsid w:val="00484BC0"/>
    <w:rsid w:val="004854CC"/>
    <w:rsid w:val="004856FF"/>
    <w:rsid w:val="00486317"/>
    <w:rsid w:val="004864A2"/>
    <w:rsid w:val="004878BC"/>
    <w:rsid w:val="004879FD"/>
    <w:rsid w:val="00487AE3"/>
    <w:rsid w:val="00487E23"/>
    <w:rsid w:val="00487FB1"/>
    <w:rsid w:val="004900DE"/>
    <w:rsid w:val="004905B5"/>
    <w:rsid w:val="00491AED"/>
    <w:rsid w:val="00492CED"/>
    <w:rsid w:val="004935ED"/>
    <w:rsid w:val="00493802"/>
    <w:rsid w:val="004943A1"/>
    <w:rsid w:val="00494D93"/>
    <w:rsid w:val="004958ED"/>
    <w:rsid w:val="0049599C"/>
    <w:rsid w:val="004959C4"/>
    <w:rsid w:val="00495D71"/>
    <w:rsid w:val="004964A4"/>
    <w:rsid w:val="0049695A"/>
    <w:rsid w:val="00496E5B"/>
    <w:rsid w:val="00497021"/>
    <w:rsid w:val="0049707A"/>
    <w:rsid w:val="00497685"/>
    <w:rsid w:val="00497B9D"/>
    <w:rsid w:val="00497C2B"/>
    <w:rsid w:val="004A023A"/>
    <w:rsid w:val="004A05ED"/>
    <w:rsid w:val="004A11E9"/>
    <w:rsid w:val="004A146C"/>
    <w:rsid w:val="004A2099"/>
    <w:rsid w:val="004A28F4"/>
    <w:rsid w:val="004A2C4E"/>
    <w:rsid w:val="004A2DB0"/>
    <w:rsid w:val="004A3445"/>
    <w:rsid w:val="004A41CB"/>
    <w:rsid w:val="004A41CC"/>
    <w:rsid w:val="004A441A"/>
    <w:rsid w:val="004A4A32"/>
    <w:rsid w:val="004A51A4"/>
    <w:rsid w:val="004A5315"/>
    <w:rsid w:val="004A5758"/>
    <w:rsid w:val="004A7121"/>
    <w:rsid w:val="004A773C"/>
    <w:rsid w:val="004A7B4C"/>
    <w:rsid w:val="004B0D20"/>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60FC"/>
    <w:rsid w:val="004B717D"/>
    <w:rsid w:val="004C13FE"/>
    <w:rsid w:val="004C2118"/>
    <w:rsid w:val="004C2197"/>
    <w:rsid w:val="004C2D96"/>
    <w:rsid w:val="004C30AB"/>
    <w:rsid w:val="004C3A6E"/>
    <w:rsid w:val="004C3B4C"/>
    <w:rsid w:val="004C44A3"/>
    <w:rsid w:val="004C61E0"/>
    <w:rsid w:val="004C6E31"/>
    <w:rsid w:val="004C781F"/>
    <w:rsid w:val="004C7CF2"/>
    <w:rsid w:val="004D0A68"/>
    <w:rsid w:val="004D0F68"/>
    <w:rsid w:val="004D13A9"/>
    <w:rsid w:val="004D2162"/>
    <w:rsid w:val="004D2996"/>
    <w:rsid w:val="004D42C9"/>
    <w:rsid w:val="004D4ACA"/>
    <w:rsid w:val="004D53D6"/>
    <w:rsid w:val="004D554D"/>
    <w:rsid w:val="004D5AC9"/>
    <w:rsid w:val="004D6FAF"/>
    <w:rsid w:val="004D7399"/>
    <w:rsid w:val="004E0572"/>
    <w:rsid w:val="004E0AFB"/>
    <w:rsid w:val="004E0B49"/>
    <w:rsid w:val="004E0D7A"/>
    <w:rsid w:val="004E0F8C"/>
    <w:rsid w:val="004E2294"/>
    <w:rsid w:val="004E23AC"/>
    <w:rsid w:val="004E23E6"/>
    <w:rsid w:val="004E2A2B"/>
    <w:rsid w:val="004E36AC"/>
    <w:rsid w:val="004E3C60"/>
    <w:rsid w:val="004E3D58"/>
    <w:rsid w:val="004E46CA"/>
    <w:rsid w:val="004E4AC4"/>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5EA0"/>
    <w:rsid w:val="004F604A"/>
    <w:rsid w:val="004F6577"/>
    <w:rsid w:val="004F69C2"/>
    <w:rsid w:val="004F6BBA"/>
    <w:rsid w:val="004F6CC2"/>
    <w:rsid w:val="004F6DE3"/>
    <w:rsid w:val="004F6EA5"/>
    <w:rsid w:val="004F706B"/>
    <w:rsid w:val="004F7791"/>
    <w:rsid w:val="004F7DA0"/>
    <w:rsid w:val="00500E71"/>
    <w:rsid w:val="0050194E"/>
    <w:rsid w:val="00501C3F"/>
    <w:rsid w:val="0050225F"/>
    <w:rsid w:val="00502B9D"/>
    <w:rsid w:val="005034E7"/>
    <w:rsid w:val="00503D06"/>
    <w:rsid w:val="00504032"/>
    <w:rsid w:val="005044D3"/>
    <w:rsid w:val="005051B5"/>
    <w:rsid w:val="0050567D"/>
    <w:rsid w:val="00505757"/>
    <w:rsid w:val="00505786"/>
    <w:rsid w:val="00505F44"/>
    <w:rsid w:val="00506C1F"/>
    <w:rsid w:val="00506CA1"/>
    <w:rsid w:val="00506CD7"/>
    <w:rsid w:val="00507101"/>
    <w:rsid w:val="0050723D"/>
    <w:rsid w:val="005076E7"/>
    <w:rsid w:val="00507711"/>
    <w:rsid w:val="00510085"/>
    <w:rsid w:val="00510156"/>
    <w:rsid w:val="00510CB3"/>
    <w:rsid w:val="0051175F"/>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29E"/>
    <w:rsid w:val="00517C83"/>
    <w:rsid w:val="0052019B"/>
    <w:rsid w:val="005201A1"/>
    <w:rsid w:val="00520E92"/>
    <w:rsid w:val="005215AA"/>
    <w:rsid w:val="00521B97"/>
    <w:rsid w:val="00522520"/>
    <w:rsid w:val="0052316B"/>
    <w:rsid w:val="0052569F"/>
    <w:rsid w:val="00526195"/>
    <w:rsid w:val="005261F4"/>
    <w:rsid w:val="00527257"/>
    <w:rsid w:val="0052737F"/>
    <w:rsid w:val="005276AC"/>
    <w:rsid w:val="0052776B"/>
    <w:rsid w:val="00527E79"/>
    <w:rsid w:val="00530498"/>
    <w:rsid w:val="0053088D"/>
    <w:rsid w:val="0053205E"/>
    <w:rsid w:val="005327B1"/>
    <w:rsid w:val="00533946"/>
    <w:rsid w:val="00533F8E"/>
    <w:rsid w:val="005347BE"/>
    <w:rsid w:val="005356EA"/>
    <w:rsid w:val="005364C9"/>
    <w:rsid w:val="005379B8"/>
    <w:rsid w:val="00537A67"/>
    <w:rsid w:val="00537B14"/>
    <w:rsid w:val="005401EB"/>
    <w:rsid w:val="00540529"/>
    <w:rsid w:val="00540EB7"/>
    <w:rsid w:val="00542D47"/>
    <w:rsid w:val="00542EF2"/>
    <w:rsid w:val="00543A4D"/>
    <w:rsid w:val="00543FDB"/>
    <w:rsid w:val="00544E5A"/>
    <w:rsid w:val="005450B2"/>
    <w:rsid w:val="00546F0A"/>
    <w:rsid w:val="00546F4A"/>
    <w:rsid w:val="005471A5"/>
    <w:rsid w:val="005474D0"/>
    <w:rsid w:val="00547889"/>
    <w:rsid w:val="00550762"/>
    <w:rsid w:val="00550B36"/>
    <w:rsid w:val="005512E2"/>
    <w:rsid w:val="005523D1"/>
    <w:rsid w:val="00552960"/>
    <w:rsid w:val="0055346A"/>
    <w:rsid w:val="00553EA4"/>
    <w:rsid w:val="005540E2"/>
    <w:rsid w:val="00554AF1"/>
    <w:rsid w:val="00555838"/>
    <w:rsid w:val="00557B13"/>
    <w:rsid w:val="005604B7"/>
    <w:rsid w:val="00560C8E"/>
    <w:rsid w:val="005616B0"/>
    <w:rsid w:val="005629FF"/>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552"/>
    <w:rsid w:val="00576A51"/>
    <w:rsid w:val="00576CAB"/>
    <w:rsid w:val="00576F85"/>
    <w:rsid w:val="0057792C"/>
    <w:rsid w:val="00580D5E"/>
    <w:rsid w:val="00580DD1"/>
    <w:rsid w:val="005812F8"/>
    <w:rsid w:val="005819FA"/>
    <w:rsid w:val="00581E3C"/>
    <w:rsid w:val="00581F90"/>
    <w:rsid w:val="0058221B"/>
    <w:rsid w:val="00583330"/>
    <w:rsid w:val="0058348A"/>
    <w:rsid w:val="00583732"/>
    <w:rsid w:val="005854CA"/>
    <w:rsid w:val="00585506"/>
    <w:rsid w:val="005863AE"/>
    <w:rsid w:val="00586713"/>
    <w:rsid w:val="005870EA"/>
    <w:rsid w:val="0058715D"/>
    <w:rsid w:val="0058751A"/>
    <w:rsid w:val="005875A7"/>
    <w:rsid w:val="00587622"/>
    <w:rsid w:val="0059034C"/>
    <w:rsid w:val="00590C17"/>
    <w:rsid w:val="00591FAF"/>
    <w:rsid w:val="00592C5D"/>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34A"/>
    <w:rsid w:val="005A664C"/>
    <w:rsid w:val="005A6714"/>
    <w:rsid w:val="005A6732"/>
    <w:rsid w:val="005A6C40"/>
    <w:rsid w:val="005B1951"/>
    <w:rsid w:val="005B1F37"/>
    <w:rsid w:val="005B2814"/>
    <w:rsid w:val="005B347E"/>
    <w:rsid w:val="005B36B9"/>
    <w:rsid w:val="005B37D5"/>
    <w:rsid w:val="005B438B"/>
    <w:rsid w:val="005B4409"/>
    <w:rsid w:val="005B473E"/>
    <w:rsid w:val="005B4D85"/>
    <w:rsid w:val="005B55E7"/>
    <w:rsid w:val="005B5609"/>
    <w:rsid w:val="005B5785"/>
    <w:rsid w:val="005B57C6"/>
    <w:rsid w:val="005B592E"/>
    <w:rsid w:val="005B5EF1"/>
    <w:rsid w:val="005B6D36"/>
    <w:rsid w:val="005B7AE6"/>
    <w:rsid w:val="005B7D30"/>
    <w:rsid w:val="005C06EA"/>
    <w:rsid w:val="005C0B04"/>
    <w:rsid w:val="005C1209"/>
    <w:rsid w:val="005C140E"/>
    <w:rsid w:val="005C14B6"/>
    <w:rsid w:val="005C1B3B"/>
    <w:rsid w:val="005C1B5B"/>
    <w:rsid w:val="005C1C80"/>
    <w:rsid w:val="005C1D56"/>
    <w:rsid w:val="005C233A"/>
    <w:rsid w:val="005C25BA"/>
    <w:rsid w:val="005C2694"/>
    <w:rsid w:val="005C2E09"/>
    <w:rsid w:val="005C3D37"/>
    <w:rsid w:val="005C4693"/>
    <w:rsid w:val="005C558C"/>
    <w:rsid w:val="005C5A18"/>
    <w:rsid w:val="005C609F"/>
    <w:rsid w:val="005C6716"/>
    <w:rsid w:val="005C6D04"/>
    <w:rsid w:val="005C6F39"/>
    <w:rsid w:val="005D0285"/>
    <w:rsid w:val="005D1898"/>
    <w:rsid w:val="005D1AE6"/>
    <w:rsid w:val="005D35E5"/>
    <w:rsid w:val="005D3BF8"/>
    <w:rsid w:val="005D3FE4"/>
    <w:rsid w:val="005D3FF5"/>
    <w:rsid w:val="005D4110"/>
    <w:rsid w:val="005D4D41"/>
    <w:rsid w:val="005D553C"/>
    <w:rsid w:val="005D557B"/>
    <w:rsid w:val="005D5AFB"/>
    <w:rsid w:val="005D5F95"/>
    <w:rsid w:val="005D6347"/>
    <w:rsid w:val="005D7B4D"/>
    <w:rsid w:val="005D7B7E"/>
    <w:rsid w:val="005E05F0"/>
    <w:rsid w:val="005E0665"/>
    <w:rsid w:val="005E0871"/>
    <w:rsid w:val="005E1D09"/>
    <w:rsid w:val="005E1E78"/>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6BB"/>
    <w:rsid w:val="005F1D4A"/>
    <w:rsid w:val="005F1D89"/>
    <w:rsid w:val="005F21AE"/>
    <w:rsid w:val="005F21CD"/>
    <w:rsid w:val="005F227C"/>
    <w:rsid w:val="005F23CE"/>
    <w:rsid w:val="005F2616"/>
    <w:rsid w:val="005F2877"/>
    <w:rsid w:val="005F292D"/>
    <w:rsid w:val="005F3058"/>
    <w:rsid w:val="005F390A"/>
    <w:rsid w:val="005F408E"/>
    <w:rsid w:val="005F4B28"/>
    <w:rsid w:val="005F4CBE"/>
    <w:rsid w:val="005F5378"/>
    <w:rsid w:val="005F58B9"/>
    <w:rsid w:val="005F5ACD"/>
    <w:rsid w:val="005F68A5"/>
    <w:rsid w:val="005F7A32"/>
    <w:rsid w:val="005F7B03"/>
    <w:rsid w:val="006003DB"/>
    <w:rsid w:val="00600F66"/>
    <w:rsid w:val="00601105"/>
    <w:rsid w:val="0060112F"/>
    <w:rsid w:val="0060161D"/>
    <w:rsid w:val="00601A6D"/>
    <w:rsid w:val="006026A7"/>
    <w:rsid w:val="00602C81"/>
    <w:rsid w:val="00602F5F"/>
    <w:rsid w:val="00603931"/>
    <w:rsid w:val="00603EB1"/>
    <w:rsid w:val="006053CC"/>
    <w:rsid w:val="00605BB6"/>
    <w:rsid w:val="00606061"/>
    <w:rsid w:val="0060655C"/>
    <w:rsid w:val="0060676D"/>
    <w:rsid w:val="00606F99"/>
    <w:rsid w:val="006101C9"/>
    <w:rsid w:val="00610750"/>
    <w:rsid w:val="00610B30"/>
    <w:rsid w:val="00611383"/>
    <w:rsid w:val="00611AE0"/>
    <w:rsid w:val="006122E2"/>
    <w:rsid w:val="00613081"/>
    <w:rsid w:val="00613597"/>
    <w:rsid w:val="006147A5"/>
    <w:rsid w:val="00614F7D"/>
    <w:rsid w:val="006159F3"/>
    <w:rsid w:val="0061743C"/>
    <w:rsid w:val="0062208B"/>
    <w:rsid w:val="00622846"/>
    <w:rsid w:val="00622A7C"/>
    <w:rsid w:val="00622E65"/>
    <w:rsid w:val="00622F6D"/>
    <w:rsid w:val="00623051"/>
    <w:rsid w:val="0062348A"/>
    <w:rsid w:val="006237C9"/>
    <w:rsid w:val="006246B6"/>
    <w:rsid w:val="00624E4C"/>
    <w:rsid w:val="006252CD"/>
    <w:rsid w:val="00625CBA"/>
    <w:rsid w:val="00625E14"/>
    <w:rsid w:val="00626D68"/>
    <w:rsid w:val="00627366"/>
    <w:rsid w:val="006278E4"/>
    <w:rsid w:val="006278F1"/>
    <w:rsid w:val="00627984"/>
    <w:rsid w:val="00627DD3"/>
    <w:rsid w:val="0063041B"/>
    <w:rsid w:val="00630578"/>
    <w:rsid w:val="0063124B"/>
    <w:rsid w:val="00631776"/>
    <w:rsid w:val="00631831"/>
    <w:rsid w:val="006320D5"/>
    <w:rsid w:val="006321AE"/>
    <w:rsid w:val="0063285E"/>
    <w:rsid w:val="00632F18"/>
    <w:rsid w:val="00633E9F"/>
    <w:rsid w:val="00634065"/>
    <w:rsid w:val="006346E7"/>
    <w:rsid w:val="006352B3"/>
    <w:rsid w:val="0063557D"/>
    <w:rsid w:val="0063560D"/>
    <w:rsid w:val="00635804"/>
    <w:rsid w:val="00635BCD"/>
    <w:rsid w:val="00635F48"/>
    <w:rsid w:val="00637C8F"/>
    <w:rsid w:val="00637D2E"/>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E12"/>
    <w:rsid w:val="006439F6"/>
    <w:rsid w:val="006469FD"/>
    <w:rsid w:val="00646B10"/>
    <w:rsid w:val="00646B55"/>
    <w:rsid w:val="00647F78"/>
    <w:rsid w:val="00647FB3"/>
    <w:rsid w:val="00650117"/>
    <w:rsid w:val="00650CA1"/>
    <w:rsid w:val="00650D4F"/>
    <w:rsid w:val="00651A19"/>
    <w:rsid w:val="006523C5"/>
    <w:rsid w:val="0065254C"/>
    <w:rsid w:val="0065338D"/>
    <w:rsid w:val="00653B04"/>
    <w:rsid w:val="00653F53"/>
    <w:rsid w:val="00654EAE"/>
    <w:rsid w:val="00655081"/>
    <w:rsid w:val="00655138"/>
    <w:rsid w:val="006551A8"/>
    <w:rsid w:val="006553FD"/>
    <w:rsid w:val="0065569A"/>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50AD"/>
    <w:rsid w:val="00665815"/>
    <w:rsid w:val="006666E2"/>
    <w:rsid w:val="006669AD"/>
    <w:rsid w:val="0066759E"/>
    <w:rsid w:val="0067064C"/>
    <w:rsid w:val="006706E2"/>
    <w:rsid w:val="00670A41"/>
    <w:rsid w:val="00671112"/>
    <w:rsid w:val="006719EE"/>
    <w:rsid w:val="00671B4B"/>
    <w:rsid w:val="0067259C"/>
    <w:rsid w:val="006727DF"/>
    <w:rsid w:val="00673B56"/>
    <w:rsid w:val="00673CCB"/>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38D"/>
    <w:rsid w:val="00692470"/>
    <w:rsid w:val="006925A1"/>
    <w:rsid w:val="00692BCC"/>
    <w:rsid w:val="006935CB"/>
    <w:rsid w:val="0069451A"/>
    <w:rsid w:val="006947AA"/>
    <w:rsid w:val="0069488C"/>
    <w:rsid w:val="00694BFC"/>
    <w:rsid w:val="00695588"/>
    <w:rsid w:val="00695918"/>
    <w:rsid w:val="00697B23"/>
    <w:rsid w:val="006A0673"/>
    <w:rsid w:val="006A0F95"/>
    <w:rsid w:val="006A14F6"/>
    <w:rsid w:val="006A1500"/>
    <w:rsid w:val="006A23C2"/>
    <w:rsid w:val="006A436C"/>
    <w:rsid w:val="006A4FC4"/>
    <w:rsid w:val="006A532B"/>
    <w:rsid w:val="006A53C8"/>
    <w:rsid w:val="006A54B0"/>
    <w:rsid w:val="006A555D"/>
    <w:rsid w:val="006A595F"/>
    <w:rsid w:val="006A5A81"/>
    <w:rsid w:val="006A67ED"/>
    <w:rsid w:val="006A69B5"/>
    <w:rsid w:val="006B03B0"/>
    <w:rsid w:val="006B0483"/>
    <w:rsid w:val="006B062B"/>
    <w:rsid w:val="006B0A16"/>
    <w:rsid w:val="006B0DB4"/>
    <w:rsid w:val="006B151A"/>
    <w:rsid w:val="006B3452"/>
    <w:rsid w:val="006B3E80"/>
    <w:rsid w:val="006B3FAF"/>
    <w:rsid w:val="006B6411"/>
    <w:rsid w:val="006B69E1"/>
    <w:rsid w:val="006B73E7"/>
    <w:rsid w:val="006B73F5"/>
    <w:rsid w:val="006B7617"/>
    <w:rsid w:val="006B7EE9"/>
    <w:rsid w:val="006B7FD1"/>
    <w:rsid w:val="006C068D"/>
    <w:rsid w:val="006C1E3B"/>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442"/>
    <w:rsid w:val="006D050C"/>
    <w:rsid w:val="006D0E99"/>
    <w:rsid w:val="006D1233"/>
    <w:rsid w:val="006D20A0"/>
    <w:rsid w:val="006D21CA"/>
    <w:rsid w:val="006D31FD"/>
    <w:rsid w:val="006D338A"/>
    <w:rsid w:val="006D374D"/>
    <w:rsid w:val="006D4B24"/>
    <w:rsid w:val="006D5D8A"/>
    <w:rsid w:val="006D649D"/>
    <w:rsid w:val="006D658B"/>
    <w:rsid w:val="006D763A"/>
    <w:rsid w:val="006E005F"/>
    <w:rsid w:val="006E03D4"/>
    <w:rsid w:val="006E0D4C"/>
    <w:rsid w:val="006E0EDA"/>
    <w:rsid w:val="006E19B9"/>
    <w:rsid w:val="006E1BD4"/>
    <w:rsid w:val="006E2552"/>
    <w:rsid w:val="006E2900"/>
    <w:rsid w:val="006E371E"/>
    <w:rsid w:val="006E39D8"/>
    <w:rsid w:val="006E3DF0"/>
    <w:rsid w:val="006E3F19"/>
    <w:rsid w:val="006E3F93"/>
    <w:rsid w:val="006E455C"/>
    <w:rsid w:val="006E5727"/>
    <w:rsid w:val="006E572B"/>
    <w:rsid w:val="006E6F36"/>
    <w:rsid w:val="006F058B"/>
    <w:rsid w:val="006F0ACF"/>
    <w:rsid w:val="006F105D"/>
    <w:rsid w:val="006F1185"/>
    <w:rsid w:val="006F1AC5"/>
    <w:rsid w:val="006F2001"/>
    <w:rsid w:val="006F20E3"/>
    <w:rsid w:val="006F2E7B"/>
    <w:rsid w:val="006F33E9"/>
    <w:rsid w:val="006F3FDD"/>
    <w:rsid w:val="006F53C7"/>
    <w:rsid w:val="006F6869"/>
    <w:rsid w:val="006F6D21"/>
    <w:rsid w:val="006F7078"/>
    <w:rsid w:val="006F71B4"/>
    <w:rsid w:val="006F7AAB"/>
    <w:rsid w:val="00701C68"/>
    <w:rsid w:val="0070277E"/>
    <w:rsid w:val="00702F10"/>
    <w:rsid w:val="00702F45"/>
    <w:rsid w:val="007041CC"/>
    <w:rsid w:val="00704443"/>
    <w:rsid w:val="00704576"/>
    <w:rsid w:val="0070552D"/>
    <w:rsid w:val="00705A55"/>
    <w:rsid w:val="00707342"/>
    <w:rsid w:val="00707547"/>
    <w:rsid w:val="00710633"/>
    <w:rsid w:val="007106A2"/>
    <w:rsid w:val="00710A50"/>
    <w:rsid w:val="00710B39"/>
    <w:rsid w:val="00711FAF"/>
    <w:rsid w:val="007122BA"/>
    <w:rsid w:val="00712883"/>
    <w:rsid w:val="00712D79"/>
    <w:rsid w:val="00712E75"/>
    <w:rsid w:val="0071354A"/>
    <w:rsid w:val="00713BAB"/>
    <w:rsid w:val="00714B39"/>
    <w:rsid w:val="00714F10"/>
    <w:rsid w:val="00715778"/>
    <w:rsid w:val="00715C08"/>
    <w:rsid w:val="00717865"/>
    <w:rsid w:val="007202B4"/>
    <w:rsid w:val="00720B35"/>
    <w:rsid w:val="00720BD7"/>
    <w:rsid w:val="00720E4F"/>
    <w:rsid w:val="00721129"/>
    <w:rsid w:val="00721AAA"/>
    <w:rsid w:val="00721CD3"/>
    <w:rsid w:val="00721ED1"/>
    <w:rsid w:val="00722065"/>
    <w:rsid w:val="007220A9"/>
    <w:rsid w:val="0072218E"/>
    <w:rsid w:val="00722353"/>
    <w:rsid w:val="007226A9"/>
    <w:rsid w:val="00722DB9"/>
    <w:rsid w:val="00722F29"/>
    <w:rsid w:val="00723281"/>
    <w:rsid w:val="007232C8"/>
    <w:rsid w:val="00723F8B"/>
    <w:rsid w:val="00724217"/>
    <w:rsid w:val="00724236"/>
    <w:rsid w:val="0072490A"/>
    <w:rsid w:val="00724CD1"/>
    <w:rsid w:val="00725573"/>
    <w:rsid w:val="00726316"/>
    <w:rsid w:val="00726405"/>
    <w:rsid w:val="00726709"/>
    <w:rsid w:val="007268A3"/>
    <w:rsid w:val="00727481"/>
    <w:rsid w:val="0072798C"/>
    <w:rsid w:val="00727A6C"/>
    <w:rsid w:val="00727BD9"/>
    <w:rsid w:val="007300A0"/>
    <w:rsid w:val="00730AD1"/>
    <w:rsid w:val="00730BE1"/>
    <w:rsid w:val="00730CFC"/>
    <w:rsid w:val="00730FC0"/>
    <w:rsid w:val="00731508"/>
    <w:rsid w:val="0073170F"/>
    <w:rsid w:val="00731A2B"/>
    <w:rsid w:val="0073221F"/>
    <w:rsid w:val="007328D4"/>
    <w:rsid w:val="00732C79"/>
    <w:rsid w:val="0073408C"/>
    <w:rsid w:val="007346C0"/>
    <w:rsid w:val="00734C90"/>
    <w:rsid w:val="00734D37"/>
    <w:rsid w:val="00736AB1"/>
    <w:rsid w:val="00737D43"/>
    <w:rsid w:val="0074069C"/>
    <w:rsid w:val="0074092A"/>
    <w:rsid w:val="0074165A"/>
    <w:rsid w:val="00741B68"/>
    <w:rsid w:val="0074348C"/>
    <w:rsid w:val="00743BF8"/>
    <w:rsid w:val="0074451F"/>
    <w:rsid w:val="007449F6"/>
    <w:rsid w:val="007457DF"/>
    <w:rsid w:val="007459B4"/>
    <w:rsid w:val="00746095"/>
    <w:rsid w:val="00746AEE"/>
    <w:rsid w:val="00746BBA"/>
    <w:rsid w:val="00750229"/>
    <w:rsid w:val="0075023E"/>
    <w:rsid w:val="00750245"/>
    <w:rsid w:val="007504F8"/>
    <w:rsid w:val="007508AF"/>
    <w:rsid w:val="007519D6"/>
    <w:rsid w:val="0075295A"/>
    <w:rsid w:val="00752DC6"/>
    <w:rsid w:val="00752EC5"/>
    <w:rsid w:val="00752F2E"/>
    <w:rsid w:val="00753E22"/>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BC8"/>
    <w:rsid w:val="00760BE8"/>
    <w:rsid w:val="00760CE5"/>
    <w:rsid w:val="00761766"/>
    <w:rsid w:val="00761833"/>
    <w:rsid w:val="007633EF"/>
    <w:rsid w:val="00763536"/>
    <w:rsid w:val="00763884"/>
    <w:rsid w:val="00763CBF"/>
    <w:rsid w:val="00763F98"/>
    <w:rsid w:val="00764980"/>
    <w:rsid w:val="00764F66"/>
    <w:rsid w:val="0076658D"/>
    <w:rsid w:val="00766783"/>
    <w:rsid w:val="00766844"/>
    <w:rsid w:val="00767634"/>
    <w:rsid w:val="00767A8F"/>
    <w:rsid w:val="00770052"/>
    <w:rsid w:val="007719C7"/>
    <w:rsid w:val="00772A0D"/>
    <w:rsid w:val="007732E8"/>
    <w:rsid w:val="007736B9"/>
    <w:rsid w:val="0077375E"/>
    <w:rsid w:val="0077447B"/>
    <w:rsid w:val="007745B9"/>
    <w:rsid w:val="0077468B"/>
    <w:rsid w:val="007747E2"/>
    <w:rsid w:val="007748E4"/>
    <w:rsid w:val="007757C9"/>
    <w:rsid w:val="00775A1A"/>
    <w:rsid w:val="0077631C"/>
    <w:rsid w:val="007765DA"/>
    <w:rsid w:val="00776F40"/>
    <w:rsid w:val="00777F36"/>
    <w:rsid w:val="007802E1"/>
    <w:rsid w:val="007808BA"/>
    <w:rsid w:val="00780C37"/>
    <w:rsid w:val="0078174A"/>
    <w:rsid w:val="007817CA"/>
    <w:rsid w:val="007818CD"/>
    <w:rsid w:val="00782F7F"/>
    <w:rsid w:val="00783431"/>
    <w:rsid w:val="00783B6E"/>
    <w:rsid w:val="00783F37"/>
    <w:rsid w:val="00785080"/>
    <w:rsid w:val="007853E4"/>
    <w:rsid w:val="0078558B"/>
    <w:rsid w:val="0078757D"/>
    <w:rsid w:val="007877F8"/>
    <w:rsid w:val="00791081"/>
    <w:rsid w:val="00791DF1"/>
    <w:rsid w:val="00792269"/>
    <w:rsid w:val="0079272B"/>
    <w:rsid w:val="00792AC9"/>
    <w:rsid w:val="00792CAC"/>
    <w:rsid w:val="007936C7"/>
    <w:rsid w:val="007937A3"/>
    <w:rsid w:val="00794001"/>
    <w:rsid w:val="00794311"/>
    <w:rsid w:val="007943F4"/>
    <w:rsid w:val="00794CB4"/>
    <w:rsid w:val="00794E4A"/>
    <w:rsid w:val="00795193"/>
    <w:rsid w:val="00796ED6"/>
    <w:rsid w:val="00797035"/>
    <w:rsid w:val="007970C6"/>
    <w:rsid w:val="00797367"/>
    <w:rsid w:val="00797D7D"/>
    <w:rsid w:val="007A0739"/>
    <w:rsid w:val="007A079E"/>
    <w:rsid w:val="007A136C"/>
    <w:rsid w:val="007A1CA1"/>
    <w:rsid w:val="007A1E08"/>
    <w:rsid w:val="007A28C7"/>
    <w:rsid w:val="007A2C70"/>
    <w:rsid w:val="007A3FC9"/>
    <w:rsid w:val="007A40E3"/>
    <w:rsid w:val="007A42CA"/>
    <w:rsid w:val="007A53F0"/>
    <w:rsid w:val="007A5484"/>
    <w:rsid w:val="007A594D"/>
    <w:rsid w:val="007A6841"/>
    <w:rsid w:val="007A6946"/>
    <w:rsid w:val="007A7244"/>
    <w:rsid w:val="007A7401"/>
    <w:rsid w:val="007A779D"/>
    <w:rsid w:val="007B02BD"/>
    <w:rsid w:val="007B0546"/>
    <w:rsid w:val="007B07D1"/>
    <w:rsid w:val="007B1CC7"/>
    <w:rsid w:val="007B1FF2"/>
    <w:rsid w:val="007B23A7"/>
    <w:rsid w:val="007B2CAE"/>
    <w:rsid w:val="007B2F75"/>
    <w:rsid w:val="007B31D1"/>
    <w:rsid w:val="007B3AD1"/>
    <w:rsid w:val="007B3B61"/>
    <w:rsid w:val="007B41CB"/>
    <w:rsid w:val="007B4931"/>
    <w:rsid w:val="007B56F8"/>
    <w:rsid w:val="007B5CCB"/>
    <w:rsid w:val="007B5EFD"/>
    <w:rsid w:val="007B602C"/>
    <w:rsid w:val="007B69AF"/>
    <w:rsid w:val="007C0160"/>
    <w:rsid w:val="007C19B6"/>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1FE"/>
    <w:rsid w:val="007D1380"/>
    <w:rsid w:val="007D1C37"/>
    <w:rsid w:val="007D2110"/>
    <w:rsid w:val="007D24D0"/>
    <w:rsid w:val="007D2E47"/>
    <w:rsid w:val="007D32B8"/>
    <w:rsid w:val="007D41A4"/>
    <w:rsid w:val="007D420C"/>
    <w:rsid w:val="007D436B"/>
    <w:rsid w:val="007D4C49"/>
    <w:rsid w:val="007D51BF"/>
    <w:rsid w:val="007D6214"/>
    <w:rsid w:val="007D7365"/>
    <w:rsid w:val="007D77CA"/>
    <w:rsid w:val="007D7DBA"/>
    <w:rsid w:val="007D7EF0"/>
    <w:rsid w:val="007E0052"/>
    <w:rsid w:val="007E14E9"/>
    <w:rsid w:val="007E2088"/>
    <w:rsid w:val="007E307D"/>
    <w:rsid w:val="007E3522"/>
    <w:rsid w:val="007E48AD"/>
    <w:rsid w:val="007E576F"/>
    <w:rsid w:val="007E5D1C"/>
    <w:rsid w:val="007E5F1C"/>
    <w:rsid w:val="007E65A8"/>
    <w:rsid w:val="007E6E11"/>
    <w:rsid w:val="007E7A05"/>
    <w:rsid w:val="007E7BCC"/>
    <w:rsid w:val="007E7DB5"/>
    <w:rsid w:val="007F086F"/>
    <w:rsid w:val="007F0E8C"/>
    <w:rsid w:val="007F1A5D"/>
    <w:rsid w:val="007F1B6B"/>
    <w:rsid w:val="007F1C11"/>
    <w:rsid w:val="007F23BA"/>
    <w:rsid w:val="007F2F35"/>
    <w:rsid w:val="007F3AF0"/>
    <w:rsid w:val="007F3C62"/>
    <w:rsid w:val="007F484F"/>
    <w:rsid w:val="007F4EDD"/>
    <w:rsid w:val="007F582B"/>
    <w:rsid w:val="007F5FFB"/>
    <w:rsid w:val="007F64BC"/>
    <w:rsid w:val="007F65B1"/>
    <w:rsid w:val="007F6757"/>
    <w:rsid w:val="007F6B49"/>
    <w:rsid w:val="007F7AA6"/>
    <w:rsid w:val="00800521"/>
    <w:rsid w:val="00800ADE"/>
    <w:rsid w:val="00801462"/>
    <w:rsid w:val="00803F19"/>
    <w:rsid w:val="0080479C"/>
    <w:rsid w:val="00804AA3"/>
    <w:rsid w:val="00804CFB"/>
    <w:rsid w:val="00805498"/>
    <w:rsid w:val="00806434"/>
    <w:rsid w:val="00806996"/>
    <w:rsid w:val="00806B28"/>
    <w:rsid w:val="00807042"/>
    <w:rsid w:val="008074C6"/>
    <w:rsid w:val="0080759F"/>
    <w:rsid w:val="00807772"/>
    <w:rsid w:val="0081088C"/>
    <w:rsid w:val="008114C2"/>
    <w:rsid w:val="008117B8"/>
    <w:rsid w:val="0081255A"/>
    <w:rsid w:val="008137A4"/>
    <w:rsid w:val="008138F1"/>
    <w:rsid w:val="0081458D"/>
    <w:rsid w:val="008147A7"/>
    <w:rsid w:val="00814D88"/>
    <w:rsid w:val="00815212"/>
    <w:rsid w:val="008162E7"/>
    <w:rsid w:val="00816399"/>
    <w:rsid w:val="00816E87"/>
    <w:rsid w:val="0081724C"/>
    <w:rsid w:val="00820586"/>
    <w:rsid w:val="00820AA1"/>
    <w:rsid w:val="00821CF8"/>
    <w:rsid w:val="00822318"/>
    <w:rsid w:val="00822412"/>
    <w:rsid w:val="008227B2"/>
    <w:rsid w:val="008229CC"/>
    <w:rsid w:val="00822C2B"/>
    <w:rsid w:val="00822DE8"/>
    <w:rsid w:val="0082449F"/>
    <w:rsid w:val="008244EB"/>
    <w:rsid w:val="00825918"/>
    <w:rsid w:val="008267BE"/>
    <w:rsid w:val="00826960"/>
    <w:rsid w:val="00827517"/>
    <w:rsid w:val="0082788A"/>
    <w:rsid w:val="00827A9D"/>
    <w:rsid w:val="00827E1F"/>
    <w:rsid w:val="00831F11"/>
    <w:rsid w:val="00832508"/>
    <w:rsid w:val="00832EE8"/>
    <w:rsid w:val="008331B7"/>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736"/>
    <w:rsid w:val="00841906"/>
    <w:rsid w:val="008420F3"/>
    <w:rsid w:val="00842E83"/>
    <w:rsid w:val="00843255"/>
    <w:rsid w:val="008443C8"/>
    <w:rsid w:val="0084443E"/>
    <w:rsid w:val="008448C6"/>
    <w:rsid w:val="008449EE"/>
    <w:rsid w:val="00844F56"/>
    <w:rsid w:val="00845845"/>
    <w:rsid w:val="008462E6"/>
    <w:rsid w:val="00846B89"/>
    <w:rsid w:val="00846FE4"/>
    <w:rsid w:val="00847153"/>
    <w:rsid w:val="00847793"/>
    <w:rsid w:val="00850282"/>
    <w:rsid w:val="008507F9"/>
    <w:rsid w:val="008513D8"/>
    <w:rsid w:val="0085160D"/>
    <w:rsid w:val="00851BF6"/>
    <w:rsid w:val="008520BF"/>
    <w:rsid w:val="008524DB"/>
    <w:rsid w:val="00852A99"/>
    <w:rsid w:val="008537C6"/>
    <w:rsid w:val="00853817"/>
    <w:rsid w:val="00853993"/>
    <w:rsid w:val="00854411"/>
    <w:rsid w:val="00855269"/>
    <w:rsid w:val="0085567C"/>
    <w:rsid w:val="008557C3"/>
    <w:rsid w:val="00855D8F"/>
    <w:rsid w:val="00856FCC"/>
    <w:rsid w:val="008572BA"/>
    <w:rsid w:val="008577DF"/>
    <w:rsid w:val="00860204"/>
    <w:rsid w:val="00860519"/>
    <w:rsid w:val="0086074A"/>
    <w:rsid w:val="008619F8"/>
    <w:rsid w:val="00861E2C"/>
    <w:rsid w:val="00864105"/>
    <w:rsid w:val="008653E8"/>
    <w:rsid w:val="00865F44"/>
    <w:rsid w:val="00866B64"/>
    <w:rsid w:val="00866CE0"/>
    <w:rsid w:val="00866EA9"/>
    <w:rsid w:val="00866EEE"/>
    <w:rsid w:val="008703F9"/>
    <w:rsid w:val="00870D06"/>
    <w:rsid w:val="00870E31"/>
    <w:rsid w:val="00870E6E"/>
    <w:rsid w:val="00870FF7"/>
    <w:rsid w:val="008716CD"/>
    <w:rsid w:val="00871AF2"/>
    <w:rsid w:val="00871ED4"/>
    <w:rsid w:val="0087265B"/>
    <w:rsid w:val="00873421"/>
    <w:rsid w:val="008736E3"/>
    <w:rsid w:val="00873C6D"/>
    <w:rsid w:val="00873E8A"/>
    <w:rsid w:val="008741C6"/>
    <w:rsid w:val="00874FCE"/>
    <w:rsid w:val="00875272"/>
    <w:rsid w:val="00875352"/>
    <w:rsid w:val="008758D9"/>
    <w:rsid w:val="00875B98"/>
    <w:rsid w:val="008760DA"/>
    <w:rsid w:val="00876180"/>
    <w:rsid w:val="008765CC"/>
    <w:rsid w:val="008766DE"/>
    <w:rsid w:val="00876801"/>
    <w:rsid w:val="00876BEC"/>
    <w:rsid w:val="00877806"/>
    <w:rsid w:val="008779E6"/>
    <w:rsid w:val="00880811"/>
    <w:rsid w:val="00880CDA"/>
    <w:rsid w:val="00881089"/>
    <w:rsid w:val="00881319"/>
    <w:rsid w:val="00883098"/>
    <w:rsid w:val="00883F4B"/>
    <w:rsid w:val="008844FC"/>
    <w:rsid w:val="008849A5"/>
    <w:rsid w:val="00884B5A"/>
    <w:rsid w:val="00885557"/>
    <w:rsid w:val="008858F4"/>
    <w:rsid w:val="00885B6F"/>
    <w:rsid w:val="00886107"/>
    <w:rsid w:val="008863BA"/>
    <w:rsid w:val="00886B74"/>
    <w:rsid w:val="00886CAF"/>
    <w:rsid w:val="00887296"/>
    <w:rsid w:val="00887B42"/>
    <w:rsid w:val="00887D31"/>
    <w:rsid w:val="00890FB5"/>
    <w:rsid w:val="0089111E"/>
    <w:rsid w:val="008913A1"/>
    <w:rsid w:val="008913EA"/>
    <w:rsid w:val="00891C0A"/>
    <w:rsid w:val="00892421"/>
    <w:rsid w:val="00893058"/>
    <w:rsid w:val="008937D4"/>
    <w:rsid w:val="00893B36"/>
    <w:rsid w:val="00894548"/>
    <w:rsid w:val="00894A0F"/>
    <w:rsid w:val="0089515B"/>
    <w:rsid w:val="00896726"/>
    <w:rsid w:val="00897A2F"/>
    <w:rsid w:val="00897C2C"/>
    <w:rsid w:val="008A05A3"/>
    <w:rsid w:val="008A05D4"/>
    <w:rsid w:val="008A0A1F"/>
    <w:rsid w:val="008A0EAA"/>
    <w:rsid w:val="008A1D41"/>
    <w:rsid w:val="008A20AC"/>
    <w:rsid w:val="008A2682"/>
    <w:rsid w:val="008A29C0"/>
    <w:rsid w:val="008A301F"/>
    <w:rsid w:val="008A333A"/>
    <w:rsid w:val="008A5164"/>
    <w:rsid w:val="008A5CB9"/>
    <w:rsid w:val="008A7982"/>
    <w:rsid w:val="008B09F8"/>
    <w:rsid w:val="008B0D5E"/>
    <w:rsid w:val="008B1E25"/>
    <w:rsid w:val="008B2F05"/>
    <w:rsid w:val="008B302F"/>
    <w:rsid w:val="008B3591"/>
    <w:rsid w:val="008B4052"/>
    <w:rsid w:val="008B473E"/>
    <w:rsid w:val="008B6B12"/>
    <w:rsid w:val="008B70B1"/>
    <w:rsid w:val="008B7115"/>
    <w:rsid w:val="008B713D"/>
    <w:rsid w:val="008B7DE6"/>
    <w:rsid w:val="008C0AA3"/>
    <w:rsid w:val="008C0BC9"/>
    <w:rsid w:val="008C0C2D"/>
    <w:rsid w:val="008C1039"/>
    <w:rsid w:val="008C18AD"/>
    <w:rsid w:val="008C369A"/>
    <w:rsid w:val="008C4840"/>
    <w:rsid w:val="008C4858"/>
    <w:rsid w:val="008C48CE"/>
    <w:rsid w:val="008C58E1"/>
    <w:rsid w:val="008C5E75"/>
    <w:rsid w:val="008C63D7"/>
    <w:rsid w:val="008C682E"/>
    <w:rsid w:val="008C6B62"/>
    <w:rsid w:val="008C6D3E"/>
    <w:rsid w:val="008C72F3"/>
    <w:rsid w:val="008C74EF"/>
    <w:rsid w:val="008D07CC"/>
    <w:rsid w:val="008D0E47"/>
    <w:rsid w:val="008D1189"/>
    <w:rsid w:val="008D1213"/>
    <w:rsid w:val="008D17DE"/>
    <w:rsid w:val="008D1EE7"/>
    <w:rsid w:val="008D2E4F"/>
    <w:rsid w:val="008D353F"/>
    <w:rsid w:val="008D36FD"/>
    <w:rsid w:val="008D4471"/>
    <w:rsid w:val="008D4C54"/>
    <w:rsid w:val="008D4C85"/>
    <w:rsid w:val="008D50B4"/>
    <w:rsid w:val="008D5B4B"/>
    <w:rsid w:val="008D69BD"/>
    <w:rsid w:val="008D6D06"/>
    <w:rsid w:val="008D7765"/>
    <w:rsid w:val="008E0236"/>
    <w:rsid w:val="008E0561"/>
    <w:rsid w:val="008E0ED0"/>
    <w:rsid w:val="008E0ED5"/>
    <w:rsid w:val="008E11DB"/>
    <w:rsid w:val="008E1227"/>
    <w:rsid w:val="008E141F"/>
    <w:rsid w:val="008E1934"/>
    <w:rsid w:val="008E19C5"/>
    <w:rsid w:val="008E21A9"/>
    <w:rsid w:val="008E29E9"/>
    <w:rsid w:val="008E2CB0"/>
    <w:rsid w:val="008E35C4"/>
    <w:rsid w:val="008E3CEE"/>
    <w:rsid w:val="008E3D86"/>
    <w:rsid w:val="008E50F7"/>
    <w:rsid w:val="008E5A35"/>
    <w:rsid w:val="008E649F"/>
    <w:rsid w:val="008E70E2"/>
    <w:rsid w:val="008E794E"/>
    <w:rsid w:val="008E7A59"/>
    <w:rsid w:val="008F02BE"/>
    <w:rsid w:val="008F06B8"/>
    <w:rsid w:val="008F2425"/>
    <w:rsid w:val="008F2657"/>
    <w:rsid w:val="008F2AEB"/>
    <w:rsid w:val="008F2F08"/>
    <w:rsid w:val="008F31EC"/>
    <w:rsid w:val="008F3B08"/>
    <w:rsid w:val="008F3CE6"/>
    <w:rsid w:val="008F510F"/>
    <w:rsid w:val="008F519D"/>
    <w:rsid w:val="008F5A9D"/>
    <w:rsid w:val="008F5EB5"/>
    <w:rsid w:val="008F6365"/>
    <w:rsid w:val="008F6492"/>
    <w:rsid w:val="008F6B73"/>
    <w:rsid w:val="008F6D77"/>
    <w:rsid w:val="008F7B7B"/>
    <w:rsid w:val="00901589"/>
    <w:rsid w:val="009019FC"/>
    <w:rsid w:val="00901CAC"/>
    <w:rsid w:val="00902237"/>
    <w:rsid w:val="009023B8"/>
    <w:rsid w:val="009025F8"/>
    <w:rsid w:val="009036F7"/>
    <w:rsid w:val="00903710"/>
    <w:rsid w:val="00904026"/>
    <w:rsid w:val="009040AF"/>
    <w:rsid w:val="0090591A"/>
    <w:rsid w:val="00906817"/>
    <w:rsid w:val="009068A6"/>
    <w:rsid w:val="0090719B"/>
    <w:rsid w:val="009072D5"/>
    <w:rsid w:val="009073B2"/>
    <w:rsid w:val="00907AD7"/>
    <w:rsid w:val="009102B8"/>
    <w:rsid w:val="00910DE3"/>
    <w:rsid w:val="00910FDB"/>
    <w:rsid w:val="0091228C"/>
    <w:rsid w:val="00912F8E"/>
    <w:rsid w:val="009141D4"/>
    <w:rsid w:val="00914321"/>
    <w:rsid w:val="00915CAD"/>
    <w:rsid w:val="00916B83"/>
    <w:rsid w:val="00916C4A"/>
    <w:rsid w:val="00917309"/>
    <w:rsid w:val="00920B92"/>
    <w:rsid w:val="00921059"/>
    <w:rsid w:val="00921593"/>
    <w:rsid w:val="00921772"/>
    <w:rsid w:val="00922BE8"/>
    <w:rsid w:val="00922C94"/>
    <w:rsid w:val="0092419B"/>
    <w:rsid w:val="00924CF0"/>
    <w:rsid w:val="00925837"/>
    <w:rsid w:val="00927368"/>
    <w:rsid w:val="00927533"/>
    <w:rsid w:val="00927981"/>
    <w:rsid w:val="00927ED6"/>
    <w:rsid w:val="00930A4F"/>
    <w:rsid w:val="00930C80"/>
    <w:rsid w:val="0093158C"/>
    <w:rsid w:val="00931A43"/>
    <w:rsid w:val="00932124"/>
    <w:rsid w:val="00933A05"/>
    <w:rsid w:val="00934167"/>
    <w:rsid w:val="00934226"/>
    <w:rsid w:val="009352F4"/>
    <w:rsid w:val="009359C5"/>
    <w:rsid w:val="00936CD5"/>
    <w:rsid w:val="00936D23"/>
    <w:rsid w:val="00937C1E"/>
    <w:rsid w:val="00940B3B"/>
    <w:rsid w:val="00941065"/>
    <w:rsid w:val="00941D9C"/>
    <w:rsid w:val="00941DD3"/>
    <w:rsid w:val="009420AF"/>
    <w:rsid w:val="00942B68"/>
    <w:rsid w:val="00943D8E"/>
    <w:rsid w:val="0094448F"/>
    <w:rsid w:val="009446C2"/>
    <w:rsid w:val="00944F05"/>
    <w:rsid w:val="00945C00"/>
    <w:rsid w:val="009460F6"/>
    <w:rsid w:val="0094730F"/>
    <w:rsid w:val="00950171"/>
    <w:rsid w:val="0095019F"/>
    <w:rsid w:val="009502EC"/>
    <w:rsid w:val="009505EA"/>
    <w:rsid w:val="00950AC4"/>
    <w:rsid w:val="0095129A"/>
    <w:rsid w:val="009519DE"/>
    <w:rsid w:val="00952007"/>
    <w:rsid w:val="0095239B"/>
    <w:rsid w:val="009525AE"/>
    <w:rsid w:val="009526B5"/>
    <w:rsid w:val="0095284A"/>
    <w:rsid w:val="00952972"/>
    <w:rsid w:val="009536D2"/>
    <w:rsid w:val="00953E83"/>
    <w:rsid w:val="009543CE"/>
    <w:rsid w:val="009550C3"/>
    <w:rsid w:val="0095569F"/>
    <w:rsid w:val="00955D57"/>
    <w:rsid w:val="00956D13"/>
    <w:rsid w:val="00956D4F"/>
    <w:rsid w:val="009571B2"/>
    <w:rsid w:val="009576FC"/>
    <w:rsid w:val="009604BB"/>
    <w:rsid w:val="0096051F"/>
    <w:rsid w:val="00960819"/>
    <w:rsid w:val="009612CB"/>
    <w:rsid w:val="00961CDB"/>
    <w:rsid w:val="00963254"/>
    <w:rsid w:val="00963599"/>
    <w:rsid w:val="00963C2C"/>
    <w:rsid w:val="00965B10"/>
    <w:rsid w:val="00965B12"/>
    <w:rsid w:val="00965B1E"/>
    <w:rsid w:val="00965C2C"/>
    <w:rsid w:val="00966619"/>
    <w:rsid w:val="00967B74"/>
    <w:rsid w:val="009715AA"/>
    <w:rsid w:val="00971FAE"/>
    <w:rsid w:val="00972F11"/>
    <w:rsid w:val="00973260"/>
    <w:rsid w:val="00974C59"/>
    <w:rsid w:val="00974DBC"/>
    <w:rsid w:val="00975170"/>
    <w:rsid w:val="00975828"/>
    <w:rsid w:val="00975890"/>
    <w:rsid w:val="00976A5C"/>
    <w:rsid w:val="00976B28"/>
    <w:rsid w:val="0097773A"/>
    <w:rsid w:val="00980720"/>
    <w:rsid w:val="00980E13"/>
    <w:rsid w:val="00981195"/>
    <w:rsid w:val="0098160C"/>
    <w:rsid w:val="00981EE5"/>
    <w:rsid w:val="009824D9"/>
    <w:rsid w:val="00982C7C"/>
    <w:rsid w:val="0098368A"/>
    <w:rsid w:val="009836FF"/>
    <w:rsid w:val="00983C21"/>
    <w:rsid w:val="0098416D"/>
    <w:rsid w:val="0098520A"/>
    <w:rsid w:val="00985762"/>
    <w:rsid w:val="00986509"/>
    <w:rsid w:val="00986731"/>
    <w:rsid w:val="00986766"/>
    <w:rsid w:val="00987072"/>
    <w:rsid w:val="009879ED"/>
    <w:rsid w:val="00987DA5"/>
    <w:rsid w:val="00990CDB"/>
    <w:rsid w:val="00990E75"/>
    <w:rsid w:val="00991267"/>
    <w:rsid w:val="009917C1"/>
    <w:rsid w:val="00991AB8"/>
    <w:rsid w:val="00994534"/>
    <w:rsid w:val="00994A3F"/>
    <w:rsid w:val="00994CAC"/>
    <w:rsid w:val="009957DD"/>
    <w:rsid w:val="009958F0"/>
    <w:rsid w:val="00996E84"/>
    <w:rsid w:val="00997329"/>
    <w:rsid w:val="00997365"/>
    <w:rsid w:val="00997748"/>
    <w:rsid w:val="00997C43"/>
    <w:rsid w:val="009A0429"/>
    <w:rsid w:val="009A0FA1"/>
    <w:rsid w:val="009A15F6"/>
    <w:rsid w:val="009A1EBD"/>
    <w:rsid w:val="009A1EF4"/>
    <w:rsid w:val="009A2D8C"/>
    <w:rsid w:val="009A3383"/>
    <w:rsid w:val="009A3436"/>
    <w:rsid w:val="009A36C5"/>
    <w:rsid w:val="009A3AF2"/>
    <w:rsid w:val="009A3B6E"/>
    <w:rsid w:val="009A3D88"/>
    <w:rsid w:val="009A42D7"/>
    <w:rsid w:val="009A4B47"/>
    <w:rsid w:val="009A4F95"/>
    <w:rsid w:val="009A54DB"/>
    <w:rsid w:val="009A6873"/>
    <w:rsid w:val="009A6B9F"/>
    <w:rsid w:val="009A7712"/>
    <w:rsid w:val="009A7B7A"/>
    <w:rsid w:val="009B00F5"/>
    <w:rsid w:val="009B02EB"/>
    <w:rsid w:val="009B04B1"/>
    <w:rsid w:val="009B2557"/>
    <w:rsid w:val="009B3EB9"/>
    <w:rsid w:val="009B55E1"/>
    <w:rsid w:val="009B6055"/>
    <w:rsid w:val="009B6D1C"/>
    <w:rsid w:val="009B7307"/>
    <w:rsid w:val="009B7CCE"/>
    <w:rsid w:val="009B7DF6"/>
    <w:rsid w:val="009C012E"/>
    <w:rsid w:val="009C076B"/>
    <w:rsid w:val="009C19EA"/>
    <w:rsid w:val="009C19F2"/>
    <w:rsid w:val="009C1B56"/>
    <w:rsid w:val="009C1E1F"/>
    <w:rsid w:val="009C2909"/>
    <w:rsid w:val="009C2D84"/>
    <w:rsid w:val="009C357F"/>
    <w:rsid w:val="009C44AD"/>
    <w:rsid w:val="009C4504"/>
    <w:rsid w:val="009C4623"/>
    <w:rsid w:val="009C469C"/>
    <w:rsid w:val="009C4A1F"/>
    <w:rsid w:val="009C4F8D"/>
    <w:rsid w:val="009C661E"/>
    <w:rsid w:val="009C7241"/>
    <w:rsid w:val="009C7D6B"/>
    <w:rsid w:val="009C7EB6"/>
    <w:rsid w:val="009D042D"/>
    <w:rsid w:val="009D05EF"/>
    <w:rsid w:val="009D18B3"/>
    <w:rsid w:val="009D2515"/>
    <w:rsid w:val="009D26AC"/>
    <w:rsid w:val="009D3927"/>
    <w:rsid w:val="009D3B4B"/>
    <w:rsid w:val="009D4546"/>
    <w:rsid w:val="009D5312"/>
    <w:rsid w:val="009D5847"/>
    <w:rsid w:val="009D5F30"/>
    <w:rsid w:val="009D69A0"/>
    <w:rsid w:val="009D7CB2"/>
    <w:rsid w:val="009D7CCB"/>
    <w:rsid w:val="009E04D9"/>
    <w:rsid w:val="009E1941"/>
    <w:rsid w:val="009E1A53"/>
    <w:rsid w:val="009E222A"/>
    <w:rsid w:val="009E3FA1"/>
    <w:rsid w:val="009E445B"/>
    <w:rsid w:val="009E4FBE"/>
    <w:rsid w:val="009E4FFE"/>
    <w:rsid w:val="009E5947"/>
    <w:rsid w:val="009E5BDD"/>
    <w:rsid w:val="009E5F05"/>
    <w:rsid w:val="009E66DE"/>
    <w:rsid w:val="009E6A9F"/>
    <w:rsid w:val="009E6C83"/>
    <w:rsid w:val="009E7263"/>
    <w:rsid w:val="009E72A3"/>
    <w:rsid w:val="009E74EE"/>
    <w:rsid w:val="009E7F73"/>
    <w:rsid w:val="009F214B"/>
    <w:rsid w:val="009F22EA"/>
    <w:rsid w:val="009F2B44"/>
    <w:rsid w:val="009F31B9"/>
    <w:rsid w:val="009F3AF6"/>
    <w:rsid w:val="009F41DB"/>
    <w:rsid w:val="009F49A3"/>
    <w:rsid w:val="009F49AA"/>
    <w:rsid w:val="009F5E9D"/>
    <w:rsid w:val="009F6DBB"/>
    <w:rsid w:val="009F7985"/>
    <w:rsid w:val="00A000CE"/>
    <w:rsid w:val="00A0043D"/>
    <w:rsid w:val="00A01E1D"/>
    <w:rsid w:val="00A0219C"/>
    <w:rsid w:val="00A0259E"/>
    <w:rsid w:val="00A0275E"/>
    <w:rsid w:val="00A03208"/>
    <w:rsid w:val="00A0444E"/>
    <w:rsid w:val="00A04BF0"/>
    <w:rsid w:val="00A053FC"/>
    <w:rsid w:val="00A06C6F"/>
    <w:rsid w:val="00A06D8B"/>
    <w:rsid w:val="00A07118"/>
    <w:rsid w:val="00A07347"/>
    <w:rsid w:val="00A07A0E"/>
    <w:rsid w:val="00A07F9D"/>
    <w:rsid w:val="00A10B15"/>
    <w:rsid w:val="00A10D50"/>
    <w:rsid w:val="00A11F07"/>
    <w:rsid w:val="00A12183"/>
    <w:rsid w:val="00A12D4C"/>
    <w:rsid w:val="00A12E25"/>
    <w:rsid w:val="00A12EA1"/>
    <w:rsid w:val="00A1350B"/>
    <w:rsid w:val="00A1373A"/>
    <w:rsid w:val="00A13790"/>
    <w:rsid w:val="00A13C4C"/>
    <w:rsid w:val="00A14229"/>
    <w:rsid w:val="00A145B1"/>
    <w:rsid w:val="00A14846"/>
    <w:rsid w:val="00A149D9"/>
    <w:rsid w:val="00A15B96"/>
    <w:rsid w:val="00A15FCC"/>
    <w:rsid w:val="00A170AD"/>
    <w:rsid w:val="00A1743A"/>
    <w:rsid w:val="00A202CB"/>
    <w:rsid w:val="00A205F2"/>
    <w:rsid w:val="00A2081E"/>
    <w:rsid w:val="00A213AC"/>
    <w:rsid w:val="00A21554"/>
    <w:rsid w:val="00A21AB2"/>
    <w:rsid w:val="00A21E29"/>
    <w:rsid w:val="00A22127"/>
    <w:rsid w:val="00A22230"/>
    <w:rsid w:val="00A222DD"/>
    <w:rsid w:val="00A23636"/>
    <w:rsid w:val="00A24256"/>
    <w:rsid w:val="00A243AA"/>
    <w:rsid w:val="00A2442A"/>
    <w:rsid w:val="00A24D46"/>
    <w:rsid w:val="00A250C4"/>
    <w:rsid w:val="00A252A1"/>
    <w:rsid w:val="00A262FC"/>
    <w:rsid w:val="00A267FC"/>
    <w:rsid w:val="00A26AA9"/>
    <w:rsid w:val="00A26E17"/>
    <w:rsid w:val="00A27106"/>
    <w:rsid w:val="00A3051A"/>
    <w:rsid w:val="00A31134"/>
    <w:rsid w:val="00A31B58"/>
    <w:rsid w:val="00A334B5"/>
    <w:rsid w:val="00A33855"/>
    <w:rsid w:val="00A33D7E"/>
    <w:rsid w:val="00A33FE3"/>
    <w:rsid w:val="00A3540B"/>
    <w:rsid w:val="00A35F97"/>
    <w:rsid w:val="00A3624A"/>
    <w:rsid w:val="00A36EB6"/>
    <w:rsid w:val="00A37643"/>
    <w:rsid w:val="00A3799C"/>
    <w:rsid w:val="00A37E1E"/>
    <w:rsid w:val="00A37EA5"/>
    <w:rsid w:val="00A40091"/>
    <w:rsid w:val="00A4024C"/>
    <w:rsid w:val="00A402BD"/>
    <w:rsid w:val="00A404B1"/>
    <w:rsid w:val="00A40D8C"/>
    <w:rsid w:val="00A41379"/>
    <w:rsid w:val="00A41837"/>
    <w:rsid w:val="00A41E36"/>
    <w:rsid w:val="00A42273"/>
    <w:rsid w:val="00A422A1"/>
    <w:rsid w:val="00A429A5"/>
    <w:rsid w:val="00A43A4D"/>
    <w:rsid w:val="00A441D5"/>
    <w:rsid w:val="00A4541E"/>
    <w:rsid w:val="00A45522"/>
    <w:rsid w:val="00A45B3C"/>
    <w:rsid w:val="00A46D97"/>
    <w:rsid w:val="00A47181"/>
    <w:rsid w:val="00A47281"/>
    <w:rsid w:val="00A47C9D"/>
    <w:rsid w:val="00A5036D"/>
    <w:rsid w:val="00A50E3A"/>
    <w:rsid w:val="00A52255"/>
    <w:rsid w:val="00A52DEE"/>
    <w:rsid w:val="00A52F20"/>
    <w:rsid w:val="00A5328B"/>
    <w:rsid w:val="00A53982"/>
    <w:rsid w:val="00A53FAF"/>
    <w:rsid w:val="00A5407E"/>
    <w:rsid w:val="00A542C2"/>
    <w:rsid w:val="00A554FB"/>
    <w:rsid w:val="00A55729"/>
    <w:rsid w:val="00A55960"/>
    <w:rsid w:val="00A559D2"/>
    <w:rsid w:val="00A567C8"/>
    <w:rsid w:val="00A56CC4"/>
    <w:rsid w:val="00A56E5E"/>
    <w:rsid w:val="00A56E6D"/>
    <w:rsid w:val="00A57DDF"/>
    <w:rsid w:val="00A60E3E"/>
    <w:rsid w:val="00A61883"/>
    <w:rsid w:val="00A61B0B"/>
    <w:rsid w:val="00A623FB"/>
    <w:rsid w:val="00A626BF"/>
    <w:rsid w:val="00A626DE"/>
    <w:rsid w:val="00A62ECF"/>
    <w:rsid w:val="00A632D1"/>
    <w:rsid w:val="00A6383C"/>
    <w:rsid w:val="00A63D2C"/>
    <w:rsid w:val="00A64D61"/>
    <w:rsid w:val="00A64E6E"/>
    <w:rsid w:val="00A65AEA"/>
    <w:rsid w:val="00A661B2"/>
    <w:rsid w:val="00A66E1E"/>
    <w:rsid w:val="00A66E3E"/>
    <w:rsid w:val="00A67678"/>
    <w:rsid w:val="00A67A1C"/>
    <w:rsid w:val="00A702A3"/>
    <w:rsid w:val="00A70384"/>
    <w:rsid w:val="00A707D9"/>
    <w:rsid w:val="00A70854"/>
    <w:rsid w:val="00A70D5D"/>
    <w:rsid w:val="00A71224"/>
    <w:rsid w:val="00A71E02"/>
    <w:rsid w:val="00A735E2"/>
    <w:rsid w:val="00A7400E"/>
    <w:rsid w:val="00A74097"/>
    <w:rsid w:val="00A74CAF"/>
    <w:rsid w:val="00A750DD"/>
    <w:rsid w:val="00A75337"/>
    <w:rsid w:val="00A754DB"/>
    <w:rsid w:val="00A75943"/>
    <w:rsid w:val="00A75EB6"/>
    <w:rsid w:val="00A76AD3"/>
    <w:rsid w:val="00A77D97"/>
    <w:rsid w:val="00A77F22"/>
    <w:rsid w:val="00A807F1"/>
    <w:rsid w:val="00A80974"/>
    <w:rsid w:val="00A811F3"/>
    <w:rsid w:val="00A81467"/>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60B"/>
    <w:rsid w:val="00A93B2E"/>
    <w:rsid w:val="00A94278"/>
    <w:rsid w:val="00A94917"/>
    <w:rsid w:val="00A94988"/>
    <w:rsid w:val="00A950DF"/>
    <w:rsid w:val="00A95696"/>
    <w:rsid w:val="00A9612F"/>
    <w:rsid w:val="00A96247"/>
    <w:rsid w:val="00A96A8B"/>
    <w:rsid w:val="00A96B56"/>
    <w:rsid w:val="00A96C42"/>
    <w:rsid w:val="00A975B6"/>
    <w:rsid w:val="00A97A86"/>
    <w:rsid w:val="00A97C51"/>
    <w:rsid w:val="00AA0122"/>
    <w:rsid w:val="00AA05E1"/>
    <w:rsid w:val="00AA0C6E"/>
    <w:rsid w:val="00AA0C9E"/>
    <w:rsid w:val="00AA0E75"/>
    <w:rsid w:val="00AA10D2"/>
    <w:rsid w:val="00AA11CF"/>
    <w:rsid w:val="00AA1B0B"/>
    <w:rsid w:val="00AA1D2C"/>
    <w:rsid w:val="00AA2522"/>
    <w:rsid w:val="00AA2ACF"/>
    <w:rsid w:val="00AA36CC"/>
    <w:rsid w:val="00AA4FE6"/>
    <w:rsid w:val="00AA5167"/>
    <w:rsid w:val="00AA5A78"/>
    <w:rsid w:val="00AA6C74"/>
    <w:rsid w:val="00AA7328"/>
    <w:rsid w:val="00AA7F74"/>
    <w:rsid w:val="00AB069D"/>
    <w:rsid w:val="00AB184C"/>
    <w:rsid w:val="00AB2F8A"/>
    <w:rsid w:val="00AB32F5"/>
    <w:rsid w:val="00AB333E"/>
    <w:rsid w:val="00AB38D6"/>
    <w:rsid w:val="00AB4BCD"/>
    <w:rsid w:val="00AB4F23"/>
    <w:rsid w:val="00AB5818"/>
    <w:rsid w:val="00AB6457"/>
    <w:rsid w:val="00AB657E"/>
    <w:rsid w:val="00AB7207"/>
    <w:rsid w:val="00AB7620"/>
    <w:rsid w:val="00AB7A24"/>
    <w:rsid w:val="00AB7C2A"/>
    <w:rsid w:val="00AB7D28"/>
    <w:rsid w:val="00AB7E23"/>
    <w:rsid w:val="00AC0378"/>
    <w:rsid w:val="00AC073C"/>
    <w:rsid w:val="00AC0A84"/>
    <w:rsid w:val="00AC0BB2"/>
    <w:rsid w:val="00AC1B87"/>
    <w:rsid w:val="00AC1FC3"/>
    <w:rsid w:val="00AC2D28"/>
    <w:rsid w:val="00AC3ECD"/>
    <w:rsid w:val="00AC42D6"/>
    <w:rsid w:val="00AC60C7"/>
    <w:rsid w:val="00AC68C6"/>
    <w:rsid w:val="00AC6936"/>
    <w:rsid w:val="00AC7B9F"/>
    <w:rsid w:val="00AD0454"/>
    <w:rsid w:val="00AD1250"/>
    <w:rsid w:val="00AD212D"/>
    <w:rsid w:val="00AD2378"/>
    <w:rsid w:val="00AD285A"/>
    <w:rsid w:val="00AD367D"/>
    <w:rsid w:val="00AD4979"/>
    <w:rsid w:val="00AD51BF"/>
    <w:rsid w:val="00AD52E3"/>
    <w:rsid w:val="00AD5C53"/>
    <w:rsid w:val="00AD5CEA"/>
    <w:rsid w:val="00AD6775"/>
    <w:rsid w:val="00AD7222"/>
    <w:rsid w:val="00AD731D"/>
    <w:rsid w:val="00AD7661"/>
    <w:rsid w:val="00AD77BF"/>
    <w:rsid w:val="00AD792E"/>
    <w:rsid w:val="00AE1607"/>
    <w:rsid w:val="00AE1C1F"/>
    <w:rsid w:val="00AE2302"/>
    <w:rsid w:val="00AE3AAF"/>
    <w:rsid w:val="00AE45EE"/>
    <w:rsid w:val="00AE4806"/>
    <w:rsid w:val="00AE4FE4"/>
    <w:rsid w:val="00AE5534"/>
    <w:rsid w:val="00AE6088"/>
    <w:rsid w:val="00AE612B"/>
    <w:rsid w:val="00AE61BA"/>
    <w:rsid w:val="00AE66F1"/>
    <w:rsid w:val="00AE699E"/>
    <w:rsid w:val="00AE6D0E"/>
    <w:rsid w:val="00AE6EC8"/>
    <w:rsid w:val="00AE7B2B"/>
    <w:rsid w:val="00AF00CD"/>
    <w:rsid w:val="00AF0993"/>
    <w:rsid w:val="00AF1A41"/>
    <w:rsid w:val="00AF2143"/>
    <w:rsid w:val="00AF294E"/>
    <w:rsid w:val="00AF3721"/>
    <w:rsid w:val="00AF3B4D"/>
    <w:rsid w:val="00AF4272"/>
    <w:rsid w:val="00AF575F"/>
    <w:rsid w:val="00AF5905"/>
    <w:rsid w:val="00AF5B4E"/>
    <w:rsid w:val="00AF674F"/>
    <w:rsid w:val="00AF69AF"/>
    <w:rsid w:val="00AF6A6C"/>
    <w:rsid w:val="00AF6CCF"/>
    <w:rsid w:val="00AF6D6C"/>
    <w:rsid w:val="00AF76C0"/>
    <w:rsid w:val="00AF7D8E"/>
    <w:rsid w:val="00B00017"/>
    <w:rsid w:val="00B000BA"/>
    <w:rsid w:val="00B000FC"/>
    <w:rsid w:val="00B00169"/>
    <w:rsid w:val="00B004EB"/>
    <w:rsid w:val="00B00AC6"/>
    <w:rsid w:val="00B01705"/>
    <w:rsid w:val="00B01CA8"/>
    <w:rsid w:val="00B02053"/>
    <w:rsid w:val="00B023CC"/>
    <w:rsid w:val="00B029F5"/>
    <w:rsid w:val="00B02DCF"/>
    <w:rsid w:val="00B0459F"/>
    <w:rsid w:val="00B048B0"/>
    <w:rsid w:val="00B04927"/>
    <w:rsid w:val="00B04973"/>
    <w:rsid w:val="00B04C6F"/>
    <w:rsid w:val="00B04D06"/>
    <w:rsid w:val="00B05983"/>
    <w:rsid w:val="00B06940"/>
    <w:rsid w:val="00B06C6B"/>
    <w:rsid w:val="00B101EF"/>
    <w:rsid w:val="00B10295"/>
    <w:rsid w:val="00B1201C"/>
    <w:rsid w:val="00B12643"/>
    <w:rsid w:val="00B12ADF"/>
    <w:rsid w:val="00B12CDF"/>
    <w:rsid w:val="00B12D1A"/>
    <w:rsid w:val="00B12FA7"/>
    <w:rsid w:val="00B1348D"/>
    <w:rsid w:val="00B1353E"/>
    <w:rsid w:val="00B13659"/>
    <w:rsid w:val="00B1371A"/>
    <w:rsid w:val="00B13D5B"/>
    <w:rsid w:val="00B14855"/>
    <w:rsid w:val="00B14D9B"/>
    <w:rsid w:val="00B1569B"/>
    <w:rsid w:val="00B16E6E"/>
    <w:rsid w:val="00B17222"/>
    <w:rsid w:val="00B175DA"/>
    <w:rsid w:val="00B17A7E"/>
    <w:rsid w:val="00B17B7A"/>
    <w:rsid w:val="00B17FF2"/>
    <w:rsid w:val="00B20E71"/>
    <w:rsid w:val="00B21214"/>
    <w:rsid w:val="00B214A8"/>
    <w:rsid w:val="00B21624"/>
    <w:rsid w:val="00B218B4"/>
    <w:rsid w:val="00B21954"/>
    <w:rsid w:val="00B21A40"/>
    <w:rsid w:val="00B22118"/>
    <w:rsid w:val="00B2219E"/>
    <w:rsid w:val="00B22327"/>
    <w:rsid w:val="00B22FFC"/>
    <w:rsid w:val="00B2360D"/>
    <w:rsid w:val="00B239E0"/>
    <w:rsid w:val="00B23FFB"/>
    <w:rsid w:val="00B24162"/>
    <w:rsid w:val="00B2464D"/>
    <w:rsid w:val="00B247E9"/>
    <w:rsid w:val="00B24881"/>
    <w:rsid w:val="00B248F0"/>
    <w:rsid w:val="00B25279"/>
    <w:rsid w:val="00B2570F"/>
    <w:rsid w:val="00B25A97"/>
    <w:rsid w:val="00B25F32"/>
    <w:rsid w:val="00B26540"/>
    <w:rsid w:val="00B26622"/>
    <w:rsid w:val="00B26D0D"/>
    <w:rsid w:val="00B27267"/>
    <w:rsid w:val="00B27450"/>
    <w:rsid w:val="00B276A8"/>
    <w:rsid w:val="00B2791C"/>
    <w:rsid w:val="00B27D6F"/>
    <w:rsid w:val="00B308B2"/>
    <w:rsid w:val="00B312DC"/>
    <w:rsid w:val="00B314F7"/>
    <w:rsid w:val="00B318F3"/>
    <w:rsid w:val="00B31D9A"/>
    <w:rsid w:val="00B321FF"/>
    <w:rsid w:val="00B326F5"/>
    <w:rsid w:val="00B33EBF"/>
    <w:rsid w:val="00B35AA0"/>
    <w:rsid w:val="00B35B35"/>
    <w:rsid w:val="00B36663"/>
    <w:rsid w:val="00B3668E"/>
    <w:rsid w:val="00B404C7"/>
    <w:rsid w:val="00B40F1A"/>
    <w:rsid w:val="00B42230"/>
    <w:rsid w:val="00B422CE"/>
    <w:rsid w:val="00B42C7F"/>
    <w:rsid w:val="00B42E41"/>
    <w:rsid w:val="00B42E74"/>
    <w:rsid w:val="00B43565"/>
    <w:rsid w:val="00B458B5"/>
    <w:rsid w:val="00B45902"/>
    <w:rsid w:val="00B47270"/>
    <w:rsid w:val="00B473D2"/>
    <w:rsid w:val="00B47417"/>
    <w:rsid w:val="00B47F2B"/>
    <w:rsid w:val="00B50276"/>
    <w:rsid w:val="00B50E83"/>
    <w:rsid w:val="00B51041"/>
    <w:rsid w:val="00B5108B"/>
    <w:rsid w:val="00B5110C"/>
    <w:rsid w:val="00B51A44"/>
    <w:rsid w:val="00B51A59"/>
    <w:rsid w:val="00B52018"/>
    <w:rsid w:val="00B525F5"/>
    <w:rsid w:val="00B52B74"/>
    <w:rsid w:val="00B53A57"/>
    <w:rsid w:val="00B53C02"/>
    <w:rsid w:val="00B5497E"/>
    <w:rsid w:val="00B56302"/>
    <w:rsid w:val="00B563E8"/>
    <w:rsid w:val="00B563EF"/>
    <w:rsid w:val="00B564BE"/>
    <w:rsid w:val="00B567BC"/>
    <w:rsid w:val="00B56FD4"/>
    <w:rsid w:val="00B60146"/>
    <w:rsid w:val="00B6020F"/>
    <w:rsid w:val="00B60902"/>
    <w:rsid w:val="00B614BA"/>
    <w:rsid w:val="00B61AC4"/>
    <w:rsid w:val="00B61D3A"/>
    <w:rsid w:val="00B62443"/>
    <w:rsid w:val="00B63169"/>
    <w:rsid w:val="00B63189"/>
    <w:rsid w:val="00B64367"/>
    <w:rsid w:val="00B647D3"/>
    <w:rsid w:val="00B6484E"/>
    <w:rsid w:val="00B6509E"/>
    <w:rsid w:val="00B65F12"/>
    <w:rsid w:val="00B660DE"/>
    <w:rsid w:val="00B67F19"/>
    <w:rsid w:val="00B70231"/>
    <w:rsid w:val="00B70C38"/>
    <w:rsid w:val="00B714A2"/>
    <w:rsid w:val="00B7193D"/>
    <w:rsid w:val="00B71EBC"/>
    <w:rsid w:val="00B7428B"/>
    <w:rsid w:val="00B7432E"/>
    <w:rsid w:val="00B74407"/>
    <w:rsid w:val="00B74BC1"/>
    <w:rsid w:val="00B7522F"/>
    <w:rsid w:val="00B756E6"/>
    <w:rsid w:val="00B7634D"/>
    <w:rsid w:val="00B7653B"/>
    <w:rsid w:val="00B76ED3"/>
    <w:rsid w:val="00B7711D"/>
    <w:rsid w:val="00B77331"/>
    <w:rsid w:val="00B7764E"/>
    <w:rsid w:val="00B77EE0"/>
    <w:rsid w:val="00B814C7"/>
    <w:rsid w:val="00B8246E"/>
    <w:rsid w:val="00B82631"/>
    <w:rsid w:val="00B828CF"/>
    <w:rsid w:val="00B829CC"/>
    <w:rsid w:val="00B82C1F"/>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7F5"/>
    <w:rsid w:val="00BA1BC2"/>
    <w:rsid w:val="00BA23C4"/>
    <w:rsid w:val="00BA25F6"/>
    <w:rsid w:val="00BA2A87"/>
    <w:rsid w:val="00BA2B8E"/>
    <w:rsid w:val="00BA3615"/>
    <w:rsid w:val="00BA441E"/>
    <w:rsid w:val="00BA61DB"/>
    <w:rsid w:val="00BA6961"/>
    <w:rsid w:val="00BA6EE7"/>
    <w:rsid w:val="00BA77EC"/>
    <w:rsid w:val="00BA7E85"/>
    <w:rsid w:val="00BB0347"/>
    <w:rsid w:val="00BB1DB6"/>
    <w:rsid w:val="00BB3C34"/>
    <w:rsid w:val="00BB3C75"/>
    <w:rsid w:val="00BB4130"/>
    <w:rsid w:val="00BB4C98"/>
    <w:rsid w:val="00BB4E5D"/>
    <w:rsid w:val="00BB4F7C"/>
    <w:rsid w:val="00BB535C"/>
    <w:rsid w:val="00BB5A31"/>
    <w:rsid w:val="00BB6253"/>
    <w:rsid w:val="00BB6987"/>
    <w:rsid w:val="00BB7991"/>
    <w:rsid w:val="00BC03B0"/>
    <w:rsid w:val="00BC05FC"/>
    <w:rsid w:val="00BC071C"/>
    <w:rsid w:val="00BC071D"/>
    <w:rsid w:val="00BC1A77"/>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D01EB"/>
    <w:rsid w:val="00BD0802"/>
    <w:rsid w:val="00BD0C68"/>
    <w:rsid w:val="00BD10E1"/>
    <w:rsid w:val="00BD1490"/>
    <w:rsid w:val="00BD1CFC"/>
    <w:rsid w:val="00BD2E99"/>
    <w:rsid w:val="00BD2EDA"/>
    <w:rsid w:val="00BD2EEC"/>
    <w:rsid w:val="00BD33E7"/>
    <w:rsid w:val="00BD371A"/>
    <w:rsid w:val="00BD470D"/>
    <w:rsid w:val="00BD4BC3"/>
    <w:rsid w:val="00BD50B5"/>
    <w:rsid w:val="00BD5460"/>
    <w:rsid w:val="00BD5B05"/>
    <w:rsid w:val="00BD5CAD"/>
    <w:rsid w:val="00BD5D09"/>
    <w:rsid w:val="00BD6128"/>
    <w:rsid w:val="00BD6597"/>
    <w:rsid w:val="00BD684C"/>
    <w:rsid w:val="00BD69D4"/>
    <w:rsid w:val="00BD7E99"/>
    <w:rsid w:val="00BD7EA8"/>
    <w:rsid w:val="00BE0A5C"/>
    <w:rsid w:val="00BE1037"/>
    <w:rsid w:val="00BE158E"/>
    <w:rsid w:val="00BE295E"/>
    <w:rsid w:val="00BE316D"/>
    <w:rsid w:val="00BE34A4"/>
    <w:rsid w:val="00BE3795"/>
    <w:rsid w:val="00BE3927"/>
    <w:rsid w:val="00BE3D7B"/>
    <w:rsid w:val="00BE46DE"/>
    <w:rsid w:val="00BE4726"/>
    <w:rsid w:val="00BE5A3A"/>
    <w:rsid w:val="00BE660C"/>
    <w:rsid w:val="00BE6B59"/>
    <w:rsid w:val="00BE6DD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95"/>
    <w:rsid w:val="00C0082E"/>
    <w:rsid w:val="00C00E82"/>
    <w:rsid w:val="00C02254"/>
    <w:rsid w:val="00C028C9"/>
    <w:rsid w:val="00C0292E"/>
    <w:rsid w:val="00C02949"/>
    <w:rsid w:val="00C02AAF"/>
    <w:rsid w:val="00C02BCA"/>
    <w:rsid w:val="00C02D6F"/>
    <w:rsid w:val="00C0356C"/>
    <w:rsid w:val="00C06135"/>
    <w:rsid w:val="00C07045"/>
    <w:rsid w:val="00C072FB"/>
    <w:rsid w:val="00C0746B"/>
    <w:rsid w:val="00C07BD0"/>
    <w:rsid w:val="00C07DB9"/>
    <w:rsid w:val="00C109D8"/>
    <w:rsid w:val="00C10C41"/>
    <w:rsid w:val="00C11773"/>
    <w:rsid w:val="00C11A74"/>
    <w:rsid w:val="00C11CE9"/>
    <w:rsid w:val="00C12596"/>
    <w:rsid w:val="00C1293A"/>
    <w:rsid w:val="00C12C6C"/>
    <w:rsid w:val="00C13822"/>
    <w:rsid w:val="00C13CC4"/>
    <w:rsid w:val="00C14169"/>
    <w:rsid w:val="00C146F8"/>
    <w:rsid w:val="00C14799"/>
    <w:rsid w:val="00C14DE2"/>
    <w:rsid w:val="00C14DF2"/>
    <w:rsid w:val="00C152CA"/>
    <w:rsid w:val="00C154C7"/>
    <w:rsid w:val="00C158A0"/>
    <w:rsid w:val="00C15F07"/>
    <w:rsid w:val="00C169D3"/>
    <w:rsid w:val="00C17102"/>
    <w:rsid w:val="00C17296"/>
    <w:rsid w:val="00C1739C"/>
    <w:rsid w:val="00C17440"/>
    <w:rsid w:val="00C203A4"/>
    <w:rsid w:val="00C20825"/>
    <w:rsid w:val="00C21656"/>
    <w:rsid w:val="00C2185D"/>
    <w:rsid w:val="00C21AD2"/>
    <w:rsid w:val="00C21FD3"/>
    <w:rsid w:val="00C225A5"/>
    <w:rsid w:val="00C22CCD"/>
    <w:rsid w:val="00C23364"/>
    <w:rsid w:val="00C2483E"/>
    <w:rsid w:val="00C24ADA"/>
    <w:rsid w:val="00C259F8"/>
    <w:rsid w:val="00C25D9B"/>
    <w:rsid w:val="00C25F03"/>
    <w:rsid w:val="00C26EC6"/>
    <w:rsid w:val="00C2776C"/>
    <w:rsid w:val="00C27A68"/>
    <w:rsid w:val="00C3001E"/>
    <w:rsid w:val="00C3008C"/>
    <w:rsid w:val="00C30347"/>
    <w:rsid w:val="00C3065C"/>
    <w:rsid w:val="00C31821"/>
    <w:rsid w:val="00C32726"/>
    <w:rsid w:val="00C32EBC"/>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314"/>
    <w:rsid w:val="00C43770"/>
    <w:rsid w:val="00C43913"/>
    <w:rsid w:val="00C4392C"/>
    <w:rsid w:val="00C4413B"/>
    <w:rsid w:val="00C44149"/>
    <w:rsid w:val="00C44F5A"/>
    <w:rsid w:val="00C4526D"/>
    <w:rsid w:val="00C45E86"/>
    <w:rsid w:val="00C45FA4"/>
    <w:rsid w:val="00C46DA2"/>
    <w:rsid w:val="00C4763B"/>
    <w:rsid w:val="00C521AD"/>
    <w:rsid w:val="00C5228D"/>
    <w:rsid w:val="00C523F9"/>
    <w:rsid w:val="00C52CB6"/>
    <w:rsid w:val="00C553BA"/>
    <w:rsid w:val="00C55979"/>
    <w:rsid w:val="00C57477"/>
    <w:rsid w:val="00C57FAF"/>
    <w:rsid w:val="00C600DF"/>
    <w:rsid w:val="00C6016A"/>
    <w:rsid w:val="00C61067"/>
    <w:rsid w:val="00C6133C"/>
    <w:rsid w:val="00C61B16"/>
    <w:rsid w:val="00C6221D"/>
    <w:rsid w:val="00C63232"/>
    <w:rsid w:val="00C63CFE"/>
    <w:rsid w:val="00C64868"/>
    <w:rsid w:val="00C64E39"/>
    <w:rsid w:val="00C658E0"/>
    <w:rsid w:val="00C65E99"/>
    <w:rsid w:val="00C663AE"/>
    <w:rsid w:val="00C66E94"/>
    <w:rsid w:val="00C66F7C"/>
    <w:rsid w:val="00C67064"/>
    <w:rsid w:val="00C70329"/>
    <w:rsid w:val="00C7081A"/>
    <w:rsid w:val="00C70BE5"/>
    <w:rsid w:val="00C71F75"/>
    <w:rsid w:val="00C73208"/>
    <w:rsid w:val="00C7482F"/>
    <w:rsid w:val="00C74D19"/>
    <w:rsid w:val="00C74E2F"/>
    <w:rsid w:val="00C76926"/>
    <w:rsid w:val="00C76A11"/>
    <w:rsid w:val="00C76BFA"/>
    <w:rsid w:val="00C76EC7"/>
    <w:rsid w:val="00C76ECC"/>
    <w:rsid w:val="00C76F37"/>
    <w:rsid w:val="00C8037E"/>
    <w:rsid w:val="00C8136C"/>
    <w:rsid w:val="00C818C7"/>
    <w:rsid w:val="00C81AFA"/>
    <w:rsid w:val="00C820DE"/>
    <w:rsid w:val="00C83ACA"/>
    <w:rsid w:val="00C84BCB"/>
    <w:rsid w:val="00C85018"/>
    <w:rsid w:val="00C85510"/>
    <w:rsid w:val="00C85AE4"/>
    <w:rsid w:val="00C85BD3"/>
    <w:rsid w:val="00C86AC0"/>
    <w:rsid w:val="00C86CCD"/>
    <w:rsid w:val="00C87EF5"/>
    <w:rsid w:val="00C90209"/>
    <w:rsid w:val="00C90394"/>
    <w:rsid w:val="00C90883"/>
    <w:rsid w:val="00C90B81"/>
    <w:rsid w:val="00C9109B"/>
    <w:rsid w:val="00C91296"/>
    <w:rsid w:val="00C91CB5"/>
    <w:rsid w:val="00C920D8"/>
    <w:rsid w:val="00C92260"/>
    <w:rsid w:val="00C923CC"/>
    <w:rsid w:val="00C92C43"/>
    <w:rsid w:val="00C92D04"/>
    <w:rsid w:val="00C92E0B"/>
    <w:rsid w:val="00C9371B"/>
    <w:rsid w:val="00C93BC2"/>
    <w:rsid w:val="00C93BD5"/>
    <w:rsid w:val="00C93CC2"/>
    <w:rsid w:val="00C94CC7"/>
    <w:rsid w:val="00C95171"/>
    <w:rsid w:val="00C95286"/>
    <w:rsid w:val="00C95B43"/>
    <w:rsid w:val="00C95E06"/>
    <w:rsid w:val="00C967C3"/>
    <w:rsid w:val="00C9696B"/>
    <w:rsid w:val="00C96F66"/>
    <w:rsid w:val="00C970D6"/>
    <w:rsid w:val="00C97A3B"/>
    <w:rsid w:val="00C97CC7"/>
    <w:rsid w:val="00CA0993"/>
    <w:rsid w:val="00CA12B9"/>
    <w:rsid w:val="00CA13FC"/>
    <w:rsid w:val="00CA1618"/>
    <w:rsid w:val="00CA1B1A"/>
    <w:rsid w:val="00CA26F1"/>
    <w:rsid w:val="00CA3919"/>
    <w:rsid w:val="00CA3945"/>
    <w:rsid w:val="00CA4ACF"/>
    <w:rsid w:val="00CA5FAF"/>
    <w:rsid w:val="00CA6091"/>
    <w:rsid w:val="00CA61CB"/>
    <w:rsid w:val="00CA691B"/>
    <w:rsid w:val="00CA6B87"/>
    <w:rsid w:val="00CA72E3"/>
    <w:rsid w:val="00CA74EE"/>
    <w:rsid w:val="00CB05C2"/>
    <w:rsid w:val="00CB08AA"/>
    <w:rsid w:val="00CB1118"/>
    <w:rsid w:val="00CB1266"/>
    <w:rsid w:val="00CB3611"/>
    <w:rsid w:val="00CB37EE"/>
    <w:rsid w:val="00CB431D"/>
    <w:rsid w:val="00CB4B92"/>
    <w:rsid w:val="00CB4B9A"/>
    <w:rsid w:val="00CB5919"/>
    <w:rsid w:val="00CB5B59"/>
    <w:rsid w:val="00CB5D6F"/>
    <w:rsid w:val="00CB66B1"/>
    <w:rsid w:val="00CB6A77"/>
    <w:rsid w:val="00CB6DE0"/>
    <w:rsid w:val="00CB6F73"/>
    <w:rsid w:val="00CB7FBB"/>
    <w:rsid w:val="00CC0A46"/>
    <w:rsid w:val="00CC102C"/>
    <w:rsid w:val="00CC1BBC"/>
    <w:rsid w:val="00CC1EB6"/>
    <w:rsid w:val="00CC2BF3"/>
    <w:rsid w:val="00CC323F"/>
    <w:rsid w:val="00CC354A"/>
    <w:rsid w:val="00CC4022"/>
    <w:rsid w:val="00CC4C16"/>
    <w:rsid w:val="00CC58A2"/>
    <w:rsid w:val="00CC5B0F"/>
    <w:rsid w:val="00CC5C11"/>
    <w:rsid w:val="00CC60DB"/>
    <w:rsid w:val="00CC6985"/>
    <w:rsid w:val="00CD0097"/>
    <w:rsid w:val="00CD025C"/>
    <w:rsid w:val="00CD02F8"/>
    <w:rsid w:val="00CD0ED9"/>
    <w:rsid w:val="00CD1400"/>
    <w:rsid w:val="00CD14BA"/>
    <w:rsid w:val="00CD14C2"/>
    <w:rsid w:val="00CD168F"/>
    <w:rsid w:val="00CD204C"/>
    <w:rsid w:val="00CD27A3"/>
    <w:rsid w:val="00CD3012"/>
    <w:rsid w:val="00CD30E6"/>
    <w:rsid w:val="00CD30F0"/>
    <w:rsid w:val="00CD425C"/>
    <w:rsid w:val="00CD4377"/>
    <w:rsid w:val="00CD4B34"/>
    <w:rsid w:val="00CD5316"/>
    <w:rsid w:val="00CD54F7"/>
    <w:rsid w:val="00CD5781"/>
    <w:rsid w:val="00CD6CDF"/>
    <w:rsid w:val="00CD6EAE"/>
    <w:rsid w:val="00CD7748"/>
    <w:rsid w:val="00CE0E96"/>
    <w:rsid w:val="00CE1B04"/>
    <w:rsid w:val="00CE213A"/>
    <w:rsid w:val="00CE24FD"/>
    <w:rsid w:val="00CE25ED"/>
    <w:rsid w:val="00CE260E"/>
    <w:rsid w:val="00CE28C7"/>
    <w:rsid w:val="00CE2C8D"/>
    <w:rsid w:val="00CE2F39"/>
    <w:rsid w:val="00CE3C59"/>
    <w:rsid w:val="00CE425D"/>
    <w:rsid w:val="00CE597F"/>
    <w:rsid w:val="00CE5A70"/>
    <w:rsid w:val="00CE6B2B"/>
    <w:rsid w:val="00CE7BEC"/>
    <w:rsid w:val="00CE7D05"/>
    <w:rsid w:val="00CE7EFC"/>
    <w:rsid w:val="00CF0EC0"/>
    <w:rsid w:val="00CF1091"/>
    <w:rsid w:val="00CF1C21"/>
    <w:rsid w:val="00CF243C"/>
    <w:rsid w:val="00CF2D33"/>
    <w:rsid w:val="00CF2E7E"/>
    <w:rsid w:val="00CF3191"/>
    <w:rsid w:val="00CF34F6"/>
    <w:rsid w:val="00CF3769"/>
    <w:rsid w:val="00CF3D50"/>
    <w:rsid w:val="00CF3D67"/>
    <w:rsid w:val="00CF3FC6"/>
    <w:rsid w:val="00CF5824"/>
    <w:rsid w:val="00CF5FA9"/>
    <w:rsid w:val="00CF6DC7"/>
    <w:rsid w:val="00CF7CBE"/>
    <w:rsid w:val="00D010EF"/>
    <w:rsid w:val="00D031C7"/>
    <w:rsid w:val="00D03DF9"/>
    <w:rsid w:val="00D040B7"/>
    <w:rsid w:val="00D041FA"/>
    <w:rsid w:val="00D047C7"/>
    <w:rsid w:val="00D04833"/>
    <w:rsid w:val="00D050F7"/>
    <w:rsid w:val="00D05314"/>
    <w:rsid w:val="00D05D1E"/>
    <w:rsid w:val="00D06630"/>
    <w:rsid w:val="00D06941"/>
    <w:rsid w:val="00D06C8C"/>
    <w:rsid w:val="00D0727D"/>
    <w:rsid w:val="00D1044B"/>
    <w:rsid w:val="00D12206"/>
    <w:rsid w:val="00D128A6"/>
    <w:rsid w:val="00D12F4A"/>
    <w:rsid w:val="00D13931"/>
    <w:rsid w:val="00D14B4B"/>
    <w:rsid w:val="00D152CF"/>
    <w:rsid w:val="00D15C3E"/>
    <w:rsid w:val="00D16073"/>
    <w:rsid w:val="00D16228"/>
    <w:rsid w:val="00D165FA"/>
    <w:rsid w:val="00D16F28"/>
    <w:rsid w:val="00D172B2"/>
    <w:rsid w:val="00D17430"/>
    <w:rsid w:val="00D174BA"/>
    <w:rsid w:val="00D174FF"/>
    <w:rsid w:val="00D17E1A"/>
    <w:rsid w:val="00D20599"/>
    <w:rsid w:val="00D20930"/>
    <w:rsid w:val="00D20A56"/>
    <w:rsid w:val="00D20E47"/>
    <w:rsid w:val="00D211E4"/>
    <w:rsid w:val="00D216A4"/>
    <w:rsid w:val="00D21A04"/>
    <w:rsid w:val="00D2252E"/>
    <w:rsid w:val="00D22889"/>
    <w:rsid w:val="00D2397A"/>
    <w:rsid w:val="00D24004"/>
    <w:rsid w:val="00D246E6"/>
    <w:rsid w:val="00D2492D"/>
    <w:rsid w:val="00D24DF9"/>
    <w:rsid w:val="00D252AD"/>
    <w:rsid w:val="00D255B1"/>
    <w:rsid w:val="00D2592B"/>
    <w:rsid w:val="00D25AE0"/>
    <w:rsid w:val="00D25EA9"/>
    <w:rsid w:val="00D261AA"/>
    <w:rsid w:val="00D26611"/>
    <w:rsid w:val="00D26FF8"/>
    <w:rsid w:val="00D2779B"/>
    <w:rsid w:val="00D27CF6"/>
    <w:rsid w:val="00D27EC7"/>
    <w:rsid w:val="00D30121"/>
    <w:rsid w:val="00D318D1"/>
    <w:rsid w:val="00D31996"/>
    <w:rsid w:val="00D328BA"/>
    <w:rsid w:val="00D3339A"/>
    <w:rsid w:val="00D340EE"/>
    <w:rsid w:val="00D342D1"/>
    <w:rsid w:val="00D344FF"/>
    <w:rsid w:val="00D3453B"/>
    <w:rsid w:val="00D35DBC"/>
    <w:rsid w:val="00D36940"/>
    <w:rsid w:val="00D36B65"/>
    <w:rsid w:val="00D37BCD"/>
    <w:rsid w:val="00D408D0"/>
    <w:rsid w:val="00D40E7F"/>
    <w:rsid w:val="00D40F70"/>
    <w:rsid w:val="00D41399"/>
    <w:rsid w:val="00D4155E"/>
    <w:rsid w:val="00D41608"/>
    <w:rsid w:val="00D418A8"/>
    <w:rsid w:val="00D41A05"/>
    <w:rsid w:val="00D41B52"/>
    <w:rsid w:val="00D41E1D"/>
    <w:rsid w:val="00D4339D"/>
    <w:rsid w:val="00D43DE9"/>
    <w:rsid w:val="00D44463"/>
    <w:rsid w:val="00D44D11"/>
    <w:rsid w:val="00D44F27"/>
    <w:rsid w:val="00D45E23"/>
    <w:rsid w:val="00D46843"/>
    <w:rsid w:val="00D46933"/>
    <w:rsid w:val="00D46A13"/>
    <w:rsid w:val="00D46BD6"/>
    <w:rsid w:val="00D47116"/>
    <w:rsid w:val="00D475B5"/>
    <w:rsid w:val="00D47786"/>
    <w:rsid w:val="00D47859"/>
    <w:rsid w:val="00D501CC"/>
    <w:rsid w:val="00D504EF"/>
    <w:rsid w:val="00D50FD9"/>
    <w:rsid w:val="00D51232"/>
    <w:rsid w:val="00D513B3"/>
    <w:rsid w:val="00D5312A"/>
    <w:rsid w:val="00D539BD"/>
    <w:rsid w:val="00D55512"/>
    <w:rsid w:val="00D55835"/>
    <w:rsid w:val="00D55ED4"/>
    <w:rsid w:val="00D5605E"/>
    <w:rsid w:val="00D56D92"/>
    <w:rsid w:val="00D60331"/>
    <w:rsid w:val="00D603E5"/>
    <w:rsid w:val="00D60796"/>
    <w:rsid w:val="00D6079B"/>
    <w:rsid w:val="00D60CC3"/>
    <w:rsid w:val="00D61F48"/>
    <w:rsid w:val="00D634DA"/>
    <w:rsid w:val="00D6468E"/>
    <w:rsid w:val="00D64D23"/>
    <w:rsid w:val="00D653CD"/>
    <w:rsid w:val="00D65636"/>
    <w:rsid w:val="00D65666"/>
    <w:rsid w:val="00D65A41"/>
    <w:rsid w:val="00D65B9E"/>
    <w:rsid w:val="00D65D86"/>
    <w:rsid w:val="00D6678D"/>
    <w:rsid w:val="00D67493"/>
    <w:rsid w:val="00D700BF"/>
    <w:rsid w:val="00D71452"/>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80681"/>
    <w:rsid w:val="00D80C6D"/>
    <w:rsid w:val="00D81753"/>
    <w:rsid w:val="00D819DC"/>
    <w:rsid w:val="00D819FF"/>
    <w:rsid w:val="00D83472"/>
    <w:rsid w:val="00D83DE5"/>
    <w:rsid w:val="00D83E4D"/>
    <w:rsid w:val="00D83F1B"/>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236"/>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25F8"/>
    <w:rsid w:val="00DA320B"/>
    <w:rsid w:val="00DA4103"/>
    <w:rsid w:val="00DA6304"/>
    <w:rsid w:val="00DA65D8"/>
    <w:rsid w:val="00DA65DF"/>
    <w:rsid w:val="00DA7005"/>
    <w:rsid w:val="00DA7E7D"/>
    <w:rsid w:val="00DB022D"/>
    <w:rsid w:val="00DB0557"/>
    <w:rsid w:val="00DB065C"/>
    <w:rsid w:val="00DB11D6"/>
    <w:rsid w:val="00DB13D8"/>
    <w:rsid w:val="00DB3580"/>
    <w:rsid w:val="00DB35EF"/>
    <w:rsid w:val="00DB3ACE"/>
    <w:rsid w:val="00DB3C9D"/>
    <w:rsid w:val="00DB4817"/>
    <w:rsid w:val="00DB4B8F"/>
    <w:rsid w:val="00DB52F6"/>
    <w:rsid w:val="00DB5535"/>
    <w:rsid w:val="00DB5787"/>
    <w:rsid w:val="00DB6620"/>
    <w:rsid w:val="00DB69CF"/>
    <w:rsid w:val="00DC0F3C"/>
    <w:rsid w:val="00DC10F6"/>
    <w:rsid w:val="00DC1AE4"/>
    <w:rsid w:val="00DC2392"/>
    <w:rsid w:val="00DC317A"/>
    <w:rsid w:val="00DC3645"/>
    <w:rsid w:val="00DC498A"/>
    <w:rsid w:val="00DC535A"/>
    <w:rsid w:val="00DC5E83"/>
    <w:rsid w:val="00DC62C1"/>
    <w:rsid w:val="00DC6F01"/>
    <w:rsid w:val="00DC7482"/>
    <w:rsid w:val="00DC7B65"/>
    <w:rsid w:val="00DD0090"/>
    <w:rsid w:val="00DD0151"/>
    <w:rsid w:val="00DD0B03"/>
    <w:rsid w:val="00DD102F"/>
    <w:rsid w:val="00DD130C"/>
    <w:rsid w:val="00DD1A5E"/>
    <w:rsid w:val="00DD2769"/>
    <w:rsid w:val="00DD2BFF"/>
    <w:rsid w:val="00DD355C"/>
    <w:rsid w:val="00DD3D6D"/>
    <w:rsid w:val="00DD4033"/>
    <w:rsid w:val="00DD40BB"/>
    <w:rsid w:val="00DD5592"/>
    <w:rsid w:val="00DD699C"/>
    <w:rsid w:val="00DD6F51"/>
    <w:rsid w:val="00DD7891"/>
    <w:rsid w:val="00DE112A"/>
    <w:rsid w:val="00DE1534"/>
    <w:rsid w:val="00DE17FC"/>
    <w:rsid w:val="00DE1E08"/>
    <w:rsid w:val="00DE1FB1"/>
    <w:rsid w:val="00DE2DA3"/>
    <w:rsid w:val="00DE364D"/>
    <w:rsid w:val="00DE48B3"/>
    <w:rsid w:val="00DE4A4D"/>
    <w:rsid w:val="00DE4F45"/>
    <w:rsid w:val="00DE50F0"/>
    <w:rsid w:val="00DE5735"/>
    <w:rsid w:val="00DE62D5"/>
    <w:rsid w:val="00DF025D"/>
    <w:rsid w:val="00DF02A8"/>
    <w:rsid w:val="00DF0B55"/>
    <w:rsid w:val="00DF1046"/>
    <w:rsid w:val="00DF10E1"/>
    <w:rsid w:val="00DF112B"/>
    <w:rsid w:val="00DF2A3F"/>
    <w:rsid w:val="00DF2C94"/>
    <w:rsid w:val="00DF4C3B"/>
    <w:rsid w:val="00DF552B"/>
    <w:rsid w:val="00DF6C6C"/>
    <w:rsid w:val="00DF740E"/>
    <w:rsid w:val="00DF79EE"/>
    <w:rsid w:val="00DF7F71"/>
    <w:rsid w:val="00E00723"/>
    <w:rsid w:val="00E007BB"/>
    <w:rsid w:val="00E00A28"/>
    <w:rsid w:val="00E0177A"/>
    <w:rsid w:val="00E017FF"/>
    <w:rsid w:val="00E0234A"/>
    <w:rsid w:val="00E02E2B"/>
    <w:rsid w:val="00E03BBE"/>
    <w:rsid w:val="00E06209"/>
    <w:rsid w:val="00E06219"/>
    <w:rsid w:val="00E068BC"/>
    <w:rsid w:val="00E0703A"/>
    <w:rsid w:val="00E07D8A"/>
    <w:rsid w:val="00E10043"/>
    <w:rsid w:val="00E10C28"/>
    <w:rsid w:val="00E11D99"/>
    <w:rsid w:val="00E11ED5"/>
    <w:rsid w:val="00E1294D"/>
    <w:rsid w:val="00E12BA6"/>
    <w:rsid w:val="00E13098"/>
    <w:rsid w:val="00E132CD"/>
    <w:rsid w:val="00E14523"/>
    <w:rsid w:val="00E15185"/>
    <w:rsid w:val="00E151CD"/>
    <w:rsid w:val="00E1577E"/>
    <w:rsid w:val="00E161FC"/>
    <w:rsid w:val="00E16531"/>
    <w:rsid w:val="00E16794"/>
    <w:rsid w:val="00E17653"/>
    <w:rsid w:val="00E17BE6"/>
    <w:rsid w:val="00E17E57"/>
    <w:rsid w:val="00E20445"/>
    <w:rsid w:val="00E204F3"/>
    <w:rsid w:val="00E20A56"/>
    <w:rsid w:val="00E212D2"/>
    <w:rsid w:val="00E218D1"/>
    <w:rsid w:val="00E218F2"/>
    <w:rsid w:val="00E21E1D"/>
    <w:rsid w:val="00E232E4"/>
    <w:rsid w:val="00E2374B"/>
    <w:rsid w:val="00E23C3C"/>
    <w:rsid w:val="00E24400"/>
    <w:rsid w:val="00E24682"/>
    <w:rsid w:val="00E24839"/>
    <w:rsid w:val="00E25675"/>
    <w:rsid w:val="00E25766"/>
    <w:rsid w:val="00E25B95"/>
    <w:rsid w:val="00E25EDD"/>
    <w:rsid w:val="00E25FE3"/>
    <w:rsid w:val="00E2674A"/>
    <w:rsid w:val="00E267F9"/>
    <w:rsid w:val="00E27A4D"/>
    <w:rsid w:val="00E3022C"/>
    <w:rsid w:val="00E305CC"/>
    <w:rsid w:val="00E31BAD"/>
    <w:rsid w:val="00E31C9F"/>
    <w:rsid w:val="00E322DC"/>
    <w:rsid w:val="00E332CB"/>
    <w:rsid w:val="00E3383D"/>
    <w:rsid w:val="00E33EAB"/>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3D91"/>
    <w:rsid w:val="00E441C4"/>
    <w:rsid w:val="00E44B02"/>
    <w:rsid w:val="00E45DF3"/>
    <w:rsid w:val="00E45E67"/>
    <w:rsid w:val="00E47311"/>
    <w:rsid w:val="00E4779E"/>
    <w:rsid w:val="00E478B7"/>
    <w:rsid w:val="00E47BD4"/>
    <w:rsid w:val="00E502B4"/>
    <w:rsid w:val="00E50FCE"/>
    <w:rsid w:val="00E51543"/>
    <w:rsid w:val="00E517D6"/>
    <w:rsid w:val="00E51AA6"/>
    <w:rsid w:val="00E52A12"/>
    <w:rsid w:val="00E52BFB"/>
    <w:rsid w:val="00E52CC7"/>
    <w:rsid w:val="00E52EB6"/>
    <w:rsid w:val="00E53B83"/>
    <w:rsid w:val="00E55990"/>
    <w:rsid w:val="00E55E3E"/>
    <w:rsid w:val="00E5635D"/>
    <w:rsid w:val="00E56678"/>
    <w:rsid w:val="00E56C74"/>
    <w:rsid w:val="00E5721D"/>
    <w:rsid w:val="00E57826"/>
    <w:rsid w:val="00E57A7F"/>
    <w:rsid w:val="00E57D3B"/>
    <w:rsid w:val="00E62222"/>
    <w:rsid w:val="00E62BE8"/>
    <w:rsid w:val="00E62F71"/>
    <w:rsid w:val="00E63706"/>
    <w:rsid w:val="00E64B78"/>
    <w:rsid w:val="00E65376"/>
    <w:rsid w:val="00E660B3"/>
    <w:rsid w:val="00E660BD"/>
    <w:rsid w:val="00E66B13"/>
    <w:rsid w:val="00E66CE3"/>
    <w:rsid w:val="00E6757B"/>
    <w:rsid w:val="00E67715"/>
    <w:rsid w:val="00E6775C"/>
    <w:rsid w:val="00E67840"/>
    <w:rsid w:val="00E70926"/>
    <w:rsid w:val="00E70E14"/>
    <w:rsid w:val="00E712D2"/>
    <w:rsid w:val="00E717C2"/>
    <w:rsid w:val="00E71831"/>
    <w:rsid w:val="00E71A28"/>
    <w:rsid w:val="00E72AD3"/>
    <w:rsid w:val="00E72FA6"/>
    <w:rsid w:val="00E73688"/>
    <w:rsid w:val="00E7436C"/>
    <w:rsid w:val="00E74751"/>
    <w:rsid w:val="00E747F5"/>
    <w:rsid w:val="00E75468"/>
    <w:rsid w:val="00E75506"/>
    <w:rsid w:val="00E75AEA"/>
    <w:rsid w:val="00E75CFF"/>
    <w:rsid w:val="00E76109"/>
    <w:rsid w:val="00E763B4"/>
    <w:rsid w:val="00E76DDC"/>
    <w:rsid w:val="00E77243"/>
    <w:rsid w:val="00E77A1F"/>
    <w:rsid w:val="00E77A3F"/>
    <w:rsid w:val="00E801CF"/>
    <w:rsid w:val="00E80214"/>
    <w:rsid w:val="00E80499"/>
    <w:rsid w:val="00E808CF"/>
    <w:rsid w:val="00E80ABC"/>
    <w:rsid w:val="00E80C36"/>
    <w:rsid w:val="00E812F7"/>
    <w:rsid w:val="00E825D8"/>
    <w:rsid w:val="00E848C0"/>
    <w:rsid w:val="00E85123"/>
    <w:rsid w:val="00E85A72"/>
    <w:rsid w:val="00E861CE"/>
    <w:rsid w:val="00E8632F"/>
    <w:rsid w:val="00E90141"/>
    <w:rsid w:val="00E91CAD"/>
    <w:rsid w:val="00E91D31"/>
    <w:rsid w:val="00E92139"/>
    <w:rsid w:val="00E92336"/>
    <w:rsid w:val="00E929B4"/>
    <w:rsid w:val="00E92B67"/>
    <w:rsid w:val="00E92FA7"/>
    <w:rsid w:val="00E932B9"/>
    <w:rsid w:val="00E946F7"/>
    <w:rsid w:val="00E94A43"/>
    <w:rsid w:val="00E9583A"/>
    <w:rsid w:val="00E95F66"/>
    <w:rsid w:val="00E968C0"/>
    <w:rsid w:val="00E96C99"/>
    <w:rsid w:val="00E96F27"/>
    <w:rsid w:val="00E96F92"/>
    <w:rsid w:val="00E9738A"/>
    <w:rsid w:val="00E97998"/>
    <w:rsid w:val="00EA0384"/>
    <w:rsid w:val="00EA1208"/>
    <w:rsid w:val="00EA1766"/>
    <w:rsid w:val="00EA24D4"/>
    <w:rsid w:val="00EA3519"/>
    <w:rsid w:val="00EA37DE"/>
    <w:rsid w:val="00EA461D"/>
    <w:rsid w:val="00EA4D81"/>
    <w:rsid w:val="00EA5453"/>
    <w:rsid w:val="00EA5AB6"/>
    <w:rsid w:val="00EA609A"/>
    <w:rsid w:val="00EA677B"/>
    <w:rsid w:val="00EA6DCD"/>
    <w:rsid w:val="00EA75C1"/>
    <w:rsid w:val="00EB1CD8"/>
    <w:rsid w:val="00EB22B0"/>
    <w:rsid w:val="00EB2D99"/>
    <w:rsid w:val="00EB2F35"/>
    <w:rsid w:val="00EB30E2"/>
    <w:rsid w:val="00EB3CEE"/>
    <w:rsid w:val="00EB3F09"/>
    <w:rsid w:val="00EB401F"/>
    <w:rsid w:val="00EB4123"/>
    <w:rsid w:val="00EB4622"/>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3EF"/>
    <w:rsid w:val="00EC71A5"/>
    <w:rsid w:val="00ED021D"/>
    <w:rsid w:val="00ED0B12"/>
    <w:rsid w:val="00ED1247"/>
    <w:rsid w:val="00ED1750"/>
    <w:rsid w:val="00ED221C"/>
    <w:rsid w:val="00ED2D64"/>
    <w:rsid w:val="00ED3132"/>
    <w:rsid w:val="00ED38B2"/>
    <w:rsid w:val="00ED54E1"/>
    <w:rsid w:val="00ED5879"/>
    <w:rsid w:val="00ED5AD3"/>
    <w:rsid w:val="00ED6884"/>
    <w:rsid w:val="00ED6C74"/>
    <w:rsid w:val="00EE0139"/>
    <w:rsid w:val="00EE0A65"/>
    <w:rsid w:val="00EE153B"/>
    <w:rsid w:val="00EE1851"/>
    <w:rsid w:val="00EE1C62"/>
    <w:rsid w:val="00EE3B57"/>
    <w:rsid w:val="00EE3F27"/>
    <w:rsid w:val="00EE4B31"/>
    <w:rsid w:val="00EE4E40"/>
    <w:rsid w:val="00EE555E"/>
    <w:rsid w:val="00EE560D"/>
    <w:rsid w:val="00EE5956"/>
    <w:rsid w:val="00EE5DAB"/>
    <w:rsid w:val="00EE7FD9"/>
    <w:rsid w:val="00EF01A5"/>
    <w:rsid w:val="00EF0323"/>
    <w:rsid w:val="00EF048C"/>
    <w:rsid w:val="00EF0DAA"/>
    <w:rsid w:val="00EF0E73"/>
    <w:rsid w:val="00EF0EB5"/>
    <w:rsid w:val="00EF1150"/>
    <w:rsid w:val="00EF1390"/>
    <w:rsid w:val="00EF24D3"/>
    <w:rsid w:val="00EF3505"/>
    <w:rsid w:val="00EF43DD"/>
    <w:rsid w:val="00EF4865"/>
    <w:rsid w:val="00EF5095"/>
    <w:rsid w:val="00EF5933"/>
    <w:rsid w:val="00EF69F4"/>
    <w:rsid w:val="00EF7824"/>
    <w:rsid w:val="00EF7F5D"/>
    <w:rsid w:val="00F009C4"/>
    <w:rsid w:val="00F00ABB"/>
    <w:rsid w:val="00F00C21"/>
    <w:rsid w:val="00F01BB6"/>
    <w:rsid w:val="00F0305B"/>
    <w:rsid w:val="00F030E4"/>
    <w:rsid w:val="00F03242"/>
    <w:rsid w:val="00F040D0"/>
    <w:rsid w:val="00F05589"/>
    <w:rsid w:val="00F0560F"/>
    <w:rsid w:val="00F056EB"/>
    <w:rsid w:val="00F058DB"/>
    <w:rsid w:val="00F05972"/>
    <w:rsid w:val="00F06BFF"/>
    <w:rsid w:val="00F07903"/>
    <w:rsid w:val="00F07927"/>
    <w:rsid w:val="00F102F3"/>
    <w:rsid w:val="00F111E1"/>
    <w:rsid w:val="00F11C0B"/>
    <w:rsid w:val="00F12354"/>
    <w:rsid w:val="00F12FA7"/>
    <w:rsid w:val="00F13D78"/>
    <w:rsid w:val="00F14473"/>
    <w:rsid w:val="00F14FA9"/>
    <w:rsid w:val="00F15927"/>
    <w:rsid w:val="00F1689D"/>
    <w:rsid w:val="00F17176"/>
    <w:rsid w:val="00F1743E"/>
    <w:rsid w:val="00F17468"/>
    <w:rsid w:val="00F1754D"/>
    <w:rsid w:val="00F17CFB"/>
    <w:rsid w:val="00F20D63"/>
    <w:rsid w:val="00F216FC"/>
    <w:rsid w:val="00F219C0"/>
    <w:rsid w:val="00F21D97"/>
    <w:rsid w:val="00F21E20"/>
    <w:rsid w:val="00F21FE6"/>
    <w:rsid w:val="00F223EF"/>
    <w:rsid w:val="00F224F6"/>
    <w:rsid w:val="00F23DA3"/>
    <w:rsid w:val="00F23DE7"/>
    <w:rsid w:val="00F248D8"/>
    <w:rsid w:val="00F24DBB"/>
    <w:rsid w:val="00F250EC"/>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6A0"/>
    <w:rsid w:val="00F3595D"/>
    <w:rsid w:val="00F36830"/>
    <w:rsid w:val="00F36D5C"/>
    <w:rsid w:val="00F37582"/>
    <w:rsid w:val="00F37986"/>
    <w:rsid w:val="00F37E69"/>
    <w:rsid w:val="00F4030C"/>
    <w:rsid w:val="00F41987"/>
    <w:rsid w:val="00F427F8"/>
    <w:rsid w:val="00F43889"/>
    <w:rsid w:val="00F4396F"/>
    <w:rsid w:val="00F43CFF"/>
    <w:rsid w:val="00F43D10"/>
    <w:rsid w:val="00F43E9B"/>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35C"/>
    <w:rsid w:val="00F55F23"/>
    <w:rsid w:val="00F56062"/>
    <w:rsid w:val="00F56662"/>
    <w:rsid w:val="00F56AC4"/>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AFF"/>
    <w:rsid w:val="00F66E85"/>
    <w:rsid w:val="00F66FAE"/>
    <w:rsid w:val="00F67056"/>
    <w:rsid w:val="00F679E1"/>
    <w:rsid w:val="00F67A26"/>
    <w:rsid w:val="00F70003"/>
    <w:rsid w:val="00F70903"/>
    <w:rsid w:val="00F70FFA"/>
    <w:rsid w:val="00F71053"/>
    <w:rsid w:val="00F71BAB"/>
    <w:rsid w:val="00F71E90"/>
    <w:rsid w:val="00F723F0"/>
    <w:rsid w:val="00F74119"/>
    <w:rsid w:val="00F766E5"/>
    <w:rsid w:val="00F808B0"/>
    <w:rsid w:val="00F80E4E"/>
    <w:rsid w:val="00F810A2"/>
    <w:rsid w:val="00F818DF"/>
    <w:rsid w:val="00F81955"/>
    <w:rsid w:val="00F82947"/>
    <w:rsid w:val="00F82E46"/>
    <w:rsid w:val="00F83E4B"/>
    <w:rsid w:val="00F84416"/>
    <w:rsid w:val="00F8533D"/>
    <w:rsid w:val="00F857AC"/>
    <w:rsid w:val="00F861E4"/>
    <w:rsid w:val="00F86296"/>
    <w:rsid w:val="00F86CE5"/>
    <w:rsid w:val="00F86CEF"/>
    <w:rsid w:val="00F86E3B"/>
    <w:rsid w:val="00F8723E"/>
    <w:rsid w:val="00F87BD4"/>
    <w:rsid w:val="00F901D9"/>
    <w:rsid w:val="00F90AF9"/>
    <w:rsid w:val="00F90C42"/>
    <w:rsid w:val="00F914E2"/>
    <w:rsid w:val="00F916B9"/>
    <w:rsid w:val="00F917CD"/>
    <w:rsid w:val="00F91DF5"/>
    <w:rsid w:val="00F92C1C"/>
    <w:rsid w:val="00F92ECF"/>
    <w:rsid w:val="00F92F4A"/>
    <w:rsid w:val="00F9564A"/>
    <w:rsid w:val="00F95A1A"/>
    <w:rsid w:val="00F95E85"/>
    <w:rsid w:val="00F963FC"/>
    <w:rsid w:val="00F96770"/>
    <w:rsid w:val="00F96C41"/>
    <w:rsid w:val="00F96E30"/>
    <w:rsid w:val="00F970D1"/>
    <w:rsid w:val="00F97733"/>
    <w:rsid w:val="00F97A46"/>
    <w:rsid w:val="00FA0A68"/>
    <w:rsid w:val="00FA1FC4"/>
    <w:rsid w:val="00FA2024"/>
    <w:rsid w:val="00FA22EC"/>
    <w:rsid w:val="00FA2581"/>
    <w:rsid w:val="00FA2713"/>
    <w:rsid w:val="00FA28A6"/>
    <w:rsid w:val="00FA2AB9"/>
    <w:rsid w:val="00FA4068"/>
    <w:rsid w:val="00FA4234"/>
    <w:rsid w:val="00FA50A9"/>
    <w:rsid w:val="00FA56E8"/>
    <w:rsid w:val="00FA5F1B"/>
    <w:rsid w:val="00FA6666"/>
    <w:rsid w:val="00FA6D88"/>
    <w:rsid w:val="00FA6F94"/>
    <w:rsid w:val="00FA747A"/>
    <w:rsid w:val="00FA7CB4"/>
    <w:rsid w:val="00FA7CF6"/>
    <w:rsid w:val="00FB01E7"/>
    <w:rsid w:val="00FB120E"/>
    <w:rsid w:val="00FB172D"/>
    <w:rsid w:val="00FB1807"/>
    <w:rsid w:val="00FB2215"/>
    <w:rsid w:val="00FB30BE"/>
    <w:rsid w:val="00FB37B0"/>
    <w:rsid w:val="00FB3E27"/>
    <w:rsid w:val="00FB4796"/>
    <w:rsid w:val="00FB48AA"/>
    <w:rsid w:val="00FB48E5"/>
    <w:rsid w:val="00FB519D"/>
    <w:rsid w:val="00FB547D"/>
    <w:rsid w:val="00FB5697"/>
    <w:rsid w:val="00FB642D"/>
    <w:rsid w:val="00FB6920"/>
    <w:rsid w:val="00FB707D"/>
    <w:rsid w:val="00FC0095"/>
    <w:rsid w:val="00FC1F9A"/>
    <w:rsid w:val="00FC2C0B"/>
    <w:rsid w:val="00FC3310"/>
    <w:rsid w:val="00FC3A80"/>
    <w:rsid w:val="00FC3F09"/>
    <w:rsid w:val="00FC4AB0"/>
    <w:rsid w:val="00FC4C6B"/>
    <w:rsid w:val="00FC578D"/>
    <w:rsid w:val="00FC5D6E"/>
    <w:rsid w:val="00FC7123"/>
    <w:rsid w:val="00FC7932"/>
    <w:rsid w:val="00FD1B9E"/>
    <w:rsid w:val="00FD22AB"/>
    <w:rsid w:val="00FD2512"/>
    <w:rsid w:val="00FD2F52"/>
    <w:rsid w:val="00FD42B7"/>
    <w:rsid w:val="00FD44FB"/>
    <w:rsid w:val="00FD4953"/>
    <w:rsid w:val="00FD4ED6"/>
    <w:rsid w:val="00FD4F7B"/>
    <w:rsid w:val="00FD5829"/>
    <w:rsid w:val="00FD5AF4"/>
    <w:rsid w:val="00FD5DB9"/>
    <w:rsid w:val="00FD6DF9"/>
    <w:rsid w:val="00FD7483"/>
    <w:rsid w:val="00FD7CC4"/>
    <w:rsid w:val="00FE00A8"/>
    <w:rsid w:val="00FE125F"/>
    <w:rsid w:val="00FE161B"/>
    <w:rsid w:val="00FE1BC4"/>
    <w:rsid w:val="00FE3116"/>
    <w:rsid w:val="00FE3787"/>
    <w:rsid w:val="00FE3D8D"/>
    <w:rsid w:val="00FE4268"/>
    <w:rsid w:val="00FE4D0D"/>
    <w:rsid w:val="00FE5C2F"/>
    <w:rsid w:val="00FE5CB6"/>
    <w:rsid w:val="00FE5D25"/>
    <w:rsid w:val="00FE613C"/>
    <w:rsid w:val="00FE65E7"/>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40124294">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5</TotalTime>
  <Pages>39</Pages>
  <Words>36787</Words>
  <Characters>209687</Characters>
  <Application>Microsoft Office Word</Application>
  <DocSecurity>0</DocSecurity>
  <Lines>1747</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10</cp:revision>
  <cp:lastPrinted>2025-08-13T19:31:00Z</cp:lastPrinted>
  <dcterms:created xsi:type="dcterms:W3CDTF">2025-10-02T22:53:00Z</dcterms:created>
  <dcterms:modified xsi:type="dcterms:W3CDTF">2025-10-07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IDVNYUs"/&gt;&lt;style id="http://www.zotero.org/styles/ecology" hasBibliography="1" bibliographyStyleHasBeenSet="1"/&gt;&lt;prefs&gt;&lt;pref name="fieldType" value="Field"/&gt;&lt;/prefs&gt;&lt;/data&gt;</vt:lpwstr>
  </property>
</Properties>
</file>